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6B6ADF" w14:textId="33E053A6" w:rsidR="00F679A8" w:rsidRDefault="001B77C9" w:rsidP="00EE27B9">
      <w:pPr>
        <w:pStyle w:val="Title"/>
        <w:spacing w:line="276" w:lineRule="auto"/>
        <w:jc w:val="center"/>
        <w:rPr>
          <w:rFonts w:ascii="Times New Roman" w:hAnsi="Times New Roman" w:cs="Times New Roman"/>
          <w:sz w:val="32"/>
          <w:szCs w:val="32"/>
        </w:rPr>
      </w:pPr>
      <w:r w:rsidRPr="0097343B">
        <w:rPr>
          <w:rFonts w:ascii="Times New Roman" w:hAnsi="Times New Roman" w:cs="Times New Roman"/>
          <w:sz w:val="32"/>
          <w:szCs w:val="32"/>
        </w:rPr>
        <w:t xml:space="preserve">The </w:t>
      </w:r>
      <w:r w:rsidR="00160D56" w:rsidRPr="0097343B">
        <w:rPr>
          <w:rFonts w:ascii="Times New Roman" w:hAnsi="Times New Roman" w:cs="Times New Roman"/>
          <w:sz w:val="32"/>
          <w:szCs w:val="32"/>
        </w:rPr>
        <w:t>Adoption of Sustainable Supply Chain Management Practices on Performance and Quality Assurance of Food Companies</w:t>
      </w:r>
    </w:p>
    <w:p w14:paraId="7EF710F3" w14:textId="6BA509EF" w:rsidR="00F679A8" w:rsidRPr="0097343B" w:rsidRDefault="00707D38" w:rsidP="00EE27B9">
      <w:pPr>
        <w:pStyle w:val="Heading1"/>
        <w:spacing w:line="276" w:lineRule="auto"/>
        <w:rPr>
          <w:rFonts w:ascii="Times New Roman" w:hAnsi="Times New Roman" w:cs="Times New Roman"/>
          <w:sz w:val="28"/>
          <w:szCs w:val="28"/>
        </w:rPr>
      </w:pPr>
      <w:bookmarkStart w:id="0" w:name="_Toc135989199"/>
      <w:r w:rsidRPr="0097343B">
        <w:rPr>
          <w:rFonts w:ascii="Times New Roman" w:hAnsi="Times New Roman" w:cs="Times New Roman"/>
          <w:sz w:val="28"/>
          <w:szCs w:val="28"/>
        </w:rPr>
        <w:t>Abstract</w:t>
      </w:r>
      <w:bookmarkEnd w:id="0"/>
    </w:p>
    <w:p w14:paraId="58A5D1E9" w14:textId="1E4EADF9" w:rsidR="00F679A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In Bangkok, Thailand, food</w:t>
      </w:r>
      <w:r w:rsidR="00952D81">
        <w:rPr>
          <w:rFonts w:ascii="Times New Roman" w:eastAsia="Times New Roman" w:hAnsi="Times New Roman" w:cs="Times New Roman"/>
          <w:sz w:val="24"/>
          <w:szCs w:val="24"/>
        </w:rPr>
        <w:t xml:space="preserve"> companies were studied to determine how implementing </w:t>
      </w:r>
      <w:r w:rsidR="00104615">
        <w:rPr>
          <w:rFonts w:ascii="Times New Roman" w:eastAsia="Times New Roman" w:hAnsi="Times New Roman" w:cs="Times New Roman"/>
          <w:sz w:val="24"/>
          <w:szCs w:val="24"/>
        </w:rPr>
        <w:t>s</w:t>
      </w:r>
      <w:r w:rsidR="00104615" w:rsidRPr="00104615">
        <w:rPr>
          <w:rFonts w:ascii="Times New Roman" w:eastAsia="Times New Roman" w:hAnsi="Times New Roman" w:cs="Times New Roman"/>
          <w:sz w:val="24"/>
          <w:szCs w:val="24"/>
        </w:rPr>
        <w:t xml:space="preserve">ustainable </w:t>
      </w:r>
      <w:r w:rsidR="00952D81">
        <w:rPr>
          <w:rFonts w:ascii="Times New Roman" w:eastAsia="Times New Roman" w:hAnsi="Times New Roman" w:cs="Times New Roman"/>
          <w:sz w:val="24"/>
          <w:szCs w:val="24"/>
        </w:rPr>
        <w:t xml:space="preserve">supply chain management (SSCM) affected food quality assurance and sustainable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 xml:space="preserve">erformance. </w:t>
      </w:r>
      <w:r w:rsidR="00952D81">
        <w:rPr>
          <w:rFonts w:ascii="Times New Roman" w:eastAsia="Times New Roman" w:hAnsi="Times New Roman" w:cs="Times New Roman"/>
          <w:sz w:val="24"/>
          <w:szCs w:val="24"/>
        </w:rPr>
        <w:t>Primary data were gathered through the distribution of questionnaires to 126 food establishments in Bangkok</w:t>
      </w:r>
      <w:r w:rsidRPr="00707D38">
        <w:rPr>
          <w:rFonts w:ascii="Times New Roman" w:eastAsia="Times New Roman" w:hAnsi="Times New Roman" w:cs="Times New Roman"/>
          <w:sz w:val="24"/>
          <w:szCs w:val="24"/>
        </w:rPr>
        <w:t>. The impact of internal and external sustainable supply chain management action on sustainable performa</w:t>
      </w:r>
      <w:r w:rsidR="00FE4E89">
        <w:rPr>
          <w:rFonts w:ascii="Times New Roman" w:eastAsia="Times New Roman" w:hAnsi="Times New Roman" w:cs="Times New Roman"/>
          <w:sz w:val="24"/>
          <w:szCs w:val="24"/>
        </w:rPr>
        <w:t>nce was investigated using the seemingly unrelated r</w:t>
      </w:r>
      <w:r w:rsidRPr="00707D38">
        <w:rPr>
          <w:rFonts w:ascii="Times New Roman" w:eastAsia="Times New Roman" w:hAnsi="Times New Roman" w:cs="Times New Roman"/>
          <w:sz w:val="24"/>
          <w:szCs w:val="24"/>
        </w:rPr>
        <w:t xml:space="preserve">egression (SUR). </w:t>
      </w:r>
      <w:r w:rsidR="00952D81">
        <w:rPr>
          <w:rFonts w:ascii="Times New Roman" w:eastAsia="Times New Roman" w:hAnsi="Times New Roman" w:cs="Times New Roman"/>
          <w:sz w:val="24"/>
          <w:szCs w:val="24"/>
        </w:rPr>
        <w:t>In this study, t</w:t>
      </w:r>
      <w:r w:rsidRPr="00707D38">
        <w:rPr>
          <w:rFonts w:ascii="Times New Roman" w:eastAsia="Times New Roman" w:hAnsi="Times New Roman" w:cs="Times New Roman"/>
          <w:sz w:val="24"/>
          <w:szCs w:val="24"/>
        </w:rPr>
        <w:t xml:space="preserve">o </w:t>
      </w:r>
      <w:r w:rsidR="00952D81">
        <w:rPr>
          <w:rFonts w:ascii="Times New Roman" w:eastAsia="Times New Roman" w:hAnsi="Times New Roman" w:cs="Times New Roman"/>
          <w:sz w:val="24"/>
          <w:szCs w:val="24"/>
        </w:rPr>
        <w:t>examin</w:t>
      </w:r>
      <w:r w:rsidRPr="00707D38">
        <w:rPr>
          <w:rFonts w:ascii="Times New Roman" w:eastAsia="Times New Roman" w:hAnsi="Times New Roman" w:cs="Times New Roman"/>
          <w:sz w:val="24"/>
          <w:szCs w:val="24"/>
        </w:rPr>
        <w:t xml:space="preserve">e the </w:t>
      </w:r>
      <w:r w:rsidR="00952D81">
        <w:rPr>
          <w:rFonts w:ascii="Times New Roman" w:eastAsia="Times New Roman" w:hAnsi="Times New Roman" w:cs="Times New Roman"/>
          <w:sz w:val="24"/>
          <w:szCs w:val="24"/>
        </w:rPr>
        <w:t>effe</w:t>
      </w:r>
      <w:r w:rsidRPr="00707D38">
        <w:rPr>
          <w:rFonts w:ascii="Times New Roman" w:eastAsia="Times New Roman" w:hAnsi="Times New Roman" w:cs="Times New Roman"/>
          <w:sz w:val="24"/>
          <w:szCs w:val="24"/>
        </w:rPr>
        <w:t xml:space="preserve">ct of sustainable performances on the food company's quality assurance, the Ordinary Least Squares (OLS) method was used. The study's empirical findings demonstrated that </w:t>
      </w:r>
      <w:r w:rsidR="00952D81">
        <w:rPr>
          <w:rFonts w:ascii="Times New Roman" w:eastAsia="Times New Roman" w:hAnsi="Times New Roman" w:cs="Times New Roman"/>
          <w:sz w:val="24"/>
          <w:szCs w:val="24"/>
        </w:rPr>
        <w:t>internal and external SSCM strategies favourably impact</w:t>
      </w:r>
      <w:r w:rsidRPr="00707D38">
        <w:rPr>
          <w:rFonts w:ascii="Times New Roman" w:eastAsia="Times New Roman" w:hAnsi="Times New Roman" w:cs="Times New Roman"/>
          <w:sz w:val="24"/>
          <w:szCs w:val="24"/>
        </w:rPr>
        <w:t xml:space="preserve"> the </w:t>
      </w:r>
      <w:r w:rsidR="00952D81">
        <w:rPr>
          <w:rFonts w:ascii="Times New Roman" w:eastAsia="Times New Roman" w:hAnsi="Times New Roman" w:cs="Times New Roman"/>
          <w:sz w:val="24"/>
          <w:szCs w:val="24"/>
        </w:rPr>
        <w:t>companies' financial, environmental, and social performanc</w:t>
      </w:r>
      <w:r w:rsidRPr="00707D38">
        <w:rPr>
          <w:rFonts w:ascii="Times New Roman" w:eastAsia="Times New Roman" w:hAnsi="Times New Roman" w:cs="Times New Roman"/>
          <w:sz w:val="24"/>
          <w:szCs w:val="24"/>
        </w:rPr>
        <w:t xml:space="preserve">es. The environmental, </w:t>
      </w:r>
      <w:r w:rsidR="00952D81">
        <w:rPr>
          <w:rFonts w:ascii="Times New Roman" w:eastAsia="Times New Roman" w:hAnsi="Times New Roman" w:cs="Times New Roman"/>
          <w:sz w:val="24"/>
          <w:szCs w:val="24"/>
        </w:rPr>
        <w:t>economic</w:t>
      </w:r>
      <w:r w:rsidRPr="00707D38">
        <w:rPr>
          <w:rFonts w:ascii="Times New Roman" w:eastAsia="Times New Roman" w:hAnsi="Times New Roman" w:cs="Times New Roman"/>
          <w:sz w:val="24"/>
          <w:szCs w:val="24"/>
        </w:rPr>
        <w:t>, and social sustainable performance metrics have a favo</w:t>
      </w:r>
      <w:r w:rsidR="007443C5">
        <w:rPr>
          <w:rFonts w:ascii="Times New Roman" w:eastAsia="Times New Roman" w:hAnsi="Times New Roman" w:cs="Times New Roman"/>
          <w:sz w:val="24"/>
          <w:szCs w:val="24"/>
        </w:rPr>
        <w:t>u</w:t>
      </w:r>
      <w:r w:rsidRPr="00707D38">
        <w:rPr>
          <w:rFonts w:ascii="Times New Roman" w:eastAsia="Times New Roman" w:hAnsi="Times New Roman" w:cs="Times New Roman"/>
          <w:sz w:val="24"/>
          <w:szCs w:val="24"/>
        </w:rPr>
        <w:t xml:space="preserve">rable </w:t>
      </w:r>
      <w:r w:rsidR="00952D81">
        <w:rPr>
          <w:rFonts w:ascii="Times New Roman" w:eastAsia="Times New Roman" w:hAnsi="Times New Roman" w:cs="Times New Roman"/>
          <w:sz w:val="24"/>
          <w:szCs w:val="24"/>
        </w:rPr>
        <w:t>effe</w:t>
      </w:r>
      <w:r w:rsidRPr="00707D38">
        <w:rPr>
          <w:rFonts w:ascii="Times New Roman" w:eastAsia="Times New Roman" w:hAnsi="Times New Roman" w:cs="Times New Roman"/>
          <w:sz w:val="24"/>
          <w:szCs w:val="24"/>
        </w:rPr>
        <w:t>ct on quality control. This study makes suggestions for Thai foodstuff companies interested in adopting SSCM practices.</w:t>
      </w:r>
      <w:r w:rsidR="009A2168">
        <w:rPr>
          <w:rFonts w:ascii="Times New Roman" w:eastAsia="Times New Roman" w:hAnsi="Times New Roman" w:cs="Times New Roman"/>
          <w:sz w:val="24"/>
          <w:szCs w:val="24"/>
        </w:rPr>
        <w:t xml:space="preserve"> </w:t>
      </w:r>
      <w:r w:rsidRPr="00707D38">
        <w:rPr>
          <w:rFonts w:ascii="Times New Roman" w:eastAsia="Times New Roman" w:hAnsi="Times New Roman" w:cs="Times New Roman"/>
          <w:sz w:val="24"/>
          <w:szCs w:val="24"/>
        </w:rPr>
        <w:t xml:space="preserve">By </w:t>
      </w:r>
      <w:r w:rsidR="0043072C" w:rsidRPr="00707D38">
        <w:rPr>
          <w:rFonts w:ascii="Times New Roman" w:eastAsia="Times New Roman" w:hAnsi="Times New Roman" w:cs="Times New Roman"/>
          <w:sz w:val="24"/>
          <w:szCs w:val="24"/>
        </w:rPr>
        <w:t>analyzing</w:t>
      </w:r>
      <w:r w:rsidRPr="00707D38">
        <w:rPr>
          <w:rFonts w:ascii="Times New Roman" w:eastAsia="Times New Roman" w:hAnsi="Times New Roman" w:cs="Times New Roman"/>
          <w:sz w:val="24"/>
          <w:szCs w:val="24"/>
        </w:rPr>
        <w:t xml:space="preserve"> the </w:t>
      </w:r>
      <w:r w:rsidR="00952D81">
        <w:rPr>
          <w:rFonts w:ascii="Times New Roman" w:eastAsia="Times New Roman" w:hAnsi="Times New Roman" w:cs="Times New Roman"/>
          <w:sz w:val="24"/>
          <w:szCs w:val="24"/>
        </w:rPr>
        <w:t>effe</w:t>
      </w:r>
      <w:r w:rsidRPr="00707D38">
        <w:rPr>
          <w:rFonts w:ascii="Times New Roman" w:eastAsia="Times New Roman" w:hAnsi="Times New Roman" w:cs="Times New Roman"/>
          <w:sz w:val="24"/>
          <w:szCs w:val="24"/>
        </w:rPr>
        <w:t>ct of internal and external supply chain management practices on the environmental, financial, and social performances of food companies, as well as the impact of environmental, financial, and social performances on food quality assurance of the companies, this study adds empirical data to the body of literature on the sustainability of food supply chains. Finally, the study confirms that the Resource-Based View and Stakeholder theories are appropriate for use in research on sustainable supply chains. The study thus confirmed the Resource-Based View Theory by revealing that sustainable internal action</w:t>
      </w:r>
      <w:r w:rsidR="007443C5">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such as sustainable packaging, environmental protection management, and food safety management had </w:t>
      </w:r>
      <w:r w:rsidR="00952D81">
        <w:rPr>
          <w:rFonts w:ascii="Times New Roman" w:eastAsia="Times New Roman" w:hAnsi="Times New Roman" w:cs="Times New Roman"/>
          <w:sz w:val="24"/>
          <w:szCs w:val="24"/>
        </w:rPr>
        <w:t>various</w:t>
      </w:r>
      <w:r w:rsidRPr="00707D38">
        <w:rPr>
          <w:rFonts w:ascii="Times New Roman" w:eastAsia="Times New Roman" w:hAnsi="Times New Roman" w:cs="Times New Roman"/>
          <w:sz w:val="24"/>
          <w:szCs w:val="24"/>
        </w:rPr>
        <w:t xml:space="preserve"> effects on enterprises'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 xml:space="preserve">erformance. Similar results were discovered for the firm's external action, including strategic performance measures with suppliers, monitoring </w:t>
      </w:r>
      <w:r w:rsidR="00952D81">
        <w:rPr>
          <w:rFonts w:ascii="Times New Roman" w:eastAsia="Times New Roman" w:hAnsi="Times New Roman" w:cs="Times New Roman"/>
          <w:sz w:val="24"/>
          <w:szCs w:val="24"/>
        </w:rPr>
        <w:t>specific suppliers, and adopting</w:t>
      </w:r>
      <w:r w:rsidRPr="00707D38">
        <w:rPr>
          <w:rFonts w:ascii="Times New Roman" w:eastAsia="Times New Roman" w:hAnsi="Times New Roman" w:cs="Times New Roman"/>
          <w:sz w:val="24"/>
          <w:szCs w:val="24"/>
        </w:rPr>
        <w:t xml:space="preserve"> technology integration.</w:t>
      </w:r>
    </w:p>
    <w:p w14:paraId="0DD38FBE" w14:textId="15F2E2DC" w:rsidR="009A2168" w:rsidRPr="00707D38" w:rsidRDefault="009A2168" w:rsidP="00EE27B9">
      <w:pPr>
        <w:spacing w:line="276" w:lineRule="auto"/>
        <w:jc w:val="both"/>
        <w:rPr>
          <w:rFonts w:ascii="Times New Roman" w:eastAsia="Times New Roman" w:hAnsi="Times New Roman" w:cs="Times New Roman"/>
          <w:sz w:val="24"/>
          <w:szCs w:val="24"/>
        </w:rPr>
      </w:pPr>
      <w:r w:rsidRPr="00B8348E">
        <w:rPr>
          <w:rFonts w:ascii="Times New Roman" w:eastAsia="Times New Roman" w:hAnsi="Times New Roman" w:cs="Times New Roman"/>
          <w:b/>
          <w:sz w:val="24"/>
          <w:szCs w:val="24"/>
        </w:rPr>
        <w:t>Keywords</w:t>
      </w:r>
      <w:r>
        <w:rPr>
          <w:rFonts w:ascii="Times New Roman" w:eastAsia="Times New Roman" w:hAnsi="Times New Roman" w:cs="Times New Roman"/>
          <w:sz w:val="24"/>
          <w:szCs w:val="24"/>
        </w:rPr>
        <w:t xml:space="preserve">: </w:t>
      </w:r>
      <w:r w:rsidR="00F30DA1" w:rsidRPr="00F30DA1">
        <w:rPr>
          <w:rFonts w:ascii="Times New Roman" w:eastAsia="Times New Roman" w:hAnsi="Times New Roman" w:cs="Times New Roman"/>
          <w:sz w:val="24"/>
          <w:szCs w:val="24"/>
        </w:rPr>
        <w:t>supply chain management</w:t>
      </w:r>
      <w:r w:rsidR="00F30DA1">
        <w:rPr>
          <w:rFonts w:ascii="Times New Roman" w:eastAsia="Times New Roman" w:hAnsi="Times New Roman" w:cs="Times New Roman"/>
          <w:sz w:val="24"/>
          <w:szCs w:val="24"/>
        </w:rPr>
        <w:t xml:space="preserve">; </w:t>
      </w:r>
      <w:r w:rsidR="00177D22">
        <w:rPr>
          <w:rFonts w:ascii="Times New Roman" w:eastAsia="Times New Roman" w:hAnsi="Times New Roman" w:cs="Times New Roman"/>
          <w:sz w:val="24"/>
          <w:szCs w:val="24"/>
        </w:rPr>
        <w:t xml:space="preserve">sustainable </w:t>
      </w:r>
      <w:r w:rsidR="009854B1">
        <w:rPr>
          <w:rFonts w:ascii="Times New Roman" w:eastAsia="Times New Roman" w:hAnsi="Times New Roman" w:cs="Times New Roman"/>
          <w:sz w:val="24"/>
          <w:szCs w:val="24"/>
        </w:rPr>
        <w:t>p</w:t>
      </w:r>
      <w:r w:rsidR="00177D22">
        <w:rPr>
          <w:rFonts w:ascii="Times New Roman" w:eastAsia="Times New Roman" w:hAnsi="Times New Roman" w:cs="Times New Roman"/>
          <w:sz w:val="24"/>
          <w:szCs w:val="24"/>
        </w:rPr>
        <w:t>erformance; s</w:t>
      </w:r>
      <w:r w:rsidR="00163EC3">
        <w:rPr>
          <w:rFonts w:ascii="Times New Roman" w:eastAsia="Times New Roman" w:hAnsi="Times New Roman" w:cs="Times New Roman"/>
          <w:sz w:val="24"/>
          <w:szCs w:val="24"/>
        </w:rPr>
        <w:t xml:space="preserve">ustainability; </w:t>
      </w:r>
      <w:r w:rsidR="00177D22" w:rsidRPr="00177D22">
        <w:rPr>
          <w:rFonts w:ascii="Times New Roman" w:eastAsia="Times New Roman" w:hAnsi="Times New Roman" w:cs="Times New Roman"/>
          <w:sz w:val="24"/>
          <w:szCs w:val="24"/>
        </w:rPr>
        <w:t>food companies</w:t>
      </w:r>
      <w:r w:rsidR="00177D22">
        <w:rPr>
          <w:rFonts w:ascii="Times New Roman" w:eastAsia="Times New Roman" w:hAnsi="Times New Roman" w:cs="Times New Roman"/>
          <w:sz w:val="24"/>
          <w:szCs w:val="24"/>
        </w:rPr>
        <w:t>;</w:t>
      </w:r>
      <w:r w:rsidR="00F41A4E" w:rsidRPr="00F41A4E">
        <w:t xml:space="preserve"> </w:t>
      </w:r>
      <w:r w:rsidR="00F41A4E" w:rsidRPr="00F41A4E">
        <w:rPr>
          <w:rFonts w:ascii="Times New Roman" w:eastAsia="Times New Roman" w:hAnsi="Times New Roman" w:cs="Times New Roman"/>
          <w:sz w:val="24"/>
          <w:szCs w:val="24"/>
        </w:rPr>
        <w:t>empirical findings</w:t>
      </w:r>
      <w:r w:rsidR="00F41A4E">
        <w:rPr>
          <w:rFonts w:ascii="Times New Roman" w:eastAsia="Times New Roman" w:hAnsi="Times New Roman" w:cs="Times New Roman"/>
          <w:sz w:val="24"/>
          <w:szCs w:val="24"/>
        </w:rPr>
        <w:t xml:space="preserve">; </w:t>
      </w:r>
      <w:r w:rsidR="00F41A4E" w:rsidRPr="00F41A4E">
        <w:rPr>
          <w:rFonts w:ascii="Times New Roman" w:eastAsia="Times New Roman" w:hAnsi="Times New Roman" w:cs="Times New Roman"/>
          <w:sz w:val="24"/>
          <w:szCs w:val="24"/>
        </w:rPr>
        <w:t>Resource-Based View Theory</w:t>
      </w:r>
      <w:r w:rsidR="00F41A4E">
        <w:rPr>
          <w:rFonts w:ascii="Times New Roman" w:eastAsia="Times New Roman" w:hAnsi="Times New Roman" w:cs="Times New Roman"/>
          <w:sz w:val="24"/>
          <w:szCs w:val="24"/>
        </w:rPr>
        <w:t>.</w:t>
      </w:r>
    </w:p>
    <w:p w14:paraId="5D2875D2" w14:textId="52559641" w:rsidR="00F679A8" w:rsidRPr="0097343B" w:rsidRDefault="00707D38" w:rsidP="00EE27B9">
      <w:pPr>
        <w:pStyle w:val="Heading1"/>
        <w:numPr>
          <w:ilvl w:val="0"/>
          <w:numId w:val="11"/>
        </w:numPr>
        <w:spacing w:line="276" w:lineRule="auto"/>
        <w:rPr>
          <w:rFonts w:ascii="Times New Roman" w:hAnsi="Times New Roman" w:cs="Times New Roman"/>
          <w:sz w:val="28"/>
          <w:szCs w:val="28"/>
        </w:rPr>
      </w:pPr>
      <w:bookmarkStart w:id="1" w:name="_Toc135989201"/>
      <w:r w:rsidRPr="0097343B">
        <w:rPr>
          <w:rFonts w:ascii="Times New Roman" w:hAnsi="Times New Roman" w:cs="Times New Roman"/>
          <w:sz w:val="28"/>
          <w:szCs w:val="28"/>
        </w:rPr>
        <w:t>Introduction</w:t>
      </w:r>
      <w:bookmarkEnd w:id="1"/>
    </w:p>
    <w:p w14:paraId="743CDE11" w14:textId="27827397"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A force chain is deemed feasible if it integrates ethical conduct and regard for the environment into a dynamic and successful paradigm. It is crucial to maintain transparency across the whole supply chain; sustainability businesses must consider everything from the procurement of raw materials to long-term planning, cooperation with product returns, and recycling procedures</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80/13504509.2016.1187210","ISSN":"17452627","abstract":"It is essential that the green supply chain management (GSCM) implementation is effectively supported by several strategic drivers for successful implementation and sustainability, especially for the ‘green’ start-ups with a sustainability-driven organizational strategy. This study aims to determine and prioritize the applicable drivers for GSCM implementation of sustainable development strategies in the electronics industry in Thailand. The applicable drivers and their priorities are obtained by applying the fuzzy group decision-making approaches including fuzzy Delphi and fuzzy Analytic Hierarchy Process, based on Thai experts’ perspectives. In this study, three prominent organizational theories, resource-based view, relational view, and institutional theory, are needed to explain the drivers of sustainability and to develop a hierarchical model for prioritization of the drivers. Finally, based on the findings of this study, several recommendations are made that may help to improve the sustainable development in Thailand through more effective implementation of GSCM.","author":[{"dropping-particle":"","family":"Somsuk","given":"Nisakorn","non-dropping-particle":"","parse-names":false,"suffix":""},{"dropping-particle":"","family":"Laosirihongthong","given":"Tritos","non-dropping-particle":"","parse-names":false,"suffix":""}],"container-title":"International Journal of Sustainable Development and World Ecology","id":"ITEM-1","issue":"2","issued":{"date-parts":[["2017","3"]]},"page":"175-191","publisher":"Taylor and Francis Ltd.","title":"Prioritization of applicable drivers for green supply chain management implementation toward sustainability in Thailand","type":"article-journal","volume":"24"},"uris":["http://www.mendeley.com/documents/?uuid=ce2855de-df64-3f56-a8fb-109d96bd9a6b","http://www.mendeley.com/documents/?uuid=7575de73-95ed-4273-abc7-1235f1df295e"]}],"mendeley":{"formattedCitation":"(Somsuk &amp; Laosirihongthong, 2017)","plainTextFormattedCitation":"(Somsuk &amp; Laosirihongthong, 2017)","previouslyFormattedCitation":"(Somsuk &amp; Laosirihongthong, 2017)"},"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Somsuk &amp; Laosirihongthong, 2017)</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The development of </w:t>
      </w:r>
      <w:r w:rsidR="007443C5">
        <w:rPr>
          <w:rFonts w:ascii="Times New Roman" w:eastAsia="Times New Roman" w:hAnsi="Times New Roman" w:cs="Times New Roman"/>
          <w:sz w:val="24"/>
          <w:szCs w:val="24"/>
        </w:rPr>
        <w:t xml:space="preserve">the </w:t>
      </w:r>
      <w:r w:rsidR="00104615">
        <w:rPr>
          <w:rFonts w:ascii="Times New Roman" w:eastAsia="Times New Roman" w:hAnsi="Times New Roman" w:cs="Times New Roman"/>
          <w:sz w:val="24"/>
          <w:szCs w:val="24"/>
        </w:rPr>
        <w:t>digital force chain</w:t>
      </w:r>
      <w:r w:rsidRPr="00707D38">
        <w:rPr>
          <w:rFonts w:ascii="Times New Roman" w:eastAsia="Times New Roman" w:hAnsi="Times New Roman" w:cs="Times New Roman"/>
          <w:sz w:val="24"/>
          <w:szCs w:val="24"/>
        </w:rPr>
        <w:t xml:space="preserve"> is assisting </w:t>
      </w:r>
      <w:r w:rsidR="00104615">
        <w:rPr>
          <w:rFonts w:ascii="Times New Roman" w:eastAsia="Times New Roman" w:hAnsi="Times New Roman" w:cs="Times New Roman"/>
          <w:sz w:val="24"/>
          <w:szCs w:val="24"/>
        </w:rPr>
        <w:t xml:space="preserve">in </w:t>
      </w:r>
      <w:r w:rsidRPr="00707D38">
        <w:rPr>
          <w:rFonts w:ascii="Times New Roman" w:eastAsia="Times New Roman" w:hAnsi="Times New Roman" w:cs="Times New Roman"/>
          <w:sz w:val="24"/>
          <w:szCs w:val="24"/>
        </w:rPr>
        <w:t>sustainability transformation a</w:t>
      </w:r>
      <w:r w:rsidR="00952D81">
        <w:rPr>
          <w:rFonts w:ascii="Times New Roman" w:eastAsia="Times New Roman" w:hAnsi="Times New Roman" w:cs="Times New Roman"/>
          <w:sz w:val="24"/>
          <w:szCs w:val="24"/>
        </w:rPr>
        <w:t>nd</w:t>
      </w:r>
      <w:r w:rsidRPr="00707D38">
        <w:rPr>
          <w:rFonts w:ascii="Times New Roman" w:eastAsia="Times New Roman" w:hAnsi="Times New Roman" w:cs="Times New Roman"/>
          <w:sz w:val="24"/>
          <w:szCs w:val="24"/>
        </w:rPr>
        <w:t xml:space="preserve"> increasing the difficulty of digital force bond </w:t>
      </w:r>
      <w:r w:rsidRPr="00707D38">
        <w:rPr>
          <w:rFonts w:ascii="Times New Roman" w:eastAsia="Times New Roman" w:hAnsi="Times New Roman" w:cs="Times New Roman"/>
          <w:color w:val="202124"/>
          <w:sz w:val="24"/>
          <w:szCs w:val="24"/>
          <w:highlight w:val="white"/>
        </w:rPr>
        <w:t>mechanization</w:t>
      </w:r>
      <w:r w:rsidRPr="00707D38">
        <w:rPr>
          <w:rFonts w:ascii="Times New Roman" w:eastAsia="Times New Roman" w:hAnsi="Times New Roman" w:cs="Times New Roman"/>
          <w:sz w:val="24"/>
          <w:szCs w:val="24"/>
        </w:rPr>
        <w:t xml:space="preserve">. Big </w:t>
      </w:r>
      <w:r w:rsidRPr="00707D38">
        <w:rPr>
          <w:rFonts w:ascii="Times New Roman" w:eastAsia="Times New Roman" w:hAnsi="Times New Roman" w:cs="Times New Roman"/>
          <w:sz w:val="24"/>
          <w:szCs w:val="24"/>
        </w:rPr>
        <w:lastRenderedPageBreak/>
        <w:t>Data operations, sophisticated</w:t>
      </w:r>
      <w:r w:rsidR="00952D81">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w:t>
      </w:r>
      <w:r w:rsidRPr="00707D38">
        <w:rPr>
          <w:rFonts w:ascii="Times New Roman" w:eastAsia="Times New Roman" w:hAnsi="Times New Roman" w:cs="Times New Roman"/>
          <w:color w:val="040C28"/>
          <w:sz w:val="24"/>
          <w:szCs w:val="24"/>
        </w:rPr>
        <w:t>detailed development</w:t>
      </w:r>
      <w:r w:rsidRPr="00707D38">
        <w:rPr>
          <w:rFonts w:ascii="Times New Roman" w:eastAsia="Times New Roman" w:hAnsi="Times New Roman" w:cs="Times New Roman"/>
          <w:color w:val="202124"/>
          <w:sz w:val="24"/>
          <w:szCs w:val="24"/>
        </w:rPr>
        <w:t xml:space="preserve"> of 'thinking' computer systems</w:t>
      </w:r>
      <w:r w:rsidR="00FA34C9">
        <w:rPr>
          <w:rFonts w:ascii="Times New Roman" w:eastAsia="Times New Roman" w:hAnsi="Times New Roman" w:cs="Times New Roman"/>
          <w:color w:val="202124"/>
          <w:sz w:val="24"/>
          <w:szCs w:val="24"/>
        </w:rPr>
        <w:t xml:space="preserve"> </w:t>
      </w:r>
      <w:r w:rsidR="00FA34C9">
        <w:rPr>
          <w:rFonts w:ascii="Times New Roman" w:eastAsia="Times New Roman" w:hAnsi="Times New Roman" w:cs="Times New Roman"/>
          <w:color w:val="202124"/>
          <w:sz w:val="24"/>
          <w:szCs w:val="24"/>
        </w:rPr>
        <w:fldChar w:fldCharType="begin" w:fldLock="1"/>
      </w:r>
      <w:r w:rsidR="00FE4E89">
        <w:rPr>
          <w:rFonts w:ascii="Times New Roman" w:eastAsia="Times New Roman" w:hAnsi="Times New Roman" w:cs="Times New Roman"/>
          <w:color w:val="202124"/>
          <w:sz w:val="24"/>
          <w:szCs w:val="24"/>
        </w:rPr>
        <w:instrText>ADDIN CSL_CITATION {"citationItems":[{"id":"ITEM-1","itemData":{"DOI":"10.1080/17509653.2025.2461003","ISSN":"17509661","abstract":"1. 1.1. The rapidly expanding interconnectivity of markets has conveyed organizations to modify their inventory management strategies by novel possibilities and challenges that promote sustainabili...","author":[{"dropping-particle":"","family":"Das","given":"Sudipa","non-dropping-particle":"","parse-names":false,"suffix":""},{"dropping-particle":"","family":"Mahata","given":"Gour Chandra","non-dropping-particle":"","parse-names":false,"suffix":""}],"container-title":"International Journal of Management Science and Engineering Management","id":"ITEM-1","issued":{"date-parts":[["2025","3","9"]]},"publisher":"Taylor &amp; Francis","title":"Sustainable optimal replenishment decisions for IoT based controllable deteriorating items with dynamic demand under carbon regulations","type":"article-journal"},"uris":["http://www.mendeley.com/documents/?uuid=f3e7509d-4592-3fc1-90fc-0f03fd2fd479"]}],"mendeley":{"formattedCitation":"(S. Das &amp; Mahata, 2025)","plainTextFormattedCitation":"(S. Das &amp; Mahata, 2025)","previouslyFormattedCitation":"(S. Das &amp; Mahata, 2025)"},"properties":{"noteIndex":0},"schema":"https://github.com/citation-style-language/schema/raw/master/csl-citation.json"}</w:instrText>
      </w:r>
      <w:r w:rsidR="00FA34C9">
        <w:rPr>
          <w:rFonts w:ascii="Times New Roman" w:eastAsia="Times New Roman" w:hAnsi="Times New Roman" w:cs="Times New Roman"/>
          <w:color w:val="202124"/>
          <w:sz w:val="24"/>
          <w:szCs w:val="24"/>
        </w:rPr>
        <w:fldChar w:fldCharType="separate"/>
      </w:r>
      <w:r w:rsidR="00FE4E89" w:rsidRPr="00FE4E89">
        <w:rPr>
          <w:rFonts w:ascii="Times New Roman" w:eastAsia="Times New Roman" w:hAnsi="Times New Roman" w:cs="Times New Roman"/>
          <w:noProof/>
          <w:color w:val="202124"/>
          <w:sz w:val="24"/>
          <w:szCs w:val="24"/>
        </w:rPr>
        <w:t>(S. Das &amp; Mahata, 2025)</w:t>
      </w:r>
      <w:r w:rsidR="00FA34C9">
        <w:rPr>
          <w:rFonts w:ascii="Times New Roman" w:eastAsia="Times New Roman" w:hAnsi="Times New Roman" w:cs="Times New Roman"/>
          <w:color w:val="202124"/>
          <w:sz w:val="24"/>
          <w:szCs w:val="24"/>
        </w:rPr>
        <w:fldChar w:fldCharType="end"/>
      </w:r>
      <w:r w:rsidRPr="00707D38">
        <w:rPr>
          <w:rFonts w:ascii="Times New Roman" w:eastAsia="Times New Roman" w:hAnsi="Times New Roman" w:cs="Times New Roman"/>
          <w:sz w:val="24"/>
          <w:szCs w:val="24"/>
        </w:rPr>
        <w:t xml:space="preserve">, and security technologies like </w:t>
      </w:r>
      <w:r w:rsidRPr="00707D38">
        <w:rPr>
          <w:rFonts w:ascii="Times New Roman" w:eastAsia="Times New Roman" w:hAnsi="Times New Roman" w:cs="Times New Roman"/>
          <w:color w:val="040C28"/>
          <w:sz w:val="24"/>
          <w:szCs w:val="24"/>
        </w:rPr>
        <w:t>Distributed ledger</w:t>
      </w:r>
      <w:r w:rsidR="007443C5">
        <w:rPr>
          <w:rFonts w:ascii="Times New Roman" w:eastAsia="Times New Roman" w:hAnsi="Times New Roman" w:cs="Times New Roman"/>
          <w:color w:val="040C28"/>
          <w:sz w:val="24"/>
          <w:szCs w:val="24"/>
        </w:rPr>
        <w:t>s</w:t>
      </w:r>
      <w:r w:rsidRPr="00707D38">
        <w:rPr>
          <w:rFonts w:ascii="Times New Roman" w:eastAsia="Times New Roman" w:hAnsi="Times New Roman" w:cs="Times New Roman"/>
          <w:sz w:val="24"/>
          <w:szCs w:val="24"/>
        </w:rPr>
        <w:t xml:space="preserve"> and RFID detectors have given contemporary force chains previously unheard-of visibility and accountability</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3390/pr8091064","ISSN":"22279717","abstract":"The industry is gradually forced to integrate socially sustainable development practices and cross-social issues. Although researchers and practitioners emphasize environmental and economic sustainability in supply chain management (SCM). This is unfortunate because not only social sustainable development plays an important role in promoting other sustainable development programs, but social injustice at one level in the supply chain may also cause significant losses to companies throughout the chain. This article aimed to consolidate the literature on the responsibilities of suppliers, manufacturers, and customers and to adopt sustainable supply chain management (SSSCM) practices in the Pakistani industry to identify all possible aspects of sustainable social development in the supply chain by investigating the relationship between survey variables and structure. This work went beyond the limits of regulations and showed the status of maintaining sustainable social issues. Based on semi-structured interviews, a comprehensive questionnaire was developed. The data was collected through a survey of the head of the supply chain in Karachi, Pakistan. The results of this paper showed that organizational learning was the most important dimension of supplier social sustainability with a value of 40.5% as compared to the effectiveness of the supply chain and the supplier performance with values 37.7 and 9.6%, respectively. In terms of the manufacturer's social responsibility, the highest score for operational performance was 47%, while productivity was 20%, and corporate social demonstration was 20%. Finally, for the customers' social sustainability, two dimensions were determined, namely, customer satisfaction and customer commitment with scores of 47 and 40%, respectively. We also solved sustainable social problems from the perspective of suppliers, manufacturers, and customers. The study would help professionals anywhere to emphasize their considerations and would improve the management of social sustainability in their supply chain.","author":[{"dropping-particle":"","family":"Khokhar","given":"Maryam","non-dropping-particle":"","parse-names":false,"suffix":""},{"dropping-particle":"","family":"Iqbal","given":"Wasim","non-dropping-particle":"","parse-names":false,"suffix":""},{"dropping-particle":"","family":"Hou","given":"Yumei","non-dropping-particle":"","parse-names":false,"suffix":""},{"dropping-particle":"","family":"Abbas","given":"Majed","non-dropping-particle":"","parse-names":false,"suffix":""},{"dropping-particle":"","family":"Fatima","given":"Arooj","non-dropping-particle":"","parse-names":false,"suffix":""}],"container-title":"Processes","id":"ITEM-1","issue":"9","issued":{"date-parts":[["2020","9","1"]]},"page":"1064","publisher":"MDPI AG","title":"Assessing supply chain performance from the perspective of pakistan's manufacturing industry through social sustainability","type":"article-journal","volume":"8"},"uris":["http://www.mendeley.com/documents/?uuid=cfda23d5-f684-32aa-96ad-25227f83af66"]}],"mendeley":{"formattedCitation":"(Khokhar, Iqbal, et al., 2020)","plainTextFormattedCitation":"(Khokhar, Iqbal, et al., 2020)","previouslyFormattedCitation":"(Khokhar, Iqbal, et al., 2020)"},"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Khokhar, Iqbal, et al., 2020)</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Businesses now have less of a duty and competence to participate in fashionable strategies for possible collaboration and green supply chains. Compliance claims and </w:t>
      </w:r>
      <w:r w:rsidRPr="00707D38">
        <w:rPr>
          <w:rFonts w:ascii="Times New Roman" w:eastAsia="Times New Roman" w:hAnsi="Times New Roman" w:cs="Times New Roman"/>
          <w:color w:val="040C28"/>
          <w:sz w:val="24"/>
          <w:szCs w:val="24"/>
        </w:rPr>
        <w:t>feasible</w:t>
      </w:r>
      <w:r w:rsidRPr="00707D38">
        <w:rPr>
          <w:rFonts w:ascii="Times New Roman" w:eastAsia="Times New Roman" w:hAnsi="Times New Roman" w:cs="Times New Roman"/>
          <w:sz w:val="24"/>
          <w:szCs w:val="24"/>
        </w:rPr>
        <w:t xml:space="preserve"> certifications are becoming increasingly standardized as firms place a lower and </w:t>
      </w:r>
      <w:r w:rsidR="00952D81">
        <w:rPr>
          <w:rFonts w:ascii="Times New Roman" w:eastAsia="Times New Roman" w:hAnsi="Times New Roman" w:cs="Times New Roman"/>
          <w:sz w:val="24"/>
          <w:szCs w:val="24"/>
        </w:rPr>
        <w:t>more</w:t>
      </w:r>
      <w:r w:rsidRPr="00707D38">
        <w:rPr>
          <w:rFonts w:ascii="Times New Roman" w:eastAsia="Times New Roman" w:hAnsi="Times New Roman" w:cs="Times New Roman"/>
          <w:sz w:val="24"/>
          <w:szCs w:val="24"/>
        </w:rPr>
        <w:t xml:space="preserve"> urgent priority on ethical supply chains</w:t>
      </w:r>
      <w:r w:rsidR="00160D56">
        <w:rPr>
          <w:rFonts w:ascii="Times New Roman" w:eastAsia="Times New Roman" w:hAnsi="Times New Roman" w:cs="Times New Roman"/>
          <w:sz w:val="24"/>
          <w:szCs w:val="24"/>
        </w:rPr>
        <w:t xml:space="preserve"> </w:t>
      </w:r>
      <w:r w:rsidR="00160D56">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07/S11356-023-30366-2/TABLES/7","ISSN":"16147499","abstract":"Supply chain control and sustainability can be significantly improved using distributed ledger technologies such as blockchain. The blockchain has the potential to facilitate responsible sourcing appropriately, compliance with weather requirements, and sustainable delivery chains. The purpose of this study is to address the hassle of managing conservatism when approaching era adoption and to explore the performance enhancements in blockchain-generated implementations. To achieve this goal, we introduce a scientific approach aimed at studying the outcomes of various factors in the adoption process in the blockchain era and verifying their impact on the overall performance of the delivery chain. Furthermore, a team of multidisciplinary professionals will establish causal relationships among these elements through a consensus-based approach. Ultimately, fuzzy reasoning tools can be used to determine the relative weights between identified factors and delivery chain performance goals. We will assemble causal representations of diagnoses using a dense scientific map model and dynamically generate scenarios for each. The study demonstrates that the integration of blockchain power generation can significantly improve the effectiveness of mineral supply chains. It uses smart contracts to promote environmental sustainability, traceability, and transparency.","author":[{"dropping-particle":"","family":"Sahabuddin","given":"Md","non-dropping-particle":"","parse-names":false,"suffix":""},{"dropping-particle":"","family":"Tan","given":"Qingmei","non-dropping-particle":"","parse-names":false,"suffix":""},{"dropping-particle":"","family":"Khokhar","given":"Maryam","non-dropping-particle":"","parse-names":false,"suffix":""},{"dropping-particle":"","family":"Hossain","given":"Mohammad Amzad","non-dropping-particle":"","parse-names":false,"suffix":""},{"dropping-particle":"","family":"Alam","given":"Mohammad Faridul","non-dropping-particle":"","parse-names":false,"suffix":""},{"dropping-particle":"","family":"Khan","given":"Wahiduzzaman","non-dropping-particle":"","parse-names":false,"suffix":""}],"container-title":"Environmental Science and Pollution Research","id":"ITEM-1","issue":"53","issued":{"date-parts":[["2023","10","19"]]},"page":"114111-114139","publisher":"Springer Science and Business Media Deutschland GmbH","title":"Assessing the impact of blockchain technology on the overall performance of sustainable supply chains: an analytical perspective","type":"article-journal","volume":"30"},"uris":["http://www.mendeley.com/documents/?uuid=3e1783bc-da84-3481-8f94-63ec41de446d"]}],"mendeley":{"formattedCitation":"(Sahabuddin, Tan, et al., 2023)","plainTextFormattedCitation":"(Sahabuddin, Tan, et al., 2023)","previouslyFormattedCitation":"(Sahabuddin, Tan, et al., 2023)"},"properties":{"noteIndex":0},"schema":"https://github.com/citation-style-language/schema/raw/master/csl-citation.json"}</w:instrText>
      </w:r>
      <w:r w:rsidR="00160D56">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Sahabuddin, Tan, et al., 2023)</w:t>
      </w:r>
      <w:r w:rsidR="00160D56">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T</w:t>
      </w:r>
      <w:r w:rsidR="00952D81">
        <w:rPr>
          <w:rFonts w:ascii="Times New Roman" w:eastAsia="Times New Roman" w:hAnsi="Times New Roman" w:cs="Times New Roman"/>
          <w:sz w:val="24"/>
          <w:szCs w:val="24"/>
        </w:rPr>
        <w:t>he United Nations Global Compact has set forward ten criteria for evaluating the sustainability of supply chains</w:t>
      </w:r>
      <w:r w:rsidRPr="00707D38">
        <w:rPr>
          <w:rFonts w:ascii="Times New Roman" w:eastAsia="Times New Roman" w:hAnsi="Times New Roman" w:cs="Times New Roman"/>
          <w:sz w:val="24"/>
          <w:szCs w:val="24"/>
        </w:rPr>
        <w:t>. They address corruption, labo</w:t>
      </w:r>
      <w:r w:rsidR="007443C5">
        <w:rPr>
          <w:rFonts w:ascii="Times New Roman" w:eastAsia="Times New Roman" w:hAnsi="Times New Roman" w:cs="Times New Roman"/>
          <w:sz w:val="24"/>
          <w:szCs w:val="24"/>
        </w:rPr>
        <w:t>u</w:t>
      </w:r>
      <w:r w:rsidRPr="00707D38">
        <w:rPr>
          <w:rFonts w:ascii="Times New Roman" w:eastAsia="Times New Roman" w:hAnsi="Times New Roman" w:cs="Times New Roman"/>
          <w:sz w:val="24"/>
          <w:szCs w:val="24"/>
        </w:rPr>
        <w:t>r standards, human rights, and environmental stewardship</w:t>
      </w:r>
      <w:r w:rsidR="00FA34C9">
        <w:rPr>
          <w:rFonts w:ascii="Times New Roman" w:eastAsia="Times New Roman" w:hAnsi="Times New Roman" w:cs="Times New Roman"/>
          <w:sz w:val="24"/>
          <w:szCs w:val="24"/>
        </w:rPr>
        <w:t xml:space="preserve"> </w:t>
      </w:r>
      <w:r w:rsidR="00FA34C9">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07/S10100-023-00870-4","ISSN":"1435-246X","abstract":"Supply chain network design is one of the most important issues in today’s competitive environment. Moreover, the ratio of transportation costs to the income of manufacturing companies has increased significantly. In this regard, strategic decisions, as well as tactical decisions making, are of concern for supply chain network design. In this research, a flexible, sustainable, multi-product, multi-period, and Internet-of-Things (IoT)-based supply chain network with an integrated forward/reverse logistics system is configured where the actors are suppliers, producers, distribution centers, first- and second-stage customers, repair/disassembly centers, recycling centers, and disposal centers. In order to create flexibility in this supply chain, it is possible to dispatch directly to customers from distribution centers or manufacturing plants. For direct shipping, the application IoT system is taken into account in the transportation system to make them able to manage direct and indirect delivery at the same time. The options and considerations are then incorporated into a Multi-Objective Mixed-Integer Linear Programming model to formulate the problem which is then converted into a single-objective model using Goal Programming (GP) method. Moreover, in order to deal with uncertainty in the demand parameter, robust optimization approach is applied. The obtained results from a numerical example reveal that the proposed model is able to optimally design the supply chain network whose robustness is highly dependent on the budgets of uncertainty whereas up to 213.528% increase in the GP objective function is observed.","author":[{"dropping-particle":"","family":"Goli","given":"Alireza","non-dropping-particle":"","parse-names":false,"suffix":""},{"dropping-particle":"","family":"Babaee Tirkolaee","given":"Erfan","non-dropping-particle":"","parse-names":false,"suffix":""},{"dropping-particle":"","family":"Golmohammadi","given":"Amir Mohammad","non-dropping-particle":"","parse-names":false,"suffix":""},{"dropping-particle":"","family":"Atan","given":"Zumbul","non-dropping-particle":"","parse-names":false,"suffix":""},{"dropping-particle":"","family":"Weber","given":"Gerhard Wilhelm","non-dropping-particle":"","parse-names":false,"suffix":""},{"dropping-particle":"","family":"Ali","given":"Sadia Samar","non-dropping-particle":"","parse-names":false,"suffix":""}],"container-title":"Central European Journal of Operations Research","id":"ITEM-1","issue":"3","issued":{"date-parts":[["2025","9","1"]]},"page":"1025","publisher":"Springer","title":"A robust optimization model to design an IoT-based sustainable supply chain network with flexibility.","type":"article-journal","volume":"33"},"uris":["http://www.mendeley.com/documents/?uuid=7edcefb0-ce96-3c9a-954b-b4801bee45c2"]}],"mendeley":{"formattedCitation":"(Goli et al., 2025)","plainTextFormattedCitation":"(Goli et al., 2025)","previouslyFormattedCitation":"(Goli et al., 2025)"},"properties":{"noteIndex":0},"schema":"https://github.com/citation-style-language/schema/raw/master/csl-citation.json"}</w:instrText>
      </w:r>
      <w:r w:rsidR="00FA34C9">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Goli et al., 2025)</w:t>
      </w:r>
      <w:r w:rsidR="00FA34C9">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These guiding principles are predicated on the understanding that ethical behavio</w:t>
      </w:r>
      <w:r w:rsidR="007443C5">
        <w:rPr>
          <w:rFonts w:ascii="Times New Roman" w:eastAsia="Times New Roman" w:hAnsi="Times New Roman" w:cs="Times New Roman"/>
          <w:sz w:val="24"/>
          <w:szCs w:val="24"/>
        </w:rPr>
        <w:t>u</w:t>
      </w:r>
      <w:r w:rsidRPr="00707D38">
        <w:rPr>
          <w:rFonts w:ascii="Times New Roman" w:eastAsia="Times New Roman" w:hAnsi="Times New Roman" w:cs="Times New Roman"/>
          <w:sz w:val="24"/>
          <w:szCs w:val="24"/>
        </w:rPr>
        <w:t xml:space="preserve">r and the use of environmentally friendly goods </w:t>
      </w:r>
      <w:r w:rsidR="00952D81">
        <w:rPr>
          <w:rFonts w:ascii="Times New Roman" w:eastAsia="Times New Roman" w:hAnsi="Times New Roman" w:cs="Times New Roman"/>
          <w:sz w:val="24"/>
          <w:szCs w:val="24"/>
        </w:rPr>
        <w:t>benefit people and the environment and</w:t>
      </w:r>
      <w:r w:rsidRPr="00707D38">
        <w:rPr>
          <w:rFonts w:ascii="Times New Roman" w:eastAsia="Times New Roman" w:hAnsi="Times New Roman" w:cs="Times New Roman"/>
          <w:sz w:val="24"/>
          <w:szCs w:val="24"/>
        </w:rPr>
        <w:t xml:space="preserve"> build positive brand awareness, </w:t>
      </w:r>
      <w:r w:rsidR="009854B1">
        <w:rPr>
          <w:rFonts w:ascii="Times New Roman" w:eastAsia="Times New Roman" w:hAnsi="Times New Roman" w:cs="Times New Roman"/>
          <w:sz w:val="24"/>
          <w:szCs w:val="24"/>
        </w:rPr>
        <w:t>c</w:t>
      </w:r>
      <w:r w:rsidRPr="00707D38">
        <w:rPr>
          <w:rFonts w:ascii="Times New Roman" w:eastAsia="Times New Roman" w:hAnsi="Times New Roman" w:cs="Times New Roman"/>
          <w:sz w:val="24"/>
          <w:szCs w:val="24"/>
        </w:rPr>
        <w:t>ompetitiveness, and long-term profitability</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80/13675567.2017.1394992","ISSN":"1469848X","abstract":"In recent years, both quality management practices (QMP) and knowledge transfer (KT) have been studied extensively from inter-organisational and intra-organisational perspectives. However, to the best of our knowledge, the interaction between QMP and KT in a supply chain and their joint effects on organisational performance have not been addressed fully. The purpose of this paper is to provide insights for improving performance by mapping the relationship between supply chain quality management practices (SCQMP) and KT. A survey of 157 Chinese manufacturing firms is used to test a conceptual model that proposes relationship among SCQMP, KT and organisational performance (including operational performance and innovation performance). Structural equation modelling reveals that internal QMP have significantly positive effect on internal KT, while QMP at supply chain level have highly positive effect on cross-organisational KT. Furthermore, the results show that both internal KT and cross-organisational KT can promote operational and innovation performance, although the influence from internal KT is much more significant than cross-organisational KT for Chinese firms. The findings contribute to theory as well as practice by increasing understanding of how to improve the operational and innovation performance through enhancing SCQMP and KT.","author":[{"dropping-particle":"","family":"Hong","given":"Jiangtao","non-dropping-particle":"","parse-names":false,"suffix":""},{"dropping-particle":"","family":"Zhang","given":"Yibin","non-dropping-particle":"","parse-names":false,"suffix":""},{"dropping-particle":"","family":"Shi","given":"Mingxia","non-dropping-particle":"","parse-names":false,"suffix":""}],"container-title":"International Journal of Logistics Research and Applications","id":"ITEM-1","issue":"3","issued":{"date-parts":[["2018","5"]]},"page":"259-278","publisher":"Taylor and Francis Ltd.","title":"The impact of supply chain quality management practices and knowledge transfer on organisational performance: an empirical investigation from China","type":"article-journal","volume":"21"},"uris":["http://www.mendeley.com/documents/?uuid=451e9bde-1cb2-3089-9453-2095a228d7ea","http://www.mendeley.com/documents/?uuid=43b17e71-d747-4b0c-9789-156cc7a64b85"]}],"mendeley":{"formattedCitation":"(Hong, Zhang, &amp; Shi, 2018)","plainTextFormattedCitation":"(Hong, Zhang, &amp; Shi, 2018)","previouslyFormattedCitation":"(Hong, Zhang, &amp; Shi, 2018)"},"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Hong, Zhang, &amp; Shi, 2018)</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w:t>
      </w:r>
    </w:p>
    <w:p w14:paraId="5E2017C7" w14:textId="4A689FA8" w:rsidR="00F679A8" w:rsidRPr="00707D38" w:rsidRDefault="00952D81" w:rsidP="00EE27B9">
      <w:pPr>
        <w:spacing w:line="276"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mpared</w:t>
      </w:r>
      <w:r w:rsidR="001B77C9" w:rsidRPr="00707D38">
        <w:rPr>
          <w:rFonts w:ascii="Times New Roman" w:eastAsia="Times New Roman" w:hAnsi="Times New Roman" w:cs="Times New Roman"/>
          <w:sz w:val="24"/>
          <w:szCs w:val="24"/>
        </w:rPr>
        <w:t xml:space="preserve"> to an anticipated 2.5 billion people in 1950, the world's population will have more than tripled by mid-November 2022, reaching 8.0 billion people</w:t>
      </w:r>
      <w:r w:rsidR="00FA34C9">
        <w:rPr>
          <w:rFonts w:ascii="Times New Roman" w:eastAsia="Times New Roman" w:hAnsi="Times New Roman" w:cs="Times New Roman"/>
          <w:sz w:val="24"/>
          <w:szCs w:val="24"/>
        </w:rPr>
        <w:t xml:space="preserve"> </w:t>
      </w:r>
      <w:r w:rsidR="00FA34C9">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07/S10668-022-02109-9/TABLES/7","ISSN":"15732975","abstract":"Green supply chain management (GSCM) is an integrated environmental management tool for green transformation of the manufacturing industry and has remarkable potential to support China’s target of carbon neutrality by 2060. To understand the development path of GSCM and the subsequent impacts in China, the systematic literature review, analysis and comparison method is applied. The management institution involves eight governmental departments. The policy system includes 7 National Laws, 2 Regulations of the State Council, and 100 Documents of the State Council, Ministries, and Commissions. The review compares the relevant policies of China, the USA, the EU, and Japan, which reveals that management system of multi-departmental collaboration leads to the avoidance and transfer of responsibility. We also find that the existing relevant legal system need to be improved, especially in terms of tax subsidy, incentive mechanism, environmental information disclosure and the range of industries involved. Corresponding suggestions are put forward in response to these identified problems. The overall picture of GSCM in China could serve as a useful reference for other developing countries.","author":[{"dropping-particle":"","family":"Sheng","given":"Xuerou","non-dropping-particle":"","parse-names":false,"suffix":""},{"dropping-particle":"","family":"Chen","given":"Leping","non-dropping-particle":"","parse-names":false,"suffix":""},{"dropping-particle":"","family":"Yuan","given":"Xueliang","non-dropping-particle":"","parse-names":false,"suffix":""},{"dropping-particle":"","family":"Tang","given":"Yuzhou","non-dropping-particle":"","parse-names":false,"suffix":""},{"dropping-particle":"","family":"Yuan","given":"Qian","non-dropping-particle":"","parse-names":false,"suffix":""},{"dropping-particle":"","family":"Chen","given":"Rong","non-dropping-particle":"","parse-names":false,"suffix":""},{"dropping-particle":"","family":"Wang","given":"Qingsong","non-dropping-particle":"","parse-names":false,"suffix":""},{"dropping-particle":"","family":"Ma","given":"Qiao","non-dropping-particle":"","parse-names":false,"suffix":""},{"dropping-particle":"","family":"Zuo","given":"Jian","non-dropping-particle":"","parse-names":false,"suffix":""},{"dropping-particle":"","family":"Liu","given":"Hongwei","non-dropping-particle":"","parse-names":false,"suffix":""}],"container-title":"Environment, Development and Sustainability","id":"ITEM-1","issue":"2","issued":{"date-parts":[["2023","2","1"]]},"page":"1151-1183","publisher":"Springer Science and Business Media B.V.","title":"Green supply chain management for a more sustainable manufacturing industry in China: a critical review","type":"article-journal","volume":"25"},"uris":["http://www.mendeley.com/documents/?uuid=5474a92b-6177-3293-ad6d-4b3393fb9236"]},{"id":"ITEM-2","itemData":{"DOI":"10.1016/J.ECOLECON.2008.01.029","ISSN":"0921-8009","abstract":"In search of an adequate set of indicators to measure the level of sustainability of a country, the main existing indexes have been examined. However, the conclusion must be that none of them seem to fit our needs completely. The main shortcomings are a limited definition of sustainability, a lack of transparency and an absence of regular updates. For this reason, a new index - the Sustainable Society Index (SSI) - has been developed. The SSI integrates the most important aspects of sustainability and quality of life of a national society in a simple and transparent way. Consisting of only 22 indicators, grouped into 5 categories, it is based upon the definition of the Brundtland Commission, extended to the Brundtland+ definition by explicitly including the social aspects of human life. Using data from scientific institutes and international organizations, the SSI has been developed for 150 countries for which the SSI could be calculated. The resulting SSI scores allow a quick comparison between countries and - as two-yearly updates become available - show developments over time. The underlying data allow in-depth analysis of the aspects that cause the differences between countries. This article outlines the development of the SSI and the calculation methodology as well as giving the main results. It also summarizes the need for further research and development of the SSI. © 2008 Elsevier B.V. All rights reserved.","author":[{"dropping-particle":"","family":"Kerk","given":"Geurt","non-dropping-particle":"Van de","parse-names":false,"suffix":""},{"dropping-particle":"","family":"Manuel","given":"Arthur R.","non-dropping-particle":"","parse-names":false,"suffix":""}],"container-title":"Ecological Economics","id":"ITEM-2","issue":"2-3","issued":{"date-parts":[["2008","6","15"]]},"page":"228-242","publisher":"Elsevier","title":"A comprehensive index for a sustainable society: The SSI — the Sustainable Society Index","type":"article-journal","volume":"66"},"uris":["http://www.mendeley.com/documents/?uuid=473795e7-d08c-373e-aaf2-b47065a62b8d"]}],"mendeley":{"formattedCitation":"(Sheng et al., 2023; Van de Kerk &amp; Manuel, 2008)","plainTextFormattedCitation":"(Sheng et al., 2023; Van de Kerk &amp; Manuel, 2008)","previouslyFormattedCitation":"(Sheng et al., 2023; Van de Kerk &amp; Manuel, 2008)"},"properties":{"noteIndex":0},"schema":"https://github.com/citation-style-language/schema/raw/master/csl-citation.json"}</w:instrText>
      </w:r>
      <w:r w:rsidR="00FA34C9">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Sheng et al., 2023; Van de Kerk &amp; Manuel, 2008)</w:t>
      </w:r>
      <w:r w:rsidR="00FA34C9">
        <w:rPr>
          <w:rFonts w:ascii="Times New Roman" w:eastAsia="Times New Roman" w:hAnsi="Times New Roman" w:cs="Times New Roman"/>
          <w:sz w:val="24"/>
          <w:szCs w:val="24"/>
        </w:rPr>
        <w:fldChar w:fldCharType="end"/>
      </w:r>
      <w:r w:rsidR="001B77C9" w:rsidRPr="00707D38">
        <w:rPr>
          <w:rFonts w:ascii="Times New Roman" w:eastAsia="Times New Roman" w:hAnsi="Times New Roman" w:cs="Times New Roman"/>
          <w:sz w:val="24"/>
          <w:szCs w:val="24"/>
        </w:rPr>
        <w:t>. Food has emerged as a crucial issue as consumers want a wider variety of high-quality foodstuffs as the world's population expands</w:t>
      </w:r>
      <w:r w:rsidR="00104615">
        <w:rPr>
          <w:rFonts w:ascii="Times New Roman" w:eastAsia="Times New Roman" w:hAnsi="Times New Roman" w:cs="Times New Roman"/>
          <w:sz w:val="24"/>
          <w:szCs w:val="24"/>
        </w:rPr>
        <w:t>,</w:t>
      </w:r>
      <w:r w:rsidR="001B77C9" w:rsidRPr="00707D38">
        <w:rPr>
          <w:rFonts w:ascii="Times New Roman" w:eastAsia="Times New Roman" w:hAnsi="Times New Roman" w:cs="Times New Roman"/>
          <w:sz w:val="24"/>
          <w:szCs w:val="24"/>
        </w:rPr>
        <w:t xml:space="preserve"> </w:t>
      </w:r>
      <w:r w:rsidR="00104615">
        <w:rPr>
          <w:rFonts w:ascii="Times New Roman" w:eastAsia="Times New Roman" w:hAnsi="Times New Roman" w:cs="Times New Roman"/>
          <w:sz w:val="24"/>
          <w:szCs w:val="24"/>
        </w:rPr>
        <w:t xml:space="preserve">according to </w:t>
      </w:r>
      <w:r w:rsidR="001B77C9" w:rsidRPr="00707D38">
        <w:rPr>
          <w:rFonts w:ascii="Times New Roman" w:eastAsia="Times New Roman" w:hAnsi="Times New Roman" w:cs="Times New Roman"/>
          <w:sz w:val="24"/>
          <w:szCs w:val="24"/>
        </w:rPr>
        <w:t xml:space="preserve">Yamada Consulting Group. By 2050, </w:t>
      </w:r>
      <w:r w:rsidR="00104615">
        <w:rPr>
          <w:rFonts w:ascii="Times New Roman" w:eastAsia="Times New Roman" w:hAnsi="Times New Roman" w:cs="Times New Roman"/>
          <w:sz w:val="24"/>
          <w:szCs w:val="24"/>
        </w:rPr>
        <w:t xml:space="preserve">there </w:t>
      </w:r>
      <w:r w:rsidR="001B77C9" w:rsidRPr="00707D38">
        <w:rPr>
          <w:rFonts w:ascii="Times New Roman" w:eastAsia="Times New Roman" w:hAnsi="Times New Roman" w:cs="Times New Roman"/>
          <w:sz w:val="24"/>
          <w:szCs w:val="24"/>
        </w:rPr>
        <w:t>will be 60 people working in the global food</w:t>
      </w:r>
      <w:r w:rsidR="008C18D1">
        <w:rPr>
          <w:rFonts w:ascii="Times New Roman" w:eastAsia="Times New Roman" w:hAnsi="Times New Roman" w:cs="Times New Roman"/>
          <w:sz w:val="24"/>
          <w:szCs w:val="24"/>
        </w:rPr>
        <w:t xml:space="preserve"> supply chain</w:t>
      </w:r>
      <w:r w:rsidR="001B77C9" w:rsidRPr="00707D38">
        <w:rPr>
          <w:rFonts w:ascii="Times New Roman" w:eastAsia="Times New Roman" w:hAnsi="Times New Roman" w:cs="Times New Roman"/>
          <w:sz w:val="24"/>
          <w:szCs w:val="24"/>
        </w:rPr>
        <w:t>, enough to feed the anticipated population growth</w:t>
      </w:r>
      <w:r w:rsidR="00160D56">
        <w:rPr>
          <w:rFonts w:ascii="Times New Roman" w:eastAsia="Times New Roman" w:hAnsi="Times New Roman" w:cs="Times New Roman"/>
          <w:sz w:val="24"/>
          <w:szCs w:val="24"/>
        </w:rPr>
        <w:t xml:space="preserve"> </w:t>
      </w:r>
      <w:r w:rsidR="00160D56">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3389/FPSYG.2021.804954","ISSN":"1664-1078","PMID":"35572841","abstract":"In the last 10 years, organizations and researchers have recognized the importance of sustainable supply chain management (SSCM) because of the consumers, -profit and non-profit organizations, laws and regulations, and consumer social and corporate responsibilities. Supplier selection, environmental effects such as social cooperation, and other SSCM programmes, can all help to achieve the \"triple bottom line (TBL)\" of economic, environmental, and social advantages. Sustainable supplier selection (SSS) and firm performance are important factors in supply chain management (SCM). Organizations will traditionally consider a new framework when evaluating SSS performance to obtain all-encompassing criteria/sub-criteria of the sustainability index by encapsulating sustainability. This paper compiles 12 subcriteria for three sustainability pillars, namely economic, environmental, and social performance. Despite the fact that many articles on SSS and evaluation were published during COVID-19, there seems to be little research on sustainability issues to date. The goal of this study is to suggest a fuzzy multicriteria approach to SSCM planning. Additionally, using the TBL method, the problem of determining a current model for SSS in the supply chain was investigated. The linguistic value of the subjective preference of experts is represented by triangular fuzzy numbers. Fuzzy TOPSIS (technique for order preference by similarity to ideal solution) is proposed to use standard weights to rank SSS for qualitative performance evaluation. COVID-19, on the other hand, has a detrimental impact on SSS and company results. The organization's performance suffers as a result of the COVID-19 shutdown. The proposed method is demonstrated using an example.","author":[{"dropping-particle":"","family":"Hou","given":"Yumei","non-dropping-particle":"","parse-names":false,"suffix":""},{"dropping-particle":"","family":"Khokhar","given":"Maryam","non-dropping-particle":"","parse-names":false,"suffix":""},{"dropping-particle":"","family":"Zia","given":"Sayma","non-dropping-particle":"","parse-names":false,"suffix":""},{"dropping-particle":"","family":"Sharma","given":"Anshuman","non-dropping-particle":"","parse-names":false,"suffix":""}],"container-title":"Frontiers in Psychology","id":"ITEM-1","issued":{"date-parts":[["2021"]]},"page":"804954","publisher":"Frontiers Media SA","title":"Assessing the Best Supplier Selection Criteria in Supply Chain Management During the COVID-19 Pandemic","type":"article-journal","volume":"12"},"uris":["http://www.mendeley.com/documents/?uuid=47cdc98b-517e-4be3-b465-ba2d5d8392e2"]}],"mendeley":{"formattedCitation":"(Hou et al., 2021)","plainTextFormattedCitation":"(Hou et al., 2021)","previouslyFormattedCitation":"(Hou et al., 2021)"},"properties":{"noteIndex":0},"schema":"https://github.com/citation-style-language/schema/raw/master/csl-citation.json"}</w:instrText>
      </w:r>
      <w:r w:rsidR="00160D56">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Hou et al., 2021)</w:t>
      </w:r>
      <w:r w:rsidR="00160D56">
        <w:rPr>
          <w:rFonts w:ascii="Times New Roman" w:eastAsia="Times New Roman" w:hAnsi="Times New Roman" w:cs="Times New Roman"/>
          <w:sz w:val="24"/>
          <w:szCs w:val="24"/>
        </w:rPr>
        <w:fldChar w:fldCharType="end"/>
      </w:r>
      <w:r w:rsidR="001B77C9" w:rsidRPr="00707D3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w:t>
      </w:r>
      <w:r w:rsidR="001B77C9" w:rsidRPr="00707D38">
        <w:rPr>
          <w:rFonts w:ascii="Times New Roman" w:eastAsia="Times New Roman" w:hAnsi="Times New Roman" w:cs="Times New Roman"/>
          <w:sz w:val="24"/>
          <w:szCs w:val="24"/>
        </w:rPr>
        <w:t xml:space="preserve"> consumers are </w:t>
      </w:r>
      <w:r>
        <w:rPr>
          <w:rFonts w:ascii="Times New Roman" w:eastAsia="Times New Roman" w:hAnsi="Times New Roman" w:cs="Times New Roman"/>
          <w:sz w:val="24"/>
          <w:szCs w:val="24"/>
        </w:rPr>
        <w:t>becoming</w:t>
      </w:r>
      <w:r w:rsidR="001B77C9" w:rsidRPr="00707D38">
        <w:rPr>
          <w:rFonts w:ascii="Times New Roman" w:eastAsia="Times New Roman" w:hAnsi="Times New Roman" w:cs="Times New Roman"/>
          <w:sz w:val="24"/>
          <w:szCs w:val="24"/>
        </w:rPr>
        <w:t xml:space="preserve"> wary about the country of origin, the manufacturing method, and whether products are ecologically friendly</w:t>
      </w:r>
      <w:r>
        <w:rPr>
          <w:rFonts w:ascii="Times New Roman" w:eastAsia="Times New Roman" w:hAnsi="Times New Roman" w:cs="Times New Roman"/>
          <w:sz w:val="24"/>
          <w:szCs w:val="24"/>
        </w:rPr>
        <w:t>.</w:t>
      </w:r>
      <w:r w:rsidR="001B77C9" w:rsidRPr="00707D38">
        <w:rPr>
          <w:rFonts w:ascii="Times New Roman" w:eastAsia="Times New Roman" w:hAnsi="Times New Roman" w:cs="Times New Roman"/>
          <w:sz w:val="24"/>
          <w:szCs w:val="24"/>
        </w:rPr>
        <w:t xml:space="preserve"> Food supply chains are expanding </w:t>
      </w:r>
      <w:r>
        <w:rPr>
          <w:rFonts w:ascii="Times New Roman" w:eastAsia="Times New Roman" w:hAnsi="Times New Roman" w:cs="Times New Roman"/>
          <w:sz w:val="24"/>
          <w:szCs w:val="24"/>
        </w:rPr>
        <w:t>worldwid</w:t>
      </w:r>
      <w:r w:rsidR="001B77C9" w:rsidRPr="00707D38">
        <w:rPr>
          <w:rFonts w:ascii="Times New Roman" w:eastAsia="Times New Roman" w:hAnsi="Times New Roman" w:cs="Times New Roman"/>
          <w:sz w:val="24"/>
          <w:szCs w:val="24"/>
        </w:rPr>
        <w:t>e to meet the need for seasonal meals and t</w:t>
      </w:r>
      <w:r>
        <w:rPr>
          <w:rFonts w:ascii="Times New Roman" w:eastAsia="Times New Roman" w:hAnsi="Times New Roman" w:cs="Times New Roman"/>
          <w:sz w:val="24"/>
          <w:szCs w:val="24"/>
        </w:rPr>
        <w:t>ourists' higher standards</w:t>
      </w:r>
      <w:r w:rsidR="001B77C9" w:rsidRPr="00707D38">
        <w:rPr>
          <w:rFonts w:ascii="Times New Roman" w:eastAsia="Times New Roman" w:hAnsi="Times New Roman" w:cs="Times New Roman"/>
          <w:sz w:val="24"/>
          <w:szCs w:val="24"/>
        </w:rPr>
        <w:t xml:space="preserve"> for security, </w:t>
      </w:r>
      <w:r w:rsidR="001B77C9" w:rsidRPr="00707D38">
        <w:rPr>
          <w:rFonts w:ascii="Times New Roman" w:eastAsia="Times New Roman" w:hAnsi="Times New Roman" w:cs="Times New Roman"/>
          <w:color w:val="040C28"/>
          <w:sz w:val="24"/>
          <w:szCs w:val="24"/>
        </w:rPr>
        <w:t>feasib</w:t>
      </w:r>
      <w:r w:rsidR="00104615">
        <w:rPr>
          <w:rFonts w:ascii="Times New Roman" w:eastAsia="Times New Roman" w:hAnsi="Times New Roman" w:cs="Times New Roman"/>
          <w:color w:val="040C28"/>
          <w:sz w:val="24"/>
          <w:szCs w:val="24"/>
        </w:rPr>
        <w:t>ility</w:t>
      </w:r>
      <w:r w:rsidR="001B77C9" w:rsidRPr="00707D38">
        <w:rPr>
          <w:rFonts w:ascii="Times New Roman" w:eastAsia="Times New Roman" w:hAnsi="Times New Roman" w:cs="Times New Roman"/>
          <w:sz w:val="24"/>
          <w:szCs w:val="24"/>
        </w:rPr>
        <w:t xml:space="preserve">, and </w:t>
      </w:r>
      <w:r w:rsidR="001B77C9" w:rsidRPr="00707D38">
        <w:rPr>
          <w:rFonts w:ascii="Times New Roman" w:eastAsia="Times New Roman" w:hAnsi="Times New Roman" w:cs="Times New Roman"/>
          <w:color w:val="040C28"/>
          <w:sz w:val="24"/>
          <w:szCs w:val="24"/>
        </w:rPr>
        <w:t>eco</w:t>
      </w:r>
      <w:r w:rsidR="007443C5">
        <w:rPr>
          <w:rFonts w:ascii="Times New Roman" w:eastAsia="Times New Roman" w:hAnsi="Times New Roman" w:cs="Times New Roman"/>
          <w:color w:val="040C28"/>
          <w:sz w:val="24"/>
          <w:szCs w:val="24"/>
        </w:rPr>
        <w:t>-</w:t>
      </w:r>
      <w:r w:rsidR="001B77C9" w:rsidRPr="00707D38">
        <w:rPr>
          <w:rFonts w:ascii="Times New Roman" w:eastAsia="Times New Roman" w:hAnsi="Times New Roman" w:cs="Times New Roman"/>
          <w:color w:val="040C28"/>
          <w:sz w:val="24"/>
          <w:szCs w:val="24"/>
        </w:rPr>
        <w:t>friendly</w:t>
      </w:r>
      <w:r w:rsidR="001B77C9" w:rsidRPr="00707D38">
        <w:rPr>
          <w:rFonts w:ascii="Times New Roman" w:eastAsia="Times New Roman" w:hAnsi="Times New Roman" w:cs="Times New Roman"/>
          <w:sz w:val="24"/>
          <w:szCs w:val="24"/>
        </w:rPr>
        <w:t xml:space="preserve"> factors that might </w:t>
      </w:r>
      <w:r w:rsidR="001B77C9" w:rsidRPr="00707D38">
        <w:rPr>
          <w:rFonts w:ascii="Times New Roman" w:eastAsia="Times New Roman" w:hAnsi="Times New Roman" w:cs="Times New Roman"/>
          <w:color w:val="202124"/>
          <w:sz w:val="24"/>
          <w:szCs w:val="24"/>
          <w:highlight w:val="white"/>
        </w:rPr>
        <w:t>influence</w:t>
      </w:r>
      <w:r w:rsidR="001B77C9" w:rsidRPr="00707D38">
        <w:rPr>
          <w:rFonts w:ascii="Times New Roman" w:eastAsia="Times New Roman" w:hAnsi="Times New Roman" w:cs="Times New Roman"/>
          <w:sz w:val="24"/>
          <w:szCs w:val="24"/>
        </w:rPr>
        <w:t xml:space="preserve"> person</w:t>
      </w:r>
      <w:r>
        <w:rPr>
          <w:rFonts w:ascii="Times New Roman" w:eastAsia="Times New Roman" w:hAnsi="Times New Roman" w:cs="Times New Roman"/>
          <w:sz w:val="24"/>
          <w:szCs w:val="24"/>
        </w:rPr>
        <w:t>al</w:t>
      </w:r>
      <w:r w:rsidR="001B77C9" w:rsidRPr="00707D38">
        <w:rPr>
          <w:rFonts w:ascii="Times New Roman" w:eastAsia="Times New Roman" w:hAnsi="Times New Roman" w:cs="Times New Roman"/>
          <w:sz w:val="24"/>
          <w:szCs w:val="24"/>
        </w:rPr>
        <w:t xml:space="preserve"> communities and well</w:t>
      </w:r>
      <w:r>
        <w:rPr>
          <w:rFonts w:ascii="Times New Roman" w:eastAsia="Times New Roman" w:hAnsi="Times New Roman" w:cs="Times New Roman"/>
          <w:sz w:val="24"/>
          <w:szCs w:val="24"/>
        </w:rPr>
        <w:t>-</w:t>
      </w:r>
      <w:r w:rsidR="001B77C9" w:rsidRPr="00707D38">
        <w:rPr>
          <w:rFonts w:ascii="Times New Roman" w:eastAsia="Times New Roman" w:hAnsi="Times New Roman" w:cs="Times New Roman"/>
          <w:sz w:val="24"/>
          <w:szCs w:val="24"/>
        </w:rPr>
        <w:t>being</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108/IMDS-12-2016-0540","ISSN":"02635577","abstract":"Purpose – The purpose of this paper is to contribute significantly to the empirical investigations related to the impact of sustainable supply chain management (SSCM) practices on performance in Chinese firms. The paper also aims to theorize and empirically assess a comprehensive SSCM practices and performance model. The model incorporates two aspects of SSCM practices: internal and external management, and analyses the impact on corporate sustainability performance from all dimensions. Design/methodology/approach – This paper develops a conceptual model to investigate the impact of SSCM practices on the firm performance. Based on the data of 172 Chinese firms, this paper analyzes the impact of SSCM practices on firm economic performance, environmental performance, and social performance for each dimension by using PLS structural equation methods. Findings – The results show that firm’s internal SSCM practices have a positive impact on firm’s environmental performance and social performance. Moreover, environmental performance and social performance are positively related to economic performance. Originality/value – A comprehensive SSCM practices performance model is proposed and empirically assessed for Chinese firms. The results of this investigation support the hypotheses that SSCM practices are environmentally and socially necessary and are favorable for business. A series of approach and implications of SSCM practices is recommended.","author":[{"dropping-particle":"","family":"Wang","given":"Jing","non-dropping-particle":"","parse-names":false,"suffix":""},{"dropping-particle":"","family":"Dai","given":"Jun","non-dropping-particle":"","parse-names":false,"suffix":""}],"container-title":"Industrial Management and Data Systems","id":"ITEM-1","issue":"1","issued":{"date-parts":[["2018"]]},"page":"2-21","publisher":"Emerald Group Publishing Ltd.","title":"Sustainable supply chain management practices and performance","type":"article-journal","volume":"118"},"uris":["http://www.mendeley.com/documents/?uuid=e18c9bf9-d62e-3a19-9727-d0d3a9f9b990","http://www.mendeley.com/documents/?uuid=d12c16ad-7a60-4deb-8470-bf9e386e8192"]}],"mendeley":{"formattedCitation":"(Wang &amp; Dai, 2018)","plainTextFormattedCitation":"(Wang &amp; Dai, 2018)","previouslyFormattedCitation":"(Wang &amp; Dai, 2018)"},"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Wang &amp; Dai, 2018)</w:t>
      </w:r>
      <w:r w:rsidR="00992ADC" w:rsidRPr="00707D38">
        <w:rPr>
          <w:rFonts w:ascii="Times New Roman" w:eastAsia="Times New Roman" w:hAnsi="Times New Roman" w:cs="Times New Roman"/>
          <w:sz w:val="24"/>
          <w:szCs w:val="24"/>
        </w:rPr>
        <w:fldChar w:fldCharType="end"/>
      </w:r>
      <w:r w:rsidR="001B77C9" w:rsidRPr="00707D38">
        <w:rPr>
          <w:rFonts w:ascii="Times New Roman" w:eastAsia="Times New Roman" w:hAnsi="Times New Roman" w:cs="Times New Roman"/>
          <w:sz w:val="24"/>
          <w:szCs w:val="24"/>
        </w:rPr>
        <w:t xml:space="preserve">. </w:t>
      </w:r>
    </w:p>
    <w:p w14:paraId="103D12D3" w14:textId="670550CF"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The domain of SSCM has evolved because of the recent focus that stakeholders have given to the matter of feasibility in the supply chain. One of the most significant businesses, the food industry</w:t>
      </w:r>
      <w:r w:rsidR="00104615">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faces environmental, economic, and social challenges alongside other industries like manufacturing and energy</w:t>
      </w:r>
      <w:r w:rsidR="00952D81">
        <w:rPr>
          <w:rFonts w:ascii="Times New Roman" w:eastAsia="Times New Roman" w:hAnsi="Times New Roman" w:cs="Times New Roman"/>
          <w:sz w:val="24"/>
          <w:szCs w:val="24"/>
        </w:rPr>
        <w:t>, which are part of t</w:t>
      </w:r>
      <w:r w:rsidRPr="00707D38">
        <w:rPr>
          <w:rFonts w:ascii="Times New Roman" w:eastAsia="Times New Roman" w:hAnsi="Times New Roman" w:cs="Times New Roman"/>
          <w:sz w:val="24"/>
          <w:szCs w:val="24"/>
        </w:rPr>
        <w:t>he triple bottom line</w:t>
      </w:r>
      <w:r w:rsidR="00FA34C9">
        <w:rPr>
          <w:rFonts w:ascii="Times New Roman" w:eastAsia="Times New Roman" w:hAnsi="Times New Roman" w:cs="Times New Roman"/>
          <w:sz w:val="24"/>
          <w:szCs w:val="24"/>
        </w:rPr>
        <w:t xml:space="preserve"> </w:t>
      </w:r>
      <w:r w:rsidR="00FA34C9">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SFTR.2025.100898","ISSN":"2666-1888","abstract":"Blockchain technology holds significant potential to enhance sustainable supply chain management (SSCM) by improving traceability, transparency, and regulatory compliance. However, its adoption remains limited due to managerial unfamiliarity and a lack of structured frameworks for implementation. This study develops a novel decision-support model to identify and prioritize key enablers of blockchain adoption in SSCM, combining Fuzzy Cognitive Mapping (FCM) to analyze causal relationships among adoption factors and the Fuzzy Best-Worst Method (FBWM) to quantify their relative weights. Grounded in network theory, our methodology leverages expert insights and empirical data (collected by UN researchers, 2018–2021 by data from 50 agri-food supply chain to evaluate how blockchain can optimize supplier selection and operational efficiency in fuzzy decision environments. Results reveal [insert key finding, e.g., three critical adoption drivers, with emerging as the highest-priority enabler (weight: 0.82), offering actionable insights for overcoming adoption barriers. The study contributes a systematic, data-driven approach to SSCM decision-making, bridging the gap between blockchain theoretical potential and practical implementation. Limitations and future research directions are discussed, emphasizing scalability testing across industries.","author":[{"dropping-particle":"","family":"Khokhar","given":"Maryam","non-dropping-particle":"","parse-names":false,"suffix":""},{"dropping-particle":"","family":"Thaheem","given":"Ihsan","non-dropping-particle":"","parse-names":false,"suffix":""},{"dropping-particle":"","family":"Alam","given":"Fahad","non-dropping-particle":"","parse-names":false,"suffix":""},{"dropping-particle":"","family":"Khaliq","given":"Nosherwan","non-dropping-particle":"","parse-names":false,"suffix":""},{"dropping-particle":"","family":"Sharma","given":"Anshuman","non-dropping-particle":"","parse-names":false,"suffix":""},{"dropping-particle":"","family":"Duan","given":"Yongrui","non-dropping-particle":"","parse-names":false,"suffix":""}],"container-title":"Sustainable Futures","id":"ITEM-1","issued":{"date-parts":[["2025","12","1"]]},"page":"100898","publisher":"Elsevier","title":"An analytical approach to blockchain technology influence on sustainable supply chain","type":"article-journal","volume":"10"},"uris":["http://www.mendeley.com/documents/?uuid=fc6fd822-7fb7-3d4b-9e73-e87d2c815b0b"]}],"mendeley":{"formattedCitation":"(Khokhar, Thaheem, et al., 2025)","plainTextFormattedCitation":"(Khokhar, Thaheem, et al., 2025)","previouslyFormattedCitation":"(Khokhar, Thaheem, et al., 2025)"},"properties":{"noteIndex":0},"schema":"https://github.com/citation-style-language/schema/raw/master/csl-citation.json"}</w:instrText>
      </w:r>
      <w:r w:rsidR="00FA34C9">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Khokhar, Thaheem, et al., 2025)</w:t>
      </w:r>
      <w:r w:rsidR="00FA34C9">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w:t>
      </w:r>
      <w:r w:rsidR="0043072C" w:rsidRPr="00707D38">
        <w:rPr>
          <w:rFonts w:ascii="Times New Roman" w:eastAsia="Times New Roman" w:hAnsi="Times New Roman" w:cs="Times New Roman"/>
          <w:sz w:val="24"/>
          <w:szCs w:val="24"/>
        </w:rPr>
        <w:t>Sometimes</w:t>
      </w:r>
      <w:r w:rsidRPr="00707D38">
        <w:rPr>
          <w:rFonts w:ascii="Times New Roman" w:eastAsia="Times New Roman" w:hAnsi="Times New Roman" w:cs="Times New Roman"/>
          <w:sz w:val="24"/>
          <w:szCs w:val="24"/>
        </w:rPr>
        <w:t xml:space="preserve"> referred to as all three, </w:t>
      </w:r>
      <w:r w:rsidR="00952D81">
        <w:rPr>
          <w:rFonts w:ascii="Times New Roman" w:eastAsia="Times New Roman" w:hAnsi="Times New Roman" w:cs="Times New Roman"/>
          <w:sz w:val="24"/>
          <w:szCs w:val="24"/>
        </w:rPr>
        <w:t xml:space="preserve">it </w:t>
      </w:r>
      <w:r w:rsidRPr="00707D38">
        <w:rPr>
          <w:rFonts w:ascii="Times New Roman" w:eastAsia="Times New Roman" w:hAnsi="Times New Roman" w:cs="Times New Roman"/>
          <w:sz w:val="24"/>
          <w:szCs w:val="24"/>
        </w:rPr>
        <w:t xml:space="preserve">aids in </w:t>
      </w:r>
      <w:r w:rsidR="00952D81">
        <w:rPr>
          <w:rFonts w:ascii="Times New Roman" w:eastAsia="Times New Roman" w:hAnsi="Times New Roman" w:cs="Times New Roman"/>
          <w:sz w:val="24"/>
          <w:szCs w:val="24"/>
        </w:rPr>
        <w:t>executing</w:t>
      </w:r>
      <w:r w:rsidRPr="00707D38">
        <w:rPr>
          <w:rFonts w:ascii="Times New Roman" w:eastAsia="Times New Roman" w:hAnsi="Times New Roman" w:cs="Times New Roman"/>
          <w:sz w:val="24"/>
          <w:szCs w:val="24"/>
        </w:rPr>
        <w:t xml:space="preserve"> a </w:t>
      </w:r>
      <w:r w:rsidR="0043072C" w:rsidRPr="00707D38">
        <w:rPr>
          <w:rFonts w:ascii="Times New Roman" w:eastAsia="Times New Roman" w:hAnsi="Times New Roman" w:cs="Times New Roman"/>
          <w:sz w:val="24"/>
          <w:szCs w:val="24"/>
        </w:rPr>
        <w:t>business</w:t>
      </w:r>
      <w:r w:rsidR="00952D81">
        <w:rPr>
          <w:rFonts w:ascii="Times New Roman" w:eastAsia="Times New Roman" w:hAnsi="Times New Roman" w:cs="Times New Roman"/>
          <w:sz w:val="24"/>
          <w:szCs w:val="24"/>
        </w:rPr>
        <w:t>'</w:t>
      </w:r>
      <w:r w:rsidR="0043072C" w:rsidRPr="00707D38">
        <w:rPr>
          <w:rFonts w:ascii="Times New Roman" w:eastAsia="Times New Roman" w:hAnsi="Times New Roman" w:cs="Times New Roman"/>
          <w:sz w:val="24"/>
          <w:szCs w:val="24"/>
        </w:rPr>
        <w:t>s feasibility</w:t>
      </w:r>
      <w:r w:rsidRPr="00707D38">
        <w:rPr>
          <w:rFonts w:ascii="Times New Roman" w:eastAsia="Times New Roman" w:hAnsi="Times New Roman" w:cs="Times New Roman"/>
          <w:sz w:val="24"/>
          <w:szCs w:val="24"/>
        </w:rPr>
        <w:t xml:space="preserve"> strategy. The eco</w:t>
      </w:r>
      <w:r w:rsidR="007443C5">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friendly domain of continual give series administrati</w:t>
      </w:r>
      <w:r w:rsidR="00104615">
        <w:rPr>
          <w:rFonts w:ascii="Times New Roman" w:eastAsia="Times New Roman" w:hAnsi="Times New Roman" w:cs="Times New Roman"/>
          <w:sz w:val="24"/>
          <w:szCs w:val="24"/>
        </w:rPr>
        <w:t>on</w:t>
      </w:r>
      <w:r w:rsidRPr="00707D38">
        <w:rPr>
          <w:rFonts w:ascii="Times New Roman" w:eastAsia="Times New Roman" w:hAnsi="Times New Roman" w:cs="Times New Roman"/>
          <w:sz w:val="24"/>
          <w:szCs w:val="24"/>
        </w:rPr>
        <w:t xml:space="preserve"> is the regulation of an organization's </w:t>
      </w:r>
      <w:r w:rsidR="008353C2">
        <w:rPr>
          <w:rFonts w:ascii="Times New Roman" w:eastAsia="Times New Roman" w:hAnsi="Times New Roman" w:cs="Times New Roman"/>
          <w:sz w:val="24"/>
          <w:szCs w:val="24"/>
        </w:rPr>
        <w:t>operations</w:t>
      </w:r>
      <w:r w:rsidRPr="00707D38">
        <w:rPr>
          <w:rFonts w:ascii="Times New Roman" w:eastAsia="Times New Roman" w:hAnsi="Times New Roman" w:cs="Times New Roman"/>
          <w:sz w:val="24"/>
          <w:szCs w:val="24"/>
        </w:rPr>
        <w:t xml:space="preserve"> so as not to adversely impact the environment or the unfavo</w:t>
      </w:r>
      <w:r w:rsidR="007443C5">
        <w:rPr>
          <w:rFonts w:ascii="Times New Roman" w:eastAsia="Times New Roman" w:hAnsi="Times New Roman" w:cs="Times New Roman"/>
          <w:sz w:val="24"/>
          <w:szCs w:val="24"/>
        </w:rPr>
        <w:t>u</w:t>
      </w:r>
      <w:r w:rsidRPr="00707D38">
        <w:rPr>
          <w:rFonts w:ascii="Times New Roman" w:eastAsia="Times New Roman" w:hAnsi="Times New Roman" w:cs="Times New Roman"/>
          <w:sz w:val="24"/>
          <w:szCs w:val="24"/>
        </w:rPr>
        <w:t>rable environmental effect originating from the business project, because</w:t>
      </w:r>
      <w:r w:rsidR="007443C5">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w:t>
      </w:r>
      <w:r w:rsidR="00104615">
        <w:rPr>
          <w:rFonts w:ascii="Times New Roman" w:eastAsia="Times New Roman" w:hAnsi="Times New Roman" w:cs="Times New Roman"/>
          <w:sz w:val="24"/>
          <w:szCs w:val="24"/>
        </w:rPr>
        <w:t>with</w:t>
      </w:r>
      <w:r w:rsidRPr="00707D38">
        <w:rPr>
          <w:rFonts w:ascii="Times New Roman" w:eastAsia="Times New Roman" w:hAnsi="Times New Roman" w:cs="Times New Roman"/>
          <w:sz w:val="24"/>
          <w:szCs w:val="24"/>
        </w:rPr>
        <w:t xml:space="preserve"> its more than 9,000 food processing businesses, Thailand is one of the world's top makers and exporters of various processed foodstuffs</w:t>
      </w:r>
      <w:r w:rsidR="00FA34C9">
        <w:rPr>
          <w:rFonts w:ascii="Times New Roman" w:eastAsia="Times New Roman" w:hAnsi="Times New Roman" w:cs="Times New Roman"/>
          <w:sz w:val="24"/>
          <w:szCs w:val="24"/>
        </w:rPr>
        <w:t xml:space="preserve"> </w:t>
      </w:r>
      <w:r w:rsidR="00FA34C9">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07/S12351-024-00824-X/METRICS","ISSN":"18661505","abstract":"This research develops a sustainable supply chain model for time-varying deteriorating items with customers’ credit period, customers’ credit amount, promotional efforts, and selling price-dependent demand. The model incorporates joint policies of promotional cost-sharing, three-level trade credit financing, and carbon tax. Under three-level trade credit financing, the supplier and the wholesaler offer some credit periods to the wholesaler and the retailer, respectively. As a result of this opportunity, the retailer allows customers to delay the payment of some portion of the total purchased amount. Here, shortages are assumed to occur in the form of partial backorder. The main objective of this investigation is to minimize the carbon emissions and maximize the joint profit of the retailer and the wholesaler simultaneously. To achieve this, the model is formulated as a Signomial Geometric Programming problem and solved efficiently using a global optimization method. The performance of the developed model and solution method is evaluated through several numerical examples and sensitivity analysis, providing valuable managerial insights. The computed results reveal that the optimal selling price varies depending on the nature of deterioration rates. Constant functions result in higher prices compared to linear and three-parameter Weibull functions. Coordination strategy and promotional cost-sharing policy among supply chain partners are shown to impact profits positively. Additionally, the wholesaler's credit period is a crucial factor influencing pricing decisions, logistics operations, and carbon emissions. The findings further demonstrate that extending the wholesaler's credit period under a carbon tax policy leads to a 26% increase in total joint profit, a 10% decrease in the wholesaler's carbon emissions, and a 21% decrease in the retailer's carbon emissions.","author":[{"dropping-particle":"","family":"Aliabadi","given":"Leyla","non-dropping-particle":"","parse-names":false,"suffix":""},{"dropping-particle":"","family":"Zegordi","given":"Seyed Hessameddin","non-dropping-particle":"","parse-names":false,"suffix":""},{"dropping-particle":"","family":"Husseinzadeh Kashan","given":"Ali","non-dropping-particle":"","parse-names":false,"suffix":""},{"dropping-particle":"","family":"Rastegar","given":"Mohammad Ali","non-dropping-particle":"","parse-names":false,"suffix":""}],"container-title":"Operational Research","id":"ITEM-1","issue":"2","issued":{"date-parts":[["2024","6","1"]]},"page":"1-59","publisher":"Springer Science and Business Media Deutschland GmbH","title":"A sustainable supply chain model for time-varying deteriorating items under the promotional cost-sharing policy and three-level trade credit financing","type":"article-journal","volume":"24"},"uris":["http://www.mendeley.com/documents/?uuid=8f573571-7888-3f16-84a2-f3d8787bf924"]}],"mendeley":{"formattedCitation":"(Aliabadi et al., 2024)","plainTextFormattedCitation":"(Aliabadi et al., 2024)","previouslyFormattedCitation":"(Aliabadi et al., 2024)"},"properties":{"noteIndex":0},"schema":"https://github.com/citation-style-language/schema/raw/master/csl-citation.json"}</w:instrText>
      </w:r>
      <w:r w:rsidR="00FA34C9">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Aliabadi et al., 2024)</w:t>
      </w:r>
      <w:r w:rsidR="00FA34C9">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Rice and sugar are two of the most </w:t>
      </w:r>
      <w:r w:rsidR="00952D81">
        <w:rPr>
          <w:rFonts w:ascii="Times New Roman" w:eastAsia="Times New Roman" w:hAnsi="Times New Roman" w:cs="Times New Roman"/>
          <w:sz w:val="24"/>
          <w:szCs w:val="24"/>
        </w:rPr>
        <w:t>critical</w:t>
      </w:r>
      <w:r w:rsidRPr="00707D38">
        <w:rPr>
          <w:rFonts w:ascii="Times New Roman" w:eastAsia="Times New Roman" w:hAnsi="Times New Roman" w:cs="Times New Roman"/>
          <w:sz w:val="24"/>
          <w:szCs w:val="24"/>
        </w:rPr>
        <w:t xml:space="preserve"> foodstuff exports</w:t>
      </w:r>
      <w:r w:rsidR="00952D81">
        <w:rPr>
          <w:rFonts w:ascii="Times New Roman" w:eastAsia="Times New Roman" w:hAnsi="Times New Roman" w:cs="Times New Roman"/>
          <w:sz w:val="24"/>
          <w:szCs w:val="24"/>
        </w:rPr>
        <w:t xml:space="preserve">: </w:t>
      </w:r>
      <w:r w:rsidRPr="00707D38">
        <w:rPr>
          <w:rFonts w:ascii="Times New Roman" w:eastAsia="Times New Roman" w:hAnsi="Times New Roman" w:cs="Times New Roman"/>
          <w:sz w:val="24"/>
          <w:szCs w:val="24"/>
        </w:rPr>
        <w:t>tinned pineapple, pork, tuna, and items made from cassava</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108/BIJ-01-2019-0004","ISSN":"14635771","abstract":"Purpose: The purpose of this paper is to conceptualize a model for sustainable supply chain management (SSCM) that integrates the antecedents, practices and performance measures of sustainability. It also examines if lean management (LM) and supply management (SM) are antecedents of SSCM. Design/methodology/approach: A systematic review of literature was undertaken across multiple streams, including operations management, SCM, sustainability, business ethics and performance management. Articles relevant to SSCM published over a span of 31 years (1988–2018) were searched using keywords and specific selection criteria. Findings: From the literature, three dependent constructs – motivators of sustainability, LM and SM – and three independent constructs – environmental practices in SCM, social practices in SCM and SSCM performance – are identified and defined. Linkages between these constructs are hypothesized to develop a theoretical framework called the “integrated lean/supply management with sustainability motivators, practices and performance model.” Research limitations/implications: Built on the principles-practices-outcomes framework proposed earlier, this model is comprehensive in its coverage of sustainability antecedents, practices and performance. Further, it covers the SCM triad – the supplier, the focal firm and the customers – as well as the roles they play in sustainability performance. Originality/value: By identifying LM and SM as additional antecedents of SSCM, this study suggests that sustainability may be realized through LM and SM principles. Further, the proposed model presents a novel integration of literature from diverse domains.","author":[{"dropping-particle":"","family":"Baliga","given":"Ravindra","non-dropping-particle":"","parse-names":false,"suffix":""},{"dropping-particle":"","family":"Raut","given":"Rakesh","non-dropping-particle":"","parse-names":false,"suffix":""},{"dropping-particle":"","family":"Kamble","given":"Sachin","non-dropping-particle":"","parse-names":false,"suffix":""}],"container-title":"Benchmarking","id":"ITEM-1","issue":"1","issued":{"date-parts":[["2020","1"]]},"page":"347-381","publisher":"Emerald Publishing","title":"The effect of motivators, supply, and lean management on sustainable supply chain management practices and performance: Systematic literature review and modeling","type":"article-journal","volume":"27"},"uris":["http://www.mendeley.com/documents/?uuid=27209dbd-fb62-3bd4-82af-db35eceb194b","http://www.mendeley.com/documents/?uuid=2cc92fc5-1a22-4923-81cb-b971fd562427"]}],"mendeley":{"formattedCitation":"(Baliga et al., 2020)","plainTextFormattedCitation":"(Baliga et al., 2020)","previouslyFormattedCitation":"(Baliga et al., 2020)"},"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Baliga et al., 2020)</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Thailand's GDP (Game Development Platform) is derived</w:t>
      </w:r>
      <w:r w:rsidR="00952D81">
        <w:rPr>
          <w:rFonts w:ascii="Times New Roman" w:eastAsia="Times New Roman" w:hAnsi="Times New Roman" w:cs="Times New Roman"/>
          <w:sz w:val="24"/>
          <w:szCs w:val="24"/>
        </w:rPr>
        <w:t xml:space="preserve"> %</w:t>
      </w:r>
      <w:r w:rsidRPr="00707D38">
        <w:rPr>
          <w:rFonts w:ascii="Times New Roman" w:eastAsia="Times New Roman" w:hAnsi="Times New Roman" w:cs="Times New Roman"/>
          <w:sz w:val="24"/>
          <w:szCs w:val="24"/>
        </w:rPr>
        <w:t xml:space="preserve"> from the food and beverage sector to 25%. Thai foodstuff exports reached $34.6 billion in 2021, a rise of 11.8% from the previous year (or around $110 per person in the US). As a result, the Thai foodstuff business has grown into a unique industry that adds value to agricultural goods and accelerates t</w:t>
      </w:r>
      <w:r w:rsidR="00952D81">
        <w:rPr>
          <w:rFonts w:ascii="Times New Roman" w:eastAsia="Times New Roman" w:hAnsi="Times New Roman" w:cs="Times New Roman"/>
          <w:sz w:val="24"/>
          <w:szCs w:val="24"/>
        </w:rPr>
        <w:t>echnology development</w:t>
      </w:r>
      <w:r w:rsidRPr="00707D38">
        <w:rPr>
          <w:rFonts w:ascii="Times New Roman" w:eastAsia="Times New Roman" w:hAnsi="Times New Roman" w:cs="Times New Roman"/>
          <w:sz w:val="24"/>
          <w:szCs w:val="24"/>
        </w:rPr>
        <w:t xml:space="preserve"> in rural regions relative to other </w:t>
      </w:r>
      <w:r w:rsidR="00952D81">
        <w:rPr>
          <w:rFonts w:ascii="Times New Roman" w:eastAsia="Times New Roman" w:hAnsi="Times New Roman" w:cs="Times New Roman"/>
          <w:sz w:val="24"/>
          <w:szCs w:val="24"/>
        </w:rPr>
        <w:t>sector</w:t>
      </w:r>
      <w:r w:rsidRPr="00707D38">
        <w:rPr>
          <w:rFonts w:ascii="Times New Roman" w:eastAsia="Times New Roman" w:hAnsi="Times New Roman" w:cs="Times New Roman"/>
          <w:sz w:val="24"/>
          <w:szCs w:val="24"/>
        </w:rPr>
        <w:t>s</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SFTR.2022.100103","ISSN":"2666-1888","abstract":"This study examined the effect of adopting sustainable supply chain management (SSCM) practices on food companies' sustainable performance and food quality assurance in Bangkok, Thailand. Primary data were collected through questionnaires administered to 126 food companies in Bangkok. The Seemingly Unrelated Regression (SUR) was used to examine the effect of internal and external sustainable supply chain management practices on sustainable performances. The Ordinary Least Squares (OLS) was employed to examine the effect of sustainable performances on the food company's quality assurance. The study's empirical result revealed that internal and external SSCM techniques positively influence the companies' financial, environmental, and social performances. The sustainable performance indicators (i.e. environmental, financial, and social) positively influence quality assurance. This study provides recommendations for adopting SSCM practices by food companies in Thailand.","author":[{"dropping-particle":"","family":"Kuwornu","given":"John K.M.","non-dropping-particle":"","parse-names":false,"suffix":""},{"dropping-particle":"","family":"Khaipetch","given":"Janati","non-dropping-particle":"","parse-names":false,"suffix":""},{"dropping-particle":"","family":"Gunawan","given":"Endro","non-dropping-particle":"","parse-names":false,"suffix":""},{"dropping-particle":"","family":"Bannor","given":"Richard Kwasi","non-dropping-particle":"","parse-names":false,"suffix":""},{"dropping-particle":"","family":"Ho","given":"Tien D.N.","non-dropping-particle":"","parse-names":false,"suffix":""}],"container-title":"Sustainable Futures","id":"ITEM-1","issued":{"date-parts":[["2023","12"]]},"page":"100103","publisher":"Elsevier","title":"The adoption of sustainable supply chain management practices on performance and quality assurance of food companies","type":"article-journal","volume":"5"},"uris":["http://www.mendeley.com/documents/?uuid=d9dd7016-e6cd-3c05-88b9-b7682b6cdf2d","http://www.mendeley.com/documents/?uuid=5e71a759-ce09-49f1-8988-6b9982e20006"]}],"mendeley":{"formattedCitation":"(Kuwornu et al., 2023)","plainTextFormattedCitation":"(Kuwornu et al., 2023)","previouslyFormattedCitation":"(Kuwornu et al., 2023)"},"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Kuwornu et al., 2023)</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w:t>
      </w:r>
    </w:p>
    <w:p w14:paraId="1207E0DA" w14:textId="65031D5B" w:rsidR="00F679A8" w:rsidRPr="00707D38" w:rsidRDefault="00952D81" w:rsidP="00EE27B9">
      <w:pPr>
        <w:spacing w:line="276"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dopting feasible supply chain management methods worldwide for food and beverage organizations</w:t>
      </w:r>
      <w:r w:rsidR="001B77C9" w:rsidRPr="00707D38">
        <w:rPr>
          <w:rFonts w:ascii="Times New Roman" w:eastAsia="Times New Roman" w:hAnsi="Times New Roman" w:cs="Times New Roman"/>
          <w:sz w:val="24"/>
          <w:szCs w:val="24"/>
        </w:rPr>
        <w:t xml:space="preserve"> has become a crucial problem. </w:t>
      </w:r>
      <w:r>
        <w:rPr>
          <w:rFonts w:ascii="Times New Roman" w:eastAsia="Times New Roman" w:hAnsi="Times New Roman" w:cs="Times New Roman"/>
          <w:sz w:val="24"/>
          <w:szCs w:val="24"/>
        </w:rPr>
        <w:t>In recent years, consumers, regulatory agencies, and other stakeholders have been putting growing pressure on food firms to implement feasible actions to guarantee the security and high quality</w:t>
      </w:r>
      <w:r w:rsidR="001B77C9" w:rsidRPr="00707D38">
        <w:rPr>
          <w:rFonts w:ascii="Times New Roman" w:eastAsia="Times New Roman" w:hAnsi="Times New Roman" w:cs="Times New Roman"/>
          <w:sz w:val="24"/>
          <w:szCs w:val="24"/>
        </w:rPr>
        <w:t>. Integrating sustainability concepts into supply chain management is necessary for feasible supply chain management</w:t>
      </w:r>
      <w:r w:rsidR="00160D56">
        <w:rPr>
          <w:rFonts w:ascii="Times New Roman" w:eastAsia="Times New Roman" w:hAnsi="Times New Roman" w:cs="Times New Roman"/>
          <w:sz w:val="24"/>
          <w:szCs w:val="24"/>
        </w:rPr>
        <w:t xml:space="preserve"> </w:t>
      </w:r>
      <w:r w:rsidR="00160D56">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177/21582440211032173","ISSN":"21582440","abstract":"The study was conducted to ascertain the role of health and safety practices (HSPs) in improving the performance of the firm and safety performance. The study was conducted in Pakistan, a developin...","author":[{"dropping-particle":"","family":"HOU","given":"Yumei","non-dropping-particle":"","parse-names":false,"suffix":""},{"dropping-particle":"","family":"Khokhar","given":"Maryam","non-dropping-particle":"","parse-names":false,"suffix":""},{"dropping-particle":"","family":"Khan","given":"Mumtaz","non-dropping-particle":"","parse-names":false,"suffix":""},{"dropping-particle":"","family":"Islam","given":"Tahir","non-dropping-particle":"","parse-names":false,"suffix":""},{"dropping-particle":"","family":"Haider","given":"Imtiaz","non-dropping-particle":"","parse-names":false,"suffix":""}],"container-title":"https://doi.org/10.1177/21582440211032173","id":"ITEM-1","issue":"3","issued":{"date-parts":[["2021","7","23"]]},"publisher":"SAGE PublicationsSage CA: Los Angeles, CA","title":"Put Safety First: Exploring the Role of Health and Safety Practices in Improving the Performance of SMEs:","type":"article-journal","volume":"11"},"uris":["http://www.mendeley.com/documents/?uuid=4b0427ef-dbf6-38dd-bbef-ebdad6d25bbb"]}],"mendeley":{"formattedCitation":"(HOU et al., 2021)","plainTextFormattedCitation":"(HOU et al., 2021)","previouslyFormattedCitation":"(HOU et al., 2021)"},"properties":{"noteIndex":0},"schema":"https://github.com/citation-style-language/schema/raw/master/csl-citation.json"}</w:instrText>
      </w:r>
      <w:r w:rsidR="00160D56">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HOU et al., 2021)</w:t>
      </w:r>
      <w:r w:rsidR="00160D56">
        <w:rPr>
          <w:rFonts w:ascii="Times New Roman" w:eastAsia="Times New Roman" w:hAnsi="Times New Roman" w:cs="Times New Roman"/>
          <w:sz w:val="24"/>
          <w:szCs w:val="24"/>
        </w:rPr>
        <w:fldChar w:fldCharType="end"/>
      </w:r>
      <w:r w:rsidR="001B77C9" w:rsidRPr="00707D38">
        <w:rPr>
          <w:rFonts w:ascii="Times New Roman" w:eastAsia="Times New Roman" w:hAnsi="Times New Roman" w:cs="Times New Roman"/>
          <w:sz w:val="24"/>
          <w:szCs w:val="24"/>
        </w:rPr>
        <w:t xml:space="preserve">. It calls on businesses to prioritize economic, social, and environmental sustainability, which may enhance their </w:t>
      </w:r>
      <w:r w:rsidR="009854B1">
        <w:rPr>
          <w:rFonts w:ascii="Times New Roman" w:eastAsia="Times New Roman" w:hAnsi="Times New Roman" w:cs="Times New Roman"/>
          <w:sz w:val="24"/>
          <w:szCs w:val="24"/>
        </w:rPr>
        <w:t>p</w:t>
      </w:r>
      <w:r w:rsidR="001B77C9" w:rsidRPr="00707D38">
        <w:rPr>
          <w:rFonts w:ascii="Times New Roman" w:eastAsia="Times New Roman" w:hAnsi="Times New Roman" w:cs="Times New Roman"/>
          <w:sz w:val="24"/>
          <w:szCs w:val="24"/>
        </w:rPr>
        <w:t>erformance and quality control. This essay examines how feasible supply chain management action</w:t>
      </w:r>
      <w:r w:rsidR="008C18D1">
        <w:rPr>
          <w:rFonts w:ascii="Times New Roman" w:eastAsia="Times New Roman" w:hAnsi="Times New Roman" w:cs="Times New Roman"/>
          <w:sz w:val="24"/>
          <w:szCs w:val="24"/>
        </w:rPr>
        <w:t>s affect</w:t>
      </w:r>
      <w:r w:rsidR="001B77C9" w:rsidRPr="00707D38">
        <w:rPr>
          <w:rFonts w:ascii="Times New Roman" w:eastAsia="Times New Roman" w:hAnsi="Times New Roman" w:cs="Times New Roman"/>
          <w:sz w:val="24"/>
          <w:szCs w:val="24"/>
        </w:rPr>
        <w:t xml:space="preserve"> the productivity and condition control of the refreshment industry</w:t>
      </w:r>
      <w:r w:rsidR="00FA34C9">
        <w:rPr>
          <w:rFonts w:ascii="Times New Roman" w:eastAsia="Times New Roman" w:hAnsi="Times New Roman" w:cs="Times New Roman"/>
          <w:sz w:val="24"/>
          <w:szCs w:val="24"/>
        </w:rPr>
        <w:t xml:space="preserve"> </w:t>
      </w:r>
      <w:r w:rsidR="00FA34C9">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21/ES0497375","ISSN":"0013936X","PMID":"16053063","abstract":"The 2002 World Summit for Sustainable Development in Johannesburg called for a comprehensive set of programs focusing on sustainable consumption and production. According to world leaders, these programs should rely on life cycle assessment(LCA) to promote sustainable patterns of production and consumption. Cleaner production is a well-established activity, and it uses LCA. UNEP, the European Union, and a number of national organizations have now begun to work on sustainable consumption. In developing sustainable consumption policies and activities, the use of LCA presents interesting opportunities that are not yet well-understood by policy makers. This paper reviews how life cycle approaches, primarily based on input-output analysis, have been used in the area of sustainable consumption: to inform policy making, select areas of action, identify which lifestyles are more sustainable, advise consumers, and evaluate the effectiveness of sustainable consumption measures. Information on consumption patterns usually comes from consumer expenditure surveys. Different study designs and a better integration with consumer research can provide further interesting insights. Life-cycle approaches still need to be developed and tested. Current research is mostly descriptive; policy makers, however, require more strategic analysis addressing their decision options, including scenario analysis and backcasting. © 2005 American Chemical Society.","author":[{"dropping-particle":"","family":"Hertwich","given":"Edgar G.","non-dropping-particle":"","parse-names":false,"suffix":""}],"container-title":"Environmental Science and Technology","id":"ITEM-1","issue":"13","issued":{"date-parts":[["2005","7","1"]]},"page":"4673-4684","title":"Life cycle approaches to sustainable consumption: A critical review","type":"article-journal","volume":"39"},"uris":["http://www.mendeley.com/documents/?uuid=030e3585-e405-303a-a4e9-a30896834f05"]}],"mendeley":{"formattedCitation":"(Hertwich, 2005)","plainTextFormattedCitation":"(Hertwich, 2005)","previouslyFormattedCitation":"(Hertwich, 2005)"},"properties":{"noteIndex":0},"schema":"https://github.com/citation-style-language/schema/raw/master/csl-citation.json"}</w:instrText>
      </w:r>
      <w:r w:rsidR="00FA34C9">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Hertwich, 2005)</w:t>
      </w:r>
      <w:r w:rsidR="00FA34C9">
        <w:rPr>
          <w:rFonts w:ascii="Times New Roman" w:eastAsia="Times New Roman" w:hAnsi="Times New Roman" w:cs="Times New Roman"/>
          <w:sz w:val="24"/>
          <w:szCs w:val="24"/>
        </w:rPr>
        <w:fldChar w:fldCharType="end"/>
      </w:r>
      <w:r w:rsidR="001B77C9" w:rsidRPr="00707D38">
        <w:rPr>
          <w:rFonts w:ascii="Times New Roman" w:eastAsia="Times New Roman" w:hAnsi="Times New Roman" w:cs="Times New Roman"/>
          <w:sz w:val="24"/>
          <w:szCs w:val="24"/>
        </w:rPr>
        <w:t>. The introduction of the essay will define feasible supply chain management action</w:t>
      </w:r>
      <w:r w:rsidR="007443C5">
        <w:rPr>
          <w:rFonts w:ascii="Times New Roman" w:eastAsia="Times New Roman" w:hAnsi="Times New Roman" w:cs="Times New Roman"/>
          <w:sz w:val="24"/>
          <w:szCs w:val="24"/>
        </w:rPr>
        <w:t>s</w:t>
      </w:r>
      <w:r w:rsidR="001B77C9" w:rsidRPr="00707D38">
        <w:rPr>
          <w:rFonts w:ascii="Times New Roman" w:eastAsia="Times New Roman" w:hAnsi="Times New Roman" w:cs="Times New Roman"/>
          <w:sz w:val="24"/>
          <w:szCs w:val="24"/>
        </w:rPr>
        <w:t xml:space="preserve"> and look at the causes behind their adoption in the food industry. It will then discuss the benefits and challenges of implementing </w:t>
      </w:r>
      <w:r w:rsidR="0043072C" w:rsidRPr="00707D38">
        <w:rPr>
          <w:rFonts w:ascii="Times New Roman" w:eastAsia="Times New Roman" w:hAnsi="Times New Roman" w:cs="Times New Roman"/>
          <w:sz w:val="24"/>
          <w:szCs w:val="24"/>
        </w:rPr>
        <w:t>feasible</w:t>
      </w:r>
      <w:r w:rsidR="001B77C9" w:rsidRPr="00707D38">
        <w:rPr>
          <w:rFonts w:ascii="Times New Roman" w:eastAsia="Times New Roman" w:hAnsi="Times New Roman" w:cs="Times New Roman"/>
          <w:sz w:val="24"/>
          <w:szCs w:val="24"/>
        </w:rPr>
        <w:t xml:space="preserve"> supply chain management action and the</w:t>
      </w:r>
      <w:r>
        <w:rPr>
          <w:rFonts w:ascii="Times New Roman" w:eastAsia="Times New Roman" w:hAnsi="Times New Roman" w:cs="Times New Roman"/>
          <w:sz w:val="24"/>
          <w:szCs w:val="24"/>
        </w:rPr>
        <w:t>ir effect</w:t>
      </w:r>
      <w:r w:rsidR="001B77C9" w:rsidRPr="00707D38">
        <w:rPr>
          <w:rFonts w:ascii="Times New Roman" w:eastAsia="Times New Roman" w:hAnsi="Times New Roman" w:cs="Times New Roman"/>
          <w:sz w:val="24"/>
          <w:szCs w:val="24"/>
        </w:rPr>
        <w:t xml:space="preserve"> on </w:t>
      </w:r>
      <w:r>
        <w:rPr>
          <w:rFonts w:ascii="Times New Roman" w:eastAsia="Times New Roman" w:hAnsi="Times New Roman" w:cs="Times New Roman"/>
          <w:sz w:val="24"/>
          <w:szCs w:val="24"/>
        </w:rPr>
        <w:t>foodstuff businesses' presentation and standards promise</w:t>
      </w:r>
      <w:r w:rsidR="001B77C9" w:rsidRPr="00707D38">
        <w:rPr>
          <w:rFonts w:ascii="Times New Roman" w:eastAsia="Times New Roman" w:hAnsi="Times New Roman" w:cs="Times New Roman"/>
          <w:sz w:val="24"/>
          <w:szCs w:val="24"/>
        </w:rPr>
        <w:t xml:space="preserve">. The paper will conclude by highlighting the </w:t>
      </w:r>
      <w:r>
        <w:rPr>
          <w:rFonts w:ascii="Times New Roman" w:eastAsia="Times New Roman" w:hAnsi="Times New Roman" w:cs="Times New Roman"/>
          <w:sz w:val="24"/>
          <w:szCs w:val="24"/>
        </w:rPr>
        <w:t>essential</w:t>
      </w:r>
      <w:r w:rsidR="001B77C9" w:rsidRPr="00707D38">
        <w:rPr>
          <w:rFonts w:ascii="Times New Roman" w:eastAsia="Times New Roman" w:hAnsi="Times New Roman" w:cs="Times New Roman"/>
          <w:sz w:val="24"/>
          <w:szCs w:val="24"/>
        </w:rPr>
        <w:t xml:space="preserve"> findings and involvement for future research</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07/S10098-019-01715-Y","ISSN":"16189558","abstract":"Abstract: This paper aims to identify the environmental, socioeconomic, and social hot spots and to find ways to enhance the sustainability of selected food, fuel, and fiber products from sugarcane, i.e., sugarcane, sugar, electricity from bagasse, and molasses-based ethanol. Life cycle assessment (LCA) and social life cycle assessment (S-LCA) were used to examine the environmental, socioeconomic, and social performances of the various sugarcane-based products. All data from the field were collected during the production year 2014/2015. The environmental data were analyzed using the ReCiPe life cycle impact assessment method. Social data were analyzed using performance reference points method, using social indicators from relevant standards/guidelines. Interesting results from the study are that some problems such as cane trash burning and overuse of chemical fertilizers and agrochemicals are the main causes not only of negative environmental performance, but also of negative socioeconomic and social performances. Moreover, recommendations to help increase the sustainability of the Thai sugar industry for each stakeholder group have been provided. These include, for example, using demonstration farms in the same areas, zoning of agricultural crops, implementing large area-based agriculture policy, and making local regulation to prohibit cane trash burning. Graphic abstract: [Figure not available: see fulltext.].","author":[{"dropping-particle":"","family":"Prasara-A","given":"Jittima","non-dropping-particle":"","parse-names":false,"suffix":""},{"dropping-particle":"","family":"Gheewala","given":"Shabbir H.","non-dropping-particle":"","parse-names":false,"suffix":""},{"dropping-particle":"","family":"Silalertruksa","given":"Thapat","non-dropping-particle":"","parse-names":false,"suffix":""},{"dropping-particle":"","family":"Pongpat","given":"Patcharaporn","non-dropping-particle":"","parse-names":false,"suffix":""},{"dropping-particle":"","family":"Sawaengsak","given":"Wanchat","non-dropping-particle":"","parse-names":false,"suffix":""}],"container-title":"Clean Technologies and Environmental Policy","id":"ITEM-1","issue":"7","issued":{"date-parts":[["2019","9"]]},"page":"1447-1458","publisher":"Springer Verlag","title":"Environmental and social life cycle assessment to enhance sustainability of sugarcane-based products in Thailand","type":"article-journal","volume":"21"},"uris":["http://www.mendeley.com/documents/?uuid=73ae8201-8a6f-39bf-956d-a41cc782d843","http://www.mendeley.com/documents/?uuid=2cf81d85-8e4a-487b-8670-c25d4afe338e"]}],"mendeley":{"formattedCitation":"(Prasara-A et al., 2019)","plainTextFormattedCitation":"(Prasara-A et al., 2019)","previouslyFormattedCitation":"(Prasara-A et al., 2019)"},"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Prasara-A et al., 2019)</w:t>
      </w:r>
      <w:r w:rsidR="00992ADC" w:rsidRPr="00707D38">
        <w:rPr>
          <w:rFonts w:ascii="Times New Roman" w:eastAsia="Times New Roman" w:hAnsi="Times New Roman" w:cs="Times New Roman"/>
          <w:sz w:val="24"/>
          <w:szCs w:val="24"/>
        </w:rPr>
        <w:fldChar w:fldCharType="end"/>
      </w:r>
      <w:r w:rsidR="001B77C9" w:rsidRPr="00707D38">
        <w:rPr>
          <w:rFonts w:ascii="Times New Roman" w:eastAsia="Times New Roman" w:hAnsi="Times New Roman" w:cs="Times New Roman"/>
          <w:sz w:val="24"/>
          <w:szCs w:val="24"/>
        </w:rPr>
        <w:t>.</w:t>
      </w:r>
    </w:p>
    <w:p w14:paraId="5349C783" w14:textId="0D778415" w:rsidR="00F679A8" w:rsidRPr="00707D38" w:rsidRDefault="00952D81" w:rsidP="00EE27B9">
      <w:pPr>
        <w:spacing w:line="276"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corporating</w:t>
      </w:r>
      <w:r w:rsidR="001B77C9" w:rsidRPr="00707D38">
        <w:rPr>
          <w:rFonts w:ascii="Times New Roman" w:eastAsia="Times New Roman" w:hAnsi="Times New Roman" w:cs="Times New Roman"/>
          <w:sz w:val="24"/>
          <w:szCs w:val="24"/>
        </w:rPr>
        <w:t xml:space="preserve"> environmental, social, and economic sustainability concepts into supply chain regulation is also feasible </w:t>
      </w:r>
      <w:r w:rsidR="007443C5">
        <w:rPr>
          <w:rFonts w:ascii="Times New Roman" w:eastAsia="Times New Roman" w:hAnsi="Times New Roman" w:cs="Times New Roman"/>
          <w:sz w:val="24"/>
          <w:szCs w:val="24"/>
        </w:rPr>
        <w:t xml:space="preserve">in </w:t>
      </w:r>
      <w:r w:rsidR="001B77C9" w:rsidRPr="00707D38">
        <w:rPr>
          <w:rFonts w:ascii="Times New Roman" w:eastAsia="Times New Roman" w:hAnsi="Times New Roman" w:cs="Times New Roman"/>
          <w:sz w:val="24"/>
          <w:szCs w:val="24"/>
        </w:rPr>
        <w:t xml:space="preserve">supply chain management. </w:t>
      </w:r>
      <w:r w:rsidR="00AD175A">
        <w:rPr>
          <w:rFonts w:ascii="Times New Roman" w:eastAsia="Times New Roman" w:hAnsi="Times New Roman" w:cs="Times New Roman"/>
          <w:sz w:val="24"/>
          <w:szCs w:val="24"/>
        </w:rPr>
        <w:t>Every supply chain step must be completed</w:t>
      </w:r>
      <w:r>
        <w:rPr>
          <w:rFonts w:ascii="Times New Roman" w:eastAsia="Times New Roman" w:hAnsi="Times New Roman" w:cs="Times New Roman"/>
          <w:sz w:val="24"/>
          <w:szCs w:val="24"/>
        </w:rPr>
        <w:t xml:space="preserve"> using feasible techniques, from obtaining raw materials to delivering finished good</w:t>
      </w:r>
      <w:r w:rsidR="001B77C9" w:rsidRPr="00707D38">
        <w:rPr>
          <w:rFonts w:ascii="Times New Roman" w:eastAsia="Times New Roman" w:hAnsi="Times New Roman" w:cs="Times New Roman"/>
          <w:sz w:val="24"/>
          <w:szCs w:val="24"/>
        </w:rPr>
        <w:t>s</w:t>
      </w:r>
      <w:r w:rsidR="00FA34C9">
        <w:rPr>
          <w:rFonts w:ascii="Times New Roman" w:eastAsia="Times New Roman" w:hAnsi="Times New Roman" w:cs="Times New Roman"/>
          <w:sz w:val="24"/>
          <w:szCs w:val="24"/>
        </w:rPr>
        <w:t xml:space="preserve"> </w:t>
      </w:r>
      <w:r w:rsidR="00FA34C9">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80/23302674.2025.2467790","ISSN":"23302682","abstract":"In today's competitive business environment, the demand for adaptable inventory management models and the strategic importance of inventory control have increased significantly. Effective inventory management necessitates a resilient approach that enhances sales potential while mitigating the deterioration of ameliorating items. This study explores strategies for managing perishable inventory, with a focus on emphasising the role of rebates and preservation technologies. The model investigates the impact of static rebates, which provide fixed discounts, and dynamic rebates, which adjust based on purchase volume, thereby enhancing supplier flexibility. The research incorporates advertisement and advanced booking strategies to influence demand by adjusting the selling price. The deterioration is constant and amelioration of inventory items is modelled using the Weibull distribution, offering a sophisticated and flexible approach for capturing time-dependent changes. To address the complexities of optimising inventory systems, Genetic algorithms and Bat algorithms are employed. These advanced techniques are particularly effective in solving multi-variable, nonlinear optimisation problems, enabling the formulation of optimal inventory policies that balance preservation costs, advertising strategies, and pricing decisions. The results are reliable, offering practical and actionable insights for real-world inventory management. These findings offer practical recommendations for optimising inventory value, maximising profits, and minimising risks, particularly in industries dealing with perishable goods. Highlights Achieve the perfect balance between stock levels and carrying costs. This model transforms the traditional inventory system, ensuring products are available when customers need them while minimising waste and storage expenses. Harness the power of advanced preservation technology to extend the freshness and quality of perishable items. This approach not only reduces spoilage but also adds value to products, keeping them market-ready for longer periods. Boost sales and improve demand forecasting through advanced booking and strategic rebates. Static and dynamic rebates incentivise bulk purchases and adapt to market conditions, driving revenue and efficient inventory turnover. Embrace the precision of Genetic and Bat algorithms for insightful data analysis. These advanced tools validate numerical evaluations, providing robust and reliable forecasts th…","author":[{"dropping-particle":"","family":"Arunadevi","given":"E.","non-dropping-particle":"","parse-names":false,"suffix":""},{"dropping-particle":"","family":"Umamaheswari","given":"S.","non-dropping-particle":"","parse-names":false,"suffix":""},{"dropping-particle":"","family":"Wang","given":"Sheng Pen","non-dropping-particle":"","parse-names":false,"suffix":""}],"container-title":"International Journal of Systems Science: Operations and Logistics","id":"ITEM-1","issue":"1","issued":{"date-parts":[["2025"]]},"publisher":"Taylor and Francis Ltd.","title":"Optimising inventory systems for sustainable practices: integrating rebates and preservation technology for effective amelioration and deterioration control","type":"article-journal","volume":"12"},"uris":["http://www.mendeley.com/documents/?uuid=d074a130-3818-37d6-9d2d-91746ab70fb7"]}],"mendeley":{"formattedCitation":"(Arunadevi et al., 2025)","plainTextFormattedCitation":"(Arunadevi et al., 2025)","previouslyFormattedCitation":"(Arunadevi et al., 2025)"},"properties":{"noteIndex":0},"schema":"https://github.com/citation-style-language/schema/raw/master/csl-citation.json"}</w:instrText>
      </w:r>
      <w:r w:rsidR="00FA34C9">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Arunadevi et al., 2025)</w:t>
      </w:r>
      <w:r w:rsidR="00FA34C9">
        <w:rPr>
          <w:rFonts w:ascii="Times New Roman" w:eastAsia="Times New Roman" w:hAnsi="Times New Roman" w:cs="Times New Roman"/>
          <w:sz w:val="24"/>
          <w:szCs w:val="24"/>
        </w:rPr>
        <w:fldChar w:fldCharType="end"/>
      </w:r>
      <w:r w:rsidR="001B77C9" w:rsidRPr="00707D38">
        <w:rPr>
          <w:rFonts w:ascii="Times New Roman" w:eastAsia="Times New Roman" w:hAnsi="Times New Roman" w:cs="Times New Roman"/>
          <w:sz w:val="24"/>
          <w:szCs w:val="24"/>
        </w:rPr>
        <w:t xml:space="preserve">. </w:t>
      </w:r>
      <w:r w:rsidR="00FA34C9">
        <w:rPr>
          <w:rFonts w:ascii="Times New Roman" w:eastAsia="Times New Roman" w:hAnsi="Times New Roman" w:cs="Times New Roman"/>
          <w:sz w:val="24"/>
          <w:szCs w:val="24"/>
        </w:rPr>
        <w:t xml:space="preserve"> </w:t>
      </w:r>
      <w:r w:rsidR="001B77C9" w:rsidRPr="00707D38">
        <w:rPr>
          <w:rFonts w:ascii="Times New Roman" w:eastAsia="Times New Roman" w:hAnsi="Times New Roman" w:cs="Times New Roman"/>
          <w:sz w:val="24"/>
          <w:szCs w:val="24"/>
        </w:rPr>
        <w:t xml:space="preserve">The goal of </w:t>
      </w:r>
      <w:r>
        <w:rPr>
          <w:rFonts w:ascii="Times New Roman" w:eastAsia="Times New Roman" w:hAnsi="Times New Roman" w:cs="Times New Roman"/>
          <w:sz w:val="24"/>
          <w:szCs w:val="24"/>
        </w:rPr>
        <w:t>pos</w:t>
      </w:r>
      <w:r w:rsidR="001B77C9" w:rsidRPr="00707D38">
        <w:rPr>
          <w:rFonts w:ascii="Times New Roman" w:eastAsia="Times New Roman" w:hAnsi="Times New Roman" w:cs="Times New Roman"/>
          <w:sz w:val="24"/>
          <w:szCs w:val="24"/>
        </w:rPr>
        <w:t xml:space="preserve">sible supply chain management methods is to lessen the </w:t>
      </w:r>
      <w:r>
        <w:rPr>
          <w:rFonts w:ascii="Times New Roman" w:eastAsia="Times New Roman" w:hAnsi="Times New Roman" w:cs="Times New Roman"/>
          <w:sz w:val="24"/>
          <w:szCs w:val="24"/>
        </w:rPr>
        <w:t>harmful</w:t>
      </w:r>
      <w:r w:rsidR="001B77C9" w:rsidRPr="00707D38">
        <w:rPr>
          <w:rFonts w:ascii="Times New Roman" w:eastAsia="Times New Roman" w:hAnsi="Times New Roman" w:cs="Times New Roman"/>
          <w:sz w:val="24"/>
          <w:szCs w:val="24"/>
        </w:rPr>
        <w:t xml:space="preserve"> effects of supply chain operations on the environment, society, and economy while maintaining the </w:t>
      </w:r>
      <w:r>
        <w:rPr>
          <w:rFonts w:ascii="Times New Roman" w:eastAsia="Times New Roman" w:hAnsi="Times New Roman" w:cs="Times New Roman"/>
          <w:sz w:val="24"/>
          <w:szCs w:val="24"/>
        </w:rPr>
        <w:t>products' security, high quality, and customer satisfaction f</w:t>
      </w:r>
      <w:r w:rsidR="001B77C9" w:rsidRPr="00707D38">
        <w:rPr>
          <w:rFonts w:ascii="Times New Roman" w:eastAsia="Times New Roman" w:hAnsi="Times New Roman" w:cs="Times New Roman"/>
          <w:sz w:val="24"/>
          <w:szCs w:val="24"/>
        </w:rPr>
        <w:t>actors</w:t>
      </w:r>
      <w:r>
        <w:rPr>
          <w:rFonts w:ascii="Times New Roman" w:eastAsia="Times New Roman" w:hAnsi="Times New Roman" w:cs="Times New Roman"/>
          <w:sz w:val="24"/>
          <w:szCs w:val="24"/>
        </w:rPr>
        <w:t>.</w:t>
      </w:r>
      <w:r w:rsidR="001B77C9" w:rsidRPr="00707D38">
        <w:rPr>
          <w:rFonts w:ascii="Times New Roman" w:eastAsia="Times New Roman" w:hAnsi="Times New Roman" w:cs="Times New Roman"/>
          <w:sz w:val="24"/>
          <w:szCs w:val="24"/>
        </w:rPr>
        <w:t xml:space="preserve"> Driving the Adoption of Feasible Supply </w:t>
      </w:r>
      <w:r w:rsidR="007443C5">
        <w:rPr>
          <w:rFonts w:ascii="Times New Roman" w:eastAsia="Times New Roman" w:hAnsi="Times New Roman" w:cs="Times New Roman"/>
          <w:sz w:val="24"/>
          <w:szCs w:val="24"/>
        </w:rPr>
        <w:t>Chain Management O</w:t>
      </w:r>
      <w:r w:rsidR="001B77C9" w:rsidRPr="00707D38">
        <w:rPr>
          <w:rFonts w:ascii="Times New Roman" w:eastAsia="Times New Roman" w:hAnsi="Times New Roman" w:cs="Times New Roman"/>
          <w:sz w:val="24"/>
          <w:szCs w:val="24"/>
        </w:rPr>
        <w:t>peration</w:t>
      </w:r>
      <w:r>
        <w:rPr>
          <w:rFonts w:ascii="Times New Roman" w:eastAsia="Times New Roman" w:hAnsi="Times New Roman" w:cs="Times New Roman"/>
          <w:sz w:val="24"/>
          <w:szCs w:val="24"/>
        </w:rPr>
        <w:t>s</w:t>
      </w:r>
      <w:r w:rsidR="001B77C9" w:rsidRPr="00707D38">
        <w:rPr>
          <w:rFonts w:ascii="Times New Roman" w:eastAsia="Times New Roman" w:hAnsi="Times New Roman" w:cs="Times New Roman"/>
          <w:sz w:val="24"/>
          <w:szCs w:val="24"/>
        </w:rPr>
        <w:t xml:space="preserve"> in Foodstuff </w:t>
      </w:r>
      <w:r w:rsidR="007443C5">
        <w:rPr>
          <w:rFonts w:ascii="Times New Roman" w:eastAsia="Times New Roman" w:hAnsi="Times New Roman" w:cs="Times New Roman"/>
          <w:sz w:val="24"/>
          <w:szCs w:val="24"/>
        </w:rPr>
        <w:t>M</w:t>
      </w:r>
      <w:r w:rsidR="001B77C9" w:rsidRPr="00707D38">
        <w:rPr>
          <w:rFonts w:ascii="Times New Roman" w:eastAsia="Times New Roman" w:hAnsi="Times New Roman" w:cs="Times New Roman"/>
          <w:sz w:val="24"/>
          <w:szCs w:val="24"/>
        </w:rPr>
        <w:t>anufacturing</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108/IJOPM-05-2019-0394","ISSN":"17586593","abstract":"Purpose: The purpose of this paper is to explore the dark side of supermarket-driven sustainable dairy supply chains. This paper raises questions about the unintended consequences of implementing sustainable supply chain management in the dairy food supply chain. It critically questions whether unintended consequences were actually, anticipated, as the course of action taken by retailers reinforces the dominant profitability discourse. Design/methodology/approach: Through a critical management studies approach, this paper challenges the dominant discourse to shed light on the social consequences of the win-win sustainable supply chain management in the dairy food supply chain. The focus of this paper is on the experiences of farmers, taking their viewpoint of sustainable supply chains rather than taking the perspective of the multinationals who have traditionally been the focus of supply chain management research (e.g. McCarthy et al., 2018; Quarshie et al., 2016). Findings: The study illuminates how retailers have bolstered their dominant position through using sustainable supply chains to exert further control over their suppliers. The management of sustainable supply chains has been a further catalyst in economically and socially dividing rural communities and creating tensions between dairy farmers. Originality/value: This paper uses an ethnographic study to provide in-depth stories of the changes that took place within one farming community. It exposes the hidden ways in which the introduction of a sustainable dairy supply chain has created social and economic division, further reducing the collective power of dairy farmers through creating a dual supply chain.","author":[{"dropping-particle":"","family":"Glover","given":"Jane","non-dropping-particle":"","parse-names":false,"suffix":""}],"container-title":"International Journal of Operations and Production Management","id":"ITEM-1","issue":"12","issued":{"date-parts":[["2020","12"]]},"page":"1801-1827","publisher":"Emerald Group Holdings Ltd.","title":"The dark side of sustainable dairy supply chains","type":"article-journal","volume":"40"},"uris":["http://www.mendeley.com/documents/?uuid=727302f1-2908-33c0-9ba4-e272cdb67043","http://www.mendeley.com/documents/?uuid=eec19c3b-56fb-46e9-b600-cc53ada91bf0"]}],"mendeley":{"formattedCitation":"(Glover, 2020)","plainTextFormattedCitation":"(Glover, 2020)","previouslyFormattedCitation":"(Glover, 2020)"},"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Glover, 2020)</w:t>
      </w:r>
      <w:r w:rsidR="00992ADC" w:rsidRPr="00707D38">
        <w:rPr>
          <w:rFonts w:ascii="Times New Roman" w:eastAsia="Times New Roman" w:hAnsi="Times New Roman" w:cs="Times New Roman"/>
          <w:sz w:val="24"/>
          <w:szCs w:val="24"/>
        </w:rPr>
        <w:fldChar w:fldCharType="end"/>
      </w:r>
      <w:r w:rsidR="001B77C9" w:rsidRPr="00707D3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opting</w:t>
      </w:r>
      <w:r w:rsidR="001B77C9" w:rsidRPr="00707D38">
        <w:rPr>
          <w:rFonts w:ascii="Times New Roman" w:eastAsia="Times New Roman" w:hAnsi="Times New Roman" w:cs="Times New Roman"/>
          <w:sz w:val="24"/>
          <w:szCs w:val="24"/>
        </w:rPr>
        <w:t xml:space="preserve"> feasible supply chain management techniques in the food business is influenced by many variables. The first is a rise in consumer understanding of and concern for social, </w:t>
      </w:r>
      <w:r w:rsidR="008353C2">
        <w:rPr>
          <w:rFonts w:ascii="Times New Roman" w:eastAsia="Times New Roman" w:hAnsi="Times New Roman" w:cs="Times New Roman"/>
          <w:sz w:val="24"/>
          <w:szCs w:val="24"/>
        </w:rPr>
        <w:t>environmental</w:t>
      </w:r>
      <w:r w:rsidR="001B77C9" w:rsidRPr="00707D38">
        <w:rPr>
          <w:rFonts w:ascii="Times New Roman" w:eastAsia="Times New Roman" w:hAnsi="Times New Roman" w:cs="Times New Roman"/>
          <w:sz w:val="24"/>
          <w:szCs w:val="24"/>
        </w:rPr>
        <w:t xml:space="preserve">, and health and security problems. Customers are flatteringly more aware of the outcome </w:t>
      </w:r>
      <w:r w:rsidR="007443C5">
        <w:rPr>
          <w:rFonts w:ascii="Times New Roman" w:eastAsia="Times New Roman" w:hAnsi="Times New Roman" w:cs="Times New Roman"/>
          <w:sz w:val="24"/>
          <w:szCs w:val="24"/>
        </w:rPr>
        <w:t>of</w:t>
      </w:r>
      <w:r w:rsidR="001B77C9" w:rsidRPr="00707D38">
        <w:rPr>
          <w:rFonts w:ascii="Times New Roman" w:eastAsia="Times New Roman" w:hAnsi="Times New Roman" w:cs="Times New Roman"/>
          <w:sz w:val="24"/>
          <w:szCs w:val="24"/>
        </w:rPr>
        <w:t xml:space="preserve"> their purchase process on society and the surrounding</w:t>
      </w:r>
      <w:r w:rsidR="007443C5">
        <w:rPr>
          <w:rFonts w:ascii="Times New Roman" w:eastAsia="Times New Roman" w:hAnsi="Times New Roman" w:cs="Times New Roman"/>
          <w:sz w:val="24"/>
          <w:szCs w:val="24"/>
        </w:rPr>
        <w:t>s</w:t>
      </w:r>
      <w:r w:rsidR="002D29B5">
        <w:rPr>
          <w:rFonts w:ascii="Times New Roman" w:eastAsia="Times New Roman" w:hAnsi="Times New Roman" w:cs="Times New Roman"/>
          <w:sz w:val="24"/>
          <w:szCs w:val="24"/>
        </w:rPr>
        <w:t xml:space="preserve"> </w:t>
      </w:r>
      <w:r w:rsidR="002D29B5">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07/s11356-023-29718-9","ISBN":"0123456789","ISSN":"16147499","PMID":"37697191","abstract":"This paper aims to advance research on the circular economy, sustainable innovation through adopting a circular business model (CBM), and circular supply chain management (CSCM). The circular economy is gradually acknowledged as promising to attain ecological growth by minimising resource input, waste, emissions and energy loss. This article investigates the environmental efficacy of circular value creation and its implications for business models and supply chain strategies. It intends to incorporate CBM and CSCM for sustainable innovation and ecological growth, relying on a review of the literature and four case analyses. The context identifies five distinct CBM propelling supply chain strategies and sustainable innovation, supply chain loops, which differ in intricacy and worth. The study demonstrates that circular business models (CBM) and circular CSCM models can facilitate organisations in accomplishing ecological objectives. The companies examined in the study have different characteristics, but all face comparable challenges in persuading consumers and suppliers to adopt circular business models and supply chain management. A significant challenge is that customers perceive products made from recycled or remanufactured materials as inferior to traditional products, leading to lower prices despite meeting comparable quality standards. Therefore, we review the current literature on the business model background to technological, organisational and social innovation. Since the existing literature does not provide a general conceptual definition of sustainable innovation and circular business mode for circular supply chain management, we present normative examples of requirements that circular business models should meet to support sustainable innovation. Finally, we outline the research agenda by asking some guiding questions.","author":[{"dropping-particle":"","family":"Sahabuddin","given":"Md","non-dropping-particle":"","parse-names":false,"suffix":""},{"dropping-particle":"","family":"Alam","given":"Md Shariful","non-dropping-particle":"","parse-names":false,"suffix":""},{"dropping-particle":"","family":"Khokhar","given":"Maryam","non-dropping-particle":"","parse-names":false,"suffix":""},{"dropping-particle":"","family":"Hossain","given":"Mohammad Amzad","non-dropping-particle":"","parse-names":false,"suffix":""},{"dropping-particle":"","family":"Alam","given":"Mohammad Faridul","non-dropping-particle":"","parse-names":false,"suffix":""},{"dropping-particle":"","family":"Khan","given":"Wahiduzzaman","non-dropping-particle":"","parse-names":false,"suffix":""}],"container-title":"Environmental Science and Pollution Research","id":"ITEM-1","issue":"47","issued":{"date-parts":[["2023"]]},"page":"103898-103909","publisher":"Springer Berlin Heidelberg","title":"Circular value creation: business models and supply chain strategies","type":"article-journal","volume":"30"},"uris":["http://www.mendeley.com/documents/?uuid=8b895c86-6db2-4fd9-a397-adf5a61bc11a"]}],"mendeley":{"formattedCitation":"(Sahabuddin, Alam, et al., 2023)","plainTextFormattedCitation":"(Sahabuddin, Alam, et al., 2023)","previouslyFormattedCitation":"(Sahabuddin, Alam, et al., 2023)"},"properties":{"noteIndex":0},"schema":"https://github.com/citation-style-language/schema/raw/master/csl-citation.json"}</w:instrText>
      </w:r>
      <w:r w:rsidR="002D29B5">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Sahabuddin, Alam, et al., 2023)</w:t>
      </w:r>
      <w:r w:rsidR="002D29B5">
        <w:rPr>
          <w:rFonts w:ascii="Times New Roman" w:eastAsia="Times New Roman" w:hAnsi="Times New Roman" w:cs="Times New Roman"/>
          <w:sz w:val="24"/>
          <w:szCs w:val="24"/>
        </w:rPr>
        <w:fldChar w:fldCharType="end"/>
      </w:r>
      <w:r w:rsidR="001B77C9" w:rsidRPr="00707D38">
        <w:rPr>
          <w:rFonts w:ascii="Times New Roman" w:eastAsia="Times New Roman" w:hAnsi="Times New Roman" w:cs="Times New Roman"/>
          <w:sz w:val="24"/>
          <w:szCs w:val="24"/>
        </w:rPr>
        <w:t xml:space="preserve">. They thus want goods that are high-quality, safe, and manufactured responsibly. Pressure from regulations is the second cause. Governments all around the globe are placing severe rules on businesses to </w:t>
      </w:r>
      <w:r>
        <w:rPr>
          <w:rFonts w:ascii="Times New Roman" w:eastAsia="Times New Roman" w:hAnsi="Times New Roman" w:cs="Times New Roman"/>
          <w:sz w:val="24"/>
          <w:szCs w:val="24"/>
        </w:rPr>
        <w:t>ensure that their goods are secure, up to par, and manufactured in a socially and ecologically responsible way</w:t>
      </w:r>
      <w:r w:rsidR="001B77C9" w:rsidRPr="00707D38">
        <w:rPr>
          <w:rFonts w:ascii="Times New Roman" w:eastAsia="Times New Roman" w:hAnsi="Times New Roman" w:cs="Times New Roman"/>
          <w:sz w:val="24"/>
          <w:szCs w:val="24"/>
        </w:rPr>
        <w:t xml:space="preserve">. Businesses </w:t>
      </w:r>
      <w:r>
        <w:rPr>
          <w:rFonts w:ascii="Times New Roman" w:eastAsia="Times New Roman" w:hAnsi="Times New Roman" w:cs="Times New Roman"/>
          <w:sz w:val="24"/>
          <w:szCs w:val="24"/>
        </w:rPr>
        <w:t>disregarding</w:t>
      </w:r>
      <w:r w:rsidR="001B77C9" w:rsidRPr="00707D38">
        <w:rPr>
          <w:rFonts w:ascii="Times New Roman" w:eastAsia="Times New Roman" w:hAnsi="Times New Roman" w:cs="Times New Roman"/>
          <w:sz w:val="24"/>
          <w:szCs w:val="24"/>
        </w:rPr>
        <w:t xml:space="preserve"> these laws risk penalties, legal action, and reputational harm</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108/IJLM-05-2018-0124","ISSN":"17586550","abstract":"Purpose: The purpose of this paper is to investigate the relationships between supply chain quality management (SCQM) and firm performance (including quality safety performance and sales performance) leveraging social co-regulation as a moderator. Design/methodology/approach: Using survey data collected from 203 food manufacturers in China, a series of hierarchical linear modeling analyses were conducted to test hypotheses on the relationships between SCQM and firm performance. Findings: The findings are threefold. First, all three dimensions of food SCQM practices, i.e., supplier quality management, internal quality management, and customer quality management, have significant positive effects on an enterprise's quality safety performance and sales performance. Second, SCQM practices can also increase sales performance indirectly through quality safety performance as a mediator. Third, while social co-regulation has no significant effect on the relationship between supplier quality management and quality safety performance, it has a significant moderating effect on the relationship between internal quality management and quality safety performance, customer quality management and quality safety performance. Research limitations/implications: This study not only integrates SCQM with social co-regulation but also explores the regulating effect of social co-regulation through empirical analysis, thereby providing a theoretical base for future research. However, this research is confined to China and so the results are not necessarily generalizable to other countries. Practical implications: The findings inform managers of the importance in enhancing awareness of food quality and safety as well as in improving their sensitivity to salient quality demands of external stakeholders in order to achieve better SCQM practices. The findings can also inform policymakers of the significance in designing a systematic multi-agent cooperation mechanism for food SCQM as well as to build an effective information sharing mechanism for social co-regulation of food safety. Originality/value: This study contributes to knowledge by empirically examining the relationships of SCQM practices with firm performance. It also expands the scope of SCQM research by incorporating social co-regulation in the study framework.","author":[{"dropping-particle":"","family":"Hong","given":"Jiangtao","non-dropping-particle":"","parse-names":false,"suffix":""},{"dropping-particle":"","family":"Zhou","given":"Zhihua","non-dropping-particle":"","parse-names":false,"suffix":""},{"dropping-particle":"","family":"Li","given":"Xin","non-dropping-particle":"","parse-names":false,"suffix":""},{"dropping-particle":"","family":"Lau","given":"Kwok Hung","non-dropping-particle":"","parse-names":false,"suffix":""}],"container-title":"International Journal of Logistics Management","id":"ITEM-1","issue":"1","issued":{"date-parts":[["2020","5"]]},"page":"99-122","publisher":"Emerald Group Holdings Ltd.","title":"Supply chain quality management and firm performance in China's food industry—the moderating role of social co-regulation","type":"article-journal","volume":"31"},"uris":["http://www.mendeley.com/documents/?uuid=c9b27028-1cc5-3254-83ff-b72c609dc4aa","http://www.mendeley.com/documents/?uuid=e6e80476-6163-4137-a556-964af9d879e6"]}],"mendeley":{"formattedCitation":"(Hong et al., 2020)","plainTextFormattedCitation":"(Hong et al., 2020)","previouslyFormattedCitation":"(Hong et al., 2020)"},"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Hong et al., 2020)</w:t>
      </w:r>
      <w:r w:rsidR="00992ADC" w:rsidRPr="00707D38">
        <w:rPr>
          <w:rFonts w:ascii="Times New Roman" w:eastAsia="Times New Roman" w:hAnsi="Times New Roman" w:cs="Times New Roman"/>
          <w:sz w:val="24"/>
          <w:szCs w:val="24"/>
        </w:rPr>
        <w:fldChar w:fldCharType="end"/>
      </w:r>
      <w:r w:rsidR="001B77C9" w:rsidRPr="00707D38">
        <w:rPr>
          <w:rFonts w:ascii="Times New Roman" w:eastAsia="Times New Roman" w:hAnsi="Times New Roman" w:cs="Times New Roman"/>
          <w:sz w:val="24"/>
          <w:szCs w:val="24"/>
        </w:rPr>
        <w:t>.</w:t>
      </w:r>
    </w:p>
    <w:p w14:paraId="5077CEE5" w14:textId="1CFE6F03"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The business case for sustainability is the third component. Several businesses have realized how cost-saving, productivity-improving, and brand-building feasible actions may boost their bottom line</w:t>
      </w:r>
      <w:r w:rsidR="00FA34C9">
        <w:rPr>
          <w:rFonts w:ascii="Times New Roman" w:eastAsia="Times New Roman" w:hAnsi="Times New Roman" w:cs="Times New Roman"/>
          <w:sz w:val="24"/>
          <w:szCs w:val="24"/>
        </w:rPr>
        <w:t xml:space="preserve"> </w:t>
      </w:r>
      <w:r w:rsidR="00FA34C9">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SFTR.2025.100828","ISSN":"2666-1888","abstract":"The educational landscape is undergoing a significant transformation driven by the rapid advancements in Artificial Intelligence (AI) that hold immense potential for enhancing sustainable academic course delivery, fostering deeper understanding, and improving student-learning outcomes. However, while AI applications promise individualized learning experiences and more efficient instructional methods, their integration into Technical Universities, particularly in developing countries, remains limited. Few studies address the unique challenges and opportunities of deploying AI in this context, leaving educators and policymakers without clear, empirically-backed strategies for implementation. This study seeks to bridge this gap by analyzing the impact of AI integration on academic course delivery in Technical Universities, guided by Adaptive Learning Theory. A mixed-method approach was adopted, combining qualitative interviews with 8 students and 8 lecturers and structured surveys from 124 randomly selected students and lecturers, achieving an 81 % response rate. Structural equation modeling was employed to examine the relationships between AI-driven parameters and academic course delivery. It was found that personalized learning, natural language processing, intelligent tutoring systems, and data-driven insights significantly enhance course delivery, while virtual and augmented reality showed limited impact in this setting. The results highlight AI's potential to transform course design and delivery in Technical Universities, leading to improved learning outcomes. The study presents exciting possibilities that AI presents for educators and policymakers.","author":[{"dropping-particle":"","family":"Adabor","given":"Emmanuel S.","non-dropping-particle":"","parse-names":false,"suffix":""},{"dropping-particle":"","family":"Addy","given":"Elizabeth","non-dropping-particle":"","parse-names":false,"suffix":""},{"dropping-particle":"","family":"Assyne","given":"Nana","non-dropping-particle":"","parse-names":false,"suffix":""},{"dropping-particle":"","family":"Antwi-Boasiako","given":"Emmanuel","non-dropping-particle":"","parse-names":false,"suffix":""}],"container-title":"Sustainable Futures","id":"ITEM-1","issued":{"date-parts":[["2025","12","1"]]},"page":"100828","publisher":"Elsevier","title":"Enhancing sustainable academic course delivery using AI in technical universities: An empirical analysis using adaptive learning theory","type":"article-journal","volume":"10"},"uris":["http://www.mendeley.com/documents/?uuid=bd3fb046-66ca-3cf5-83b8-ed83d2ee0d71"]}],"mendeley":{"formattedCitation":"(Adabor et al., 2025)","plainTextFormattedCitation":"(Adabor et al., 2025)","previouslyFormattedCitation":"(Adabor et al., 2025)"},"properties":{"noteIndex":0},"schema":"https://github.com/citation-style-language/schema/raw/master/csl-citation.json"}</w:instrText>
      </w:r>
      <w:r w:rsidR="00FA34C9">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Adabor et al., 2025)</w:t>
      </w:r>
      <w:r w:rsidR="00FA34C9">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Also, adopting feasible business actions may help businesses stand out from the competition</w:t>
      </w:r>
      <w:r w:rsidR="00AD175A">
        <w:rPr>
          <w:rFonts w:ascii="Times New Roman" w:eastAsia="Times New Roman" w:hAnsi="Times New Roman" w:cs="Times New Roman"/>
          <w:sz w:val="24"/>
          <w:szCs w:val="24"/>
        </w:rPr>
        <w:t xml:space="preserve">, </w:t>
      </w:r>
      <w:r w:rsidR="008353C2">
        <w:rPr>
          <w:rFonts w:ascii="Times New Roman" w:eastAsia="Times New Roman" w:hAnsi="Times New Roman" w:cs="Times New Roman"/>
          <w:sz w:val="24"/>
          <w:szCs w:val="24"/>
        </w:rPr>
        <w:t>attract</w:t>
      </w:r>
      <w:r w:rsidR="00AD175A">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and keep consumers</w:t>
      </w:r>
      <w:r w:rsidR="008353C2">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Challenges of Implementing </w:t>
      </w:r>
      <w:r w:rsidR="007443C5">
        <w:rPr>
          <w:rFonts w:ascii="Times New Roman" w:eastAsia="Times New Roman" w:hAnsi="Times New Roman" w:cs="Times New Roman"/>
          <w:sz w:val="24"/>
          <w:szCs w:val="24"/>
        </w:rPr>
        <w:t>Feasible Supply Chain Management A</w:t>
      </w:r>
      <w:r w:rsidRPr="00707D38">
        <w:rPr>
          <w:rFonts w:ascii="Times New Roman" w:eastAsia="Times New Roman" w:hAnsi="Times New Roman" w:cs="Times New Roman"/>
          <w:sz w:val="24"/>
          <w:szCs w:val="24"/>
        </w:rPr>
        <w:t xml:space="preserve">ction. </w:t>
      </w:r>
      <w:r w:rsidR="00AD175A">
        <w:rPr>
          <w:rFonts w:ascii="Times New Roman" w:eastAsia="Times New Roman" w:hAnsi="Times New Roman" w:cs="Times New Roman"/>
          <w:sz w:val="24"/>
          <w:szCs w:val="24"/>
        </w:rPr>
        <w:t xml:space="preserve">Increased environmental actions are </w:t>
      </w:r>
      <w:r w:rsidRPr="00707D38">
        <w:rPr>
          <w:rFonts w:ascii="Times New Roman" w:eastAsia="Times New Roman" w:hAnsi="Times New Roman" w:cs="Times New Roman"/>
          <w:sz w:val="24"/>
          <w:szCs w:val="24"/>
        </w:rPr>
        <w:t>decreasing waste, cutting greenhouse gas emissions, and preserving natural resources,</w:t>
      </w:r>
      <w:r w:rsidR="00AD175A">
        <w:rPr>
          <w:rFonts w:ascii="Times New Roman" w:eastAsia="Times New Roman" w:hAnsi="Times New Roman" w:cs="Times New Roman"/>
          <w:sz w:val="24"/>
          <w:szCs w:val="24"/>
        </w:rPr>
        <w:t xml:space="preserve"> and</w:t>
      </w:r>
      <w:r w:rsidRPr="00707D38">
        <w:rPr>
          <w:rFonts w:ascii="Times New Roman" w:eastAsia="Times New Roman" w:hAnsi="Times New Roman" w:cs="Times New Roman"/>
          <w:sz w:val="24"/>
          <w:szCs w:val="24"/>
        </w:rPr>
        <w:t xml:space="preserve"> feasible supply chain management methods may assist businesses in lessening their environmental </w:t>
      </w:r>
      <w:r w:rsidR="00104615">
        <w:rPr>
          <w:rFonts w:ascii="Times New Roman" w:eastAsia="Times New Roman" w:hAnsi="Times New Roman" w:cs="Times New Roman"/>
          <w:sz w:val="24"/>
          <w:szCs w:val="24"/>
        </w:rPr>
        <w:t>impa</w:t>
      </w:r>
      <w:r w:rsidRPr="00707D38">
        <w:rPr>
          <w:rFonts w:ascii="Times New Roman" w:eastAsia="Times New Roman" w:hAnsi="Times New Roman" w:cs="Times New Roman"/>
          <w:sz w:val="24"/>
          <w:szCs w:val="24"/>
        </w:rPr>
        <w:t>ct</w:t>
      </w:r>
      <w:r w:rsidR="00AD175A">
        <w:rPr>
          <w:rFonts w:ascii="Times New Roman" w:eastAsia="Times New Roman" w:hAnsi="Times New Roman" w:cs="Times New Roman"/>
          <w:sz w:val="24"/>
          <w:szCs w:val="24"/>
        </w:rPr>
        <w:t xml:space="preserve"> </w:t>
      </w:r>
      <w:r w:rsidR="00AD175A"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108/S2045-060520160000005010","ISSN":"20450613","abstract":"Purpose – This chapter explores two business and innovation strategies to increase sustainability in a small-medium enterprise. The two strategies, one addressing the improved sustainability of an existing product line and the other addressing the development and implementation of a new product line, employ different supply chain sustainable practices and utilize different dynamic capabilities. Methodology/approach – The chapter describes how sustainable supply chain management practices, sustainable new product development processes, and theories of dynamic capabilities interact to support a sustainable and differentiated strategy in the Alcass organization. Findings – The models of sustainable supply chain management and sustainable new product development are applied to “more sustainable” products and “new sustainable” products, by raising different relevant practices as well as different supporting dynamic capabilities.","author":[{"dropping-particle":"","family":"León-Bravo","given":"Verónica","non-dropping-particle":"","parse-names":false,"suffix":""},{"dropping-particle":"","family":"Caniato","given":"Federico F.A.","non-dropping-particle":"","parse-names":false,"suffix":""},{"dropping-particle":"","family":"Moretto","given":"Antonella","non-dropping-particle":"","parse-names":false,"suffix":""},{"dropping-particle":"","family":"Cagliano","given":"Raffaella","non-dropping-particle":"","parse-names":false,"suffix":""}],"container-title":"Organizing for Sustainable Effectiveness","id":"ITEM-1","issued":{"date-parts":[["2016"]]},"page":"31-57","publisher":"Emerald Group Publishing Ltd.","title":"Alcass: Innovation for sustainable supply chains for traditional and new products","type":"article-journal","volume":"5"},"uris":["http://www.mendeley.com/documents/?uuid=0e9490db-e88b-330e-8736-c9b98a6caf92","http://www.mendeley.com/documents/?uuid=79b096c6-511a-4692-85d7-5757465bfa16"]}],"mendeley":{"formattedCitation":"(León-Bravo et al., 2016)","plainTextFormattedCitation":"(León-Bravo et al., 2016)","previouslyFormattedCitation":"(León-Bravo et al., 2016)"},"properties":{"noteIndex":0},"schema":"https://github.com/citation-style-language/schema/raw/master/csl-citation.json"}</w:instrText>
      </w:r>
      <w:r w:rsidR="00AD175A"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León-Bravo et al., 2016)</w:t>
      </w:r>
      <w:r w:rsidR="00AD175A"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Improved social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erform</w:t>
      </w:r>
      <w:r w:rsidR="00AD175A">
        <w:rPr>
          <w:rFonts w:ascii="Times New Roman" w:eastAsia="Times New Roman" w:hAnsi="Times New Roman" w:cs="Times New Roman"/>
          <w:sz w:val="24"/>
          <w:szCs w:val="24"/>
        </w:rPr>
        <w:t>ance in e</w:t>
      </w:r>
      <w:r w:rsidRPr="00707D38">
        <w:rPr>
          <w:rFonts w:ascii="Times New Roman" w:eastAsia="Times New Roman" w:hAnsi="Times New Roman" w:cs="Times New Roman"/>
          <w:sz w:val="24"/>
          <w:szCs w:val="24"/>
        </w:rPr>
        <w:t>ncouraging fair labo</w:t>
      </w:r>
      <w:r w:rsidR="007443C5">
        <w:rPr>
          <w:rFonts w:ascii="Times New Roman" w:eastAsia="Times New Roman" w:hAnsi="Times New Roman" w:cs="Times New Roman"/>
          <w:sz w:val="24"/>
          <w:szCs w:val="24"/>
        </w:rPr>
        <w:t>u</w:t>
      </w:r>
      <w:r w:rsidRPr="00707D38">
        <w:rPr>
          <w:rFonts w:ascii="Times New Roman" w:eastAsia="Times New Roman" w:hAnsi="Times New Roman" w:cs="Times New Roman"/>
          <w:sz w:val="24"/>
          <w:szCs w:val="24"/>
        </w:rPr>
        <w:t xml:space="preserve">r actions, defending human rights, and </w:t>
      </w:r>
      <w:r w:rsidR="00AD175A" w:rsidRPr="00AD175A">
        <w:rPr>
          <w:rFonts w:ascii="Times New Roman" w:eastAsia="Times New Roman" w:hAnsi="Times New Roman" w:cs="Times New Roman"/>
          <w:sz w:val="24"/>
          <w:szCs w:val="24"/>
        </w:rPr>
        <w:t xml:space="preserve">feasible supply chain management techniques </w:t>
      </w:r>
      <w:r w:rsidRPr="00707D38">
        <w:rPr>
          <w:rFonts w:ascii="Times New Roman" w:eastAsia="Times New Roman" w:hAnsi="Times New Roman" w:cs="Times New Roman"/>
          <w:sz w:val="24"/>
          <w:szCs w:val="24"/>
        </w:rPr>
        <w:t xml:space="preserve">guaranteeing safe </w:t>
      </w:r>
      <w:r w:rsidRPr="00707D38">
        <w:rPr>
          <w:rFonts w:ascii="Times New Roman" w:eastAsia="Times New Roman" w:hAnsi="Times New Roman" w:cs="Times New Roman"/>
          <w:sz w:val="24"/>
          <w:szCs w:val="24"/>
        </w:rPr>
        <w:lastRenderedPageBreak/>
        <w:t xml:space="preserve">working conditions may assist businesses in </w:t>
      </w:r>
      <w:r w:rsidR="00952D81">
        <w:rPr>
          <w:rFonts w:ascii="Times New Roman" w:eastAsia="Times New Roman" w:hAnsi="Times New Roman" w:cs="Times New Roman"/>
          <w:sz w:val="24"/>
          <w:szCs w:val="24"/>
        </w:rPr>
        <w:t>enhanc</w:t>
      </w:r>
      <w:r w:rsidRPr="00707D38">
        <w:rPr>
          <w:rFonts w:ascii="Times New Roman" w:eastAsia="Times New Roman" w:hAnsi="Times New Roman" w:cs="Times New Roman"/>
          <w:sz w:val="24"/>
          <w:szCs w:val="24"/>
        </w:rPr>
        <w:t xml:space="preserve">ing their social </w:t>
      </w:r>
      <w:r w:rsidR="00952D8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erformance</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aaspro.2015.08.021","ISSN":"22107843","abstract":"In-situ conservation of local pig breeds in Southeast Asia requires genetic improvement embedded in viable marketing concepts. Increasing demand offers marketing opportunities for indigenous Vietnamese Ban pork. This study sought to adjust estimation methods for grading light carcasses according to their leanness. Using data from the dissection of 45 carcasses, several models were fitted and evaluated. Although the predictive power of the equations was limited, Ban carcasses could be approximatively classified according to their lean content. Finally, a suggestion of how to include these measurements in a quality feedback system of a short food supply chain is made.","author":[{"dropping-particle":"","family":"Muth","given":"Philipp C.","non-dropping-particle":"","parse-names":false,"suffix":""},{"dropping-particle":"","family":"Huyen","given":"Le T.T.","non-dropping-particle":"","parse-names":false,"suffix":""},{"dropping-particle":"","family":"Markemann","given":"André","non-dropping-particle":"","parse-names":false,"suffix":""},{"dropping-particle":"","family":"Zárate","given":"Anne Valle","non-dropping-particle":"","parse-names":false,"suffix":""}],"container-title":"Agriculture and Agricultural Science Procedia","id":"ITEM-1","issued":{"date-parts":[["2015"]]},"page":"139-144","publisher":"Elsevier BV","title":"Carcass Grading for Local Vietnamese Ban Pigs and its Potential for a Quality Feedback System in a Short Food Supply Chain","type":"article-journal","volume":"5"},"uris":["http://www.mendeley.com/documents/?uuid=2b57c86e-a276-3898-aea7-ba1a1790d2ce","http://www.mendeley.com/documents/?uuid=3006827a-7191-40e2-8f1a-2844d6d312b3"]}],"mendeley":{"formattedCitation":"(Muth et al., 2015)","plainTextFormattedCitation":"(Muth et al., 2015)","previouslyFormattedCitation":"(Muth et al., 2015)"},"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Muth et al., 2015)</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w:t>
      </w:r>
    </w:p>
    <w:p w14:paraId="1F490D05" w14:textId="61E30FCF" w:rsidR="00F679A8" w:rsidRPr="00707D38" w:rsidRDefault="00AD175A" w:rsidP="00EE27B9">
      <w:pPr>
        <w:spacing w:line="276"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conomic benefits include using feasible supply chain management techniques, which may help businesses cut expenses, increase productivity, improve their reputation, and boost</w:t>
      </w:r>
      <w:r w:rsidR="001B77C9" w:rsidRPr="00707D38">
        <w:rPr>
          <w:rFonts w:ascii="Times New Roman" w:eastAsia="Times New Roman" w:hAnsi="Times New Roman" w:cs="Times New Roman"/>
          <w:sz w:val="24"/>
          <w:szCs w:val="24"/>
        </w:rPr>
        <w:t xml:space="preserve"> sales and profits</w:t>
      </w:r>
      <w:r w:rsidR="00160D56">
        <w:rPr>
          <w:rFonts w:ascii="Times New Roman" w:eastAsia="Times New Roman" w:hAnsi="Times New Roman" w:cs="Times New Roman"/>
          <w:sz w:val="24"/>
          <w:szCs w:val="24"/>
        </w:rPr>
        <w:t xml:space="preserve"> </w:t>
      </w:r>
      <w:r w:rsidR="00160D56">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35784/PREKO.3955","ISSN":"2080-1971","abstract":"When a company's supply chain has achieved a desirable degree of eco-friendliness in all regards, from a sustainability perspective, its performance will be satisfactory. Since the closed-loop e-waste supply chain's operations are primarily focused on achieving sustainability objectives related to the manufacturing, distribution, reusing, and discarding electrical components, it is crucial to evaluate its success in this area. In order to monitor the performance of supply chains and enhance the processes, the supply chain operations reference model offers suggestions and benchmarking tools. In this study, a conceptual framework is illustrated to show how these standards could be used in the E-waste supply chain to link business processes, metrics, industry standards, and technology in order to enhance the relationship and coordination between the supply chain members and to increase sustainability throughout the supply chain. Insufficient attention so far has been paid to the SCOR model's sustainability criteria, according to an assessment of the literature. Consequently, in the wake of portraying the structure of Supply Chain Operation Reference model, we make sense of which credits should be included in Supply Chain Operation Reference so to reflect manageability and which cycles and practices are related with every standard or should be remembered for Supply Chain Operation Reference to lay out the connection between execution, cycles, and practices.","author":[{"dropping-particle":"","family":"Meihui","given":"Liao","non-dropping-particle":"","parse-names":false,"suffix":""},{"dropping-particle":"","family":"Khokhar","given":"Maryam","non-dropping-particle":"","parse-names":false,"suffix":""},{"dropping-particle":"","family":"Patra","given":"Indrajit","non-dropping-particle":"","parse-names":false,"suffix":""}],"container-title":"Problemy Ekorozwoju / Problems of Sustainable Development","id":"ITEM-1","issue":"2","issued":{"date-parts":[["2023","7","7"]]},"page":"167-182","title":"Ecological Supply Chain: Tools For Evaluating E-Waste – World Perspective","type":"article-journal","volume":"18"},"uris":["http://www.mendeley.com/documents/?uuid=986bebd3-e6e3-39c7-8d48-5e3ca82edb45"]}],"mendeley":{"formattedCitation":"(Meihui et al., 2023)","plainTextFormattedCitation":"(Meihui et al., 2023)","previouslyFormattedCitation":"(Meihui et al., 2023)"},"properties":{"noteIndex":0},"schema":"https://github.com/citation-style-language/schema/raw/master/csl-citation.json"}</w:instrText>
      </w:r>
      <w:r w:rsidR="00160D56">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Meihui et al., 2023)</w:t>
      </w:r>
      <w:r w:rsidR="00160D5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etter quality assurance in s</w:t>
      </w:r>
      <w:r w:rsidR="001B77C9" w:rsidRPr="00707D38">
        <w:rPr>
          <w:rFonts w:ascii="Times New Roman" w:eastAsia="Times New Roman" w:hAnsi="Times New Roman" w:cs="Times New Roman"/>
          <w:sz w:val="24"/>
          <w:szCs w:val="24"/>
        </w:rPr>
        <w:t>ustainable supply chain management strategies may assist businesses in guaranteeing that their products are secure, of high calib</w:t>
      </w:r>
      <w:r w:rsidR="007443C5">
        <w:rPr>
          <w:rFonts w:ascii="Times New Roman" w:eastAsia="Times New Roman" w:hAnsi="Times New Roman" w:cs="Times New Roman"/>
          <w:sz w:val="24"/>
          <w:szCs w:val="24"/>
        </w:rPr>
        <w:t>re</w:t>
      </w:r>
      <w:r w:rsidR="001B77C9" w:rsidRPr="00707D38">
        <w:rPr>
          <w:rFonts w:ascii="Times New Roman" w:eastAsia="Times New Roman" w:hAnsi="Times New Roman" w:cs="Times New Roman"/>
          <w:sz w:val="24"/>
          <w:szCs w:val="24"/>
        </w:rPr>
        <w:t>, and satisfy consumers' expectations. Yet, putting feasible supply chain management ideas into reality comes with several difficulties</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108/IJLM-01-2019-0025","ISSN":"17586550","abstract":"Purpose: Researchers in supply chain transparency have called to expand the boundaries by disclosing various types of information to multiple stakeholders. The purpose of this paper is to explore the effect of transparency about supply chain sustainability on consumers as critical stakeholders and investigate the effectiveness of message characteristics. Design/methodology/approach: This study utilizes two scenario-based experiments grounded in a refurbished goods context: Study 1, which employs a 2×2 between-subject experiment investigates the effects of product type and sustainable information provision on consumers evaluations, and Study 2, which employs a 2×1 between-subject experiment examines the effects of sustainable information direction on consumer evaluations. A total of 348 participants were recruited from the Amazon M-Turk platform across the two experiments. Data are analyzed with regression analysis using the PROCESS macro in SPSS and the Johnson–Neyman technique. Findings: Contrary to prior research that assumes that refurbished products are associated with lower quality, quality perceptions are moderated by individuals’ environmental involvement (EI) and the information presented by the firm. More importantly, consumer evaluations are influenced by specific characteristics of sustainable supply chain messages: high EI individuals have higher willingness-to-pay a premium (WTPP) when the message is consistent with original beliefs (pro-attitudinal). In contrast to prior theory, there was no difference in the WTPP of consumers with high EI and low EI for counter-attitudinal messages. Practical implications: The study shows that what to say, how to say it and to whom, are critical for firms who seek to nudge consumers to support their sustainable practices. Originality/value: The value of communicating information on sustainability has been well established. However, little is known about such association when the information provided trades off environmental benefits and product quality. This research addresses the gap in a refurbished product context. The research studies the effect of sustainable supply chain transparency and message characteristics on stakeholders’ evaluations.","author":[{"dropping-particle":"","family":"Duan","given":"Yanji","non-dropping-particle":"","parse-names":false,"suffix":""},{"dropping-particle":"","family":"Aloysius","given":"John A.","non-dropping-particle":"","parse-names":false,"suffix":""}],"container-title":"International Journal of Logistics Management","id":"ITEM-1","issue":"3","issued":{"date-parts":[["2019","9"]]},"page":"797-820","publisher":"Emerald Group Holdings Ltd.","title":"Supply chain transparency and willingness-to-pay for refurbished products","type":"article-journal","volume":"30"},"uris":["http://www.mendeley.com/documents/?uuid=a48906ea-85a4-3597-b59f-359e75434b50","http://www.mendeley.com/documents/?uuid=87c13037-30e3-4b74-98bc-6f196741839c"]}],"mendeley":{"formattedCitation":"(Duan &amp; Aloysius, 2019)","plainTextFormattedCitation":"(Duan &amp; Aloysius, 2019)","previouslyFormattedCitation":"(Duan &amp; Aloysius, 2019)"},"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Duan &amp; Aloysius, 2019)</w:t>
      </w:r>
      <w:r w:rsidR="00992ADC" w:rsidRPr="00707D38">
        <w:rPr>
          <w:rFonts w:ascii="Times New Roman" w:eastAsia="Times New Roman" w:hAnsi="Times New Roman" w:cs="Times New Roman"/>
          <w:sz w:val="24"/>
          <w:szCs w:val="24"/>
        </w:rPr>
        <w:fldChar w:fldCharType="end"/>
      </w:r>
      <w:r w:rsidR="001B77C9" w:rsidRPr="00707D38">
        <w:rPr>
          <w:rFonts w:ascii="Times New Roman" w:eastAsia="Times New Roman" w:hAnsi="Times New Roman" w:cs="Times New Roman"/>
          <w:sz w:val="24"/>
          <w:szCs w:val="24"/>
        </w:rPr>
        <w:t xml:space="preserve">. </w:t>
      </w:r>
    </w:p>
    <w:p w14:paraId="50854CE3" w14:textId="6318A297"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Lack of resources: Businesses may </w:t>
      </w:r>
      <w:r w:rsidR="00952D81">
        <w:rPr>
          <w:rFonts w:ascii="Times New Roman" w:eastAsia="Times New Roman" w:hAnsi="Times New Roman" w:cs="Times New Roman"/>
          <w:sz w:val="24"/>
          <w:szCs w:val="24"/>
        </w:rPr>
        <w:t>struggle</w:t>
      </w:r>
      <w:r w:rsidRPr="00707D38">
        <w:rPr>
          <w:rFonts w:ascii="Times New Roman" w:eastAsia="Times New Roman" w:hAnsi="Times New Roman" w:cs="Times New Roman"/>
          <w:sz w:val="24"/>
          <w:szCs w:val="24"/>
        </w:rPr>
        <w:t xml:space="preserve"> to access the financial and human resources necessary to implement feasible actions. Restricted supplier capacity: This might cause supply chain disruptions since suppliers might </w:t>
      </w:r>
      <w:r w:rsidR="00952D81">
        <w:rPr>
          <w:rFonts w:ascii="Times New Roman" w:eastAsia="Times New Roman" w:hAnsi="Times New Roman" w:cs="Times New Roman"/>
          <w:sz w:val="24"/>
          <w:szCs w:val="24"/>
        </w:rPr>
        <w:t>be un</w:t>
      </w:r>
      <w:r w:rsidRPr="00707D38">
        <w:rPr>
          <w:rFonts w:ascii="Times New Roman" w:eastAsia="Times New Roman" w:hAnsi="Times New Roman" w:cs="Times New Roman"/>
          <w:sz w:val="24"/>
          <w:szCs w:val="24"/>
        </w:rPr>
        <w:t xml:space="preserve">able to satisfy the customers' sustainability demands. Supply chains may be complicated and involve </w:t>
      </w:r>
      <w:r w:rsidR="00952D81">
        <w:rPr>
          <w:rFonts w:ascii="Times New Roman" w:eastAsia="Times New Roman" w:hAnsi="Times New Roman" w:cs="Times New Roman"/>
          <w:sz w:val="24"/>
          <w:szCs w:val="24"/>
        </w:rPr>
        <w:t>many</w:t>
      </w:r>
      <w:r w:rsidRPr="00707D38">
        <w:rPr>
          <w:rFonts w:ascii="Times New Roman" w:eastAsia="Times New Roman" w:hAnsi="Times New Roman" w:cs="Times New Roman"/>
          <w:sz w:val="24"/>
          <w:szCs w:val="24"/>
        </w:rPr>
        <w:t xml:space="preserve"> stakeholders, </w:t>
      </w:r>
      <w:r w:rsidR="00AD175A">
        <w:rPr>
          <w:rFonts w:ascii="Times New Roman" w:eastAsia="Times New Roman" w:hAnsi="Times New Roman" w:cs="Times New Roman"/>
          <w:sz w:val="24"/>
          <w:szCs w:val="24"/>
        </w:rPr>
        <w:t>making it challenging to apply feasible actions</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111/jscm.12037","ISSN":"1745493X","abstract":"In the last two decades, the topic of sustainability has moved from the fringes of supply chain management research to the mainstream and is now an area of significant research activity. In this paper, we argue that while this increase in acceptance and activity is welcome and has lead to a greater understanding of sustainability, our present knowledge is not sufficient to create truly sustainable supply chains. We build on this insight to identify five main issues that future research needs to address. We argue that when it comes to the theory of sustainable supply chain management, previous research has focused on the synergistic and familiar while overlooking trade-offs and radical innovation. These theoretical issues are compounded by measures that do not truly capture a supply chain's impacts and methods that are better at looking backwards than forwards. The paper concludes by proposing a series of recommendations that address these issues to help in the development of truly sustainable supply chains. © 2014 Institute for Supply Management, Inc.","author":[{"dropping-particle":"","family":"Pagell","given":"Mark","non-dropping-particle":"","parse-names":false,"suffix":""},{"dropping-particle":"","family":"Shevchenko","given":"Anton","non-dropping-particle":"","parse-names":false,"suffix":""}],"container-title":"Journal of Supply Chain Management","id":"ITEM-1","issued":{"date-parts":[["2014"]]},"title":"Why research in sustainable supply chain management should have no future","type":"article-journal"},"uris":["http://www.mendeley.com/documents/?uuid=11330362-fe4f-4d5f-8145-20b8a4d9e96d"]}],"mendeley":{"formattedCitation":"(Pagell &amp; Shevchenko, 2014)","plainTextFormattedCitation":"(Pagell &amp; Shevchenko, 2014)","previouslyFormattedCitation":"(Pagell &amp; Shevchenko, 2014)"},"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Pagell &amp; Shevchenko, 2014)</w:t>
      </w:r>
      <w:r w:rsidR="00992ADC" w:rsidRPr="00707D38">
        <w:rPr>
          <w:rFonts w:ascii="Times New Roman" w:eastAsia="Times New Roman" w:hAnsi="Times New Roman" w:cs="Times New Roman"/>
          <w:sz w:val="24"/>
          <w:szCs w:val="24"/>
        </w:rPr>
        <w:fldChar w:fldCharType="end"/>
      </w:r>
      <w:r w:rsidR="00AD175A">
        <w:rPr>
          <w:rFonts w:ascii="Times New Roman" w:eastAsia="Times New Roman" w:hAnsi="Times New Roman" w:cs="Times New Roman"/>
          <w:sz w:val="24"/>
          <w:szCs w:val="24"/>
        </w:rPr>
        <w:t xml:space="preserve">. </w:t>
      </w:r>
    </w:p>
    <w:p w14:paraId="24E372AA" w14:textId="438A2B5D"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Opposition to change: Adopting feasible actions may call for modifications to long-standing company procedures, which may encounter opposition from </w:t>
      </w:r>
      <w:r w:rsidR="001830E7" w:rsidRPr="00707D38">
        <w:rPr>
          <w:rFonts w:ascii="Times New Roman" w:eastAsia="Times New Roman" w:hAnsi="Times New Roman" w:cs="Times New Roman"/>
          <w:sz w:val="24"/>
          <w:szCs w:val="24"/>
        </w:rPr>
        <w:t>it</w:t>
      </w:r>
      <w:r w:rsidR="008C18D1">
        <w:rPr>
          <w:rFonts w:ascii="Times New Roman" w:eastAsia="Times New Roman" w:hAnsi="Times New Roman" w:cs="Times New Roman"/>
          <w:sz w:val="24"/>
          <w:szCs w:val="24"/>
        </w:rPr>
        <w:t>, as it</w:t>
      </w:r>
      <w:r w:rsidRPr="00707D38">
        <w:rPr>
          <w:rFonts w:ascii="Times New Roman" w:eastAsia="Times New Roman" w:hAnsi="Times New Roman" w:cs="Times New Roman"/>
          <w:sz w:val="24"/>
          <w:szCs w:val="24"/>
        </w:rPr>
        <w:t xml:space="preserve"> also provides income to over 10 million Thais who reside in modest farming homes in rural areas</w:t>
      </w:r>
      <w:r w:rsidR="002D29B5">
        <w:rPr>
          <w:rFonts w:ascii="Times New Roman" w:eastAsia="Times New Roman" w:hAnsi="Times New Roman" w:cs="Times New Roman"/>
          <w:sz w:val="24"/>
          <w:szCs w:val="24"/>
        </w:rPr>
        <w:t xml:space="preserve"> </w:t>
      </w:r>
      <w:r w:rsidR="002D29B5">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07/S10668-024-05924-4/FIGURES/2","ISSN":"15732975","abstract":"A number of technological advancements can facilitate the transition to a sustainable circular supply chain structure. When selecting the optimal digital tool, it is important to assess the readiness and efficacy of small and medium-sized enterprises (SMEs). This research looks at how well-known digital technologies like cloud manufacturing (CM), big data analytics (BDA), cyber-physical systems (CPS), and the internet of things (IoT) connect to the infrastructure of sustainable circular supply chain operations inside SMEs. Surveys were used to find out what the employees wanted in terms of revenue, innovation, environmental responsibility, and efficiency gains in sustainable circular supply chain management. Principal component analysis, separated these responses into four groups. The order performance by similarity to the ideal solution fuzzy technique, which is especially useful when uncertainties affect supply chain operations, was used to evaluate these technologies as trustworthy management tools. The findings showcase the technologies' sequential ranking (CPS &gt; IoT &gt; CM &gt; BDA), as well as their impact on supply chain features post-installation and cyclical advantages. These benefits and attributes serve to evaluate the influence of these technological advancements on a circular economy. The research also discusses the influence of external factors on the selection process, including the enterprise's external orientation and internal structure.","author":[{"dropping-particle":"","family":"Duan","given":"Yongrui","non-dropping-particle":"","parse-names":false,"suffix":""},{"dropping-particle":"","family":"Khokhar","given":"Maryam","non-dropping-particle":"","parse-names":false,"suffix":""},{"dropping-particle":"","family":"Raza","given":"Ali","non-dropping-particle":"","parse-names":false,"suffix":""},{"dropping-particle":"","family":"Sharma","given":"Anshuman","non-dropping-particle":"","parse-names":false,"suffix":""},{"dropping-particle":"","family":"Islam","given":"Tahir","non-dropping-particle":"","parse-names":false,"suffix":""}],"container-title":"Environment, Development and Sustainability","id":"ITEM-1","issued":{"date-parts":[["2025","1","3"]]},"page":"1-32","publisher":"Springer Science and Business Media B.V.","title":"The role of digital technology and environmental sustainability in circular supply chains based on the fuzzy TOPSIS model","type":"article-journal"},"uris":["http://www.mendeley.com/documents/?uuid=c60201d2-1b16-347b-a8c1-d8f54bffe6bc"]}],"mendeley":{"formattedCitation":"(Duan et al., 2025)","plainTextFormattedCitation":"(Duan et al., 2025)","previouslyFormattedCitation":"(Duan et al., 2025)"},"properties":{"noteIndex":0},"schema":"https://github.com/citation-style-language/schema/raw/master/csl-citation.json"}</w:instrText>
      </w:r>
      <w:r w:rsidR="002D29B5">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Duan et al., 2025)</w:t>
      </w:r>
      <w:r w:rsidR="002D29B5">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The techniques used </w:t>
      </w:r>
      <w:r w:rsidR="00952D81">
        <w:rPr>
          <w:rFonts w:ascii="Times New Roman" w:eastAsia="Times New Roman" w:hAnsi="Times New Roman" w:cs="Times New Roman"/>
          <w:sz w:val="24"/>
          <w:szCs w:val="24"/>
        </w:rPr>
        <w:t>by the food industry can</w:t>
      </w:r>
      <w:r w:rsidRPr="00707D38">
        <w:rPr>
          <w:rFonts w:ascii="Times New Roman" w:eastAsia="Times New Roman" w:hAnsi="Times New Roman" w:cs="Times New Roman"/>
          <w:sz w:val="24"/>
          <w:szCs w:val="24"/>
        </w:rPr>
        <w:t xml:space="preserve"> </w:t>
      </w:r>
      <w:r w:rsidR="00104615">
        <w:rPr>
          <w:rFonts w:ascii="Times New Roman" w:eastAsia="Times New Roman" w:hAnsi="Times New Roman" w:cs="Times New Roman"/>
          <w:sz w:val="24"/>
          <w:szCs w:val="24"/>
        </w:rPr>
        <w:t xml:space="preserve">be </w:t>
      </w:r>
      <w:r w:rsidRPr="00707D38">
        <w:rPr>
          <w:rFonts w:ascii="Times New Roman" w:eastAsia="Times New Roman" w:hAnsi="Times New Roman" w:cs="Times New Roman"/>
          <w:sz w:val="24"/>
          <w:szCs w:val="24"/>
        </w:rPr>
        <w:t>categorized as internal or external feasible supply chain man</w:t>
      </w:r>
      <w:r w:rsidR="00952D81">
        <w:rPr>
          <w:rFonts w:ascii="Times New Roman" w:eastAsia="Times New Roman" w:hAnsi="Times New Roman" w:cs="Times New Roman"/>
          <w:sz w:val="24"/>
          <w:szCs w:val="24"/>
        </w:rPr>
        <w:t xml:space="preserve">agement. The processes might </w:t>
      </w:r>
      <w:r w:rsidR="00104615">
        <w:rPr>
          <w:rFonts w:ascii="Times New Roman" w:eastAsia="Times New Roman" w:hAnsi="Times New Roman" w:cs="Times New Roman"/>
          <w:sz w:val="24"/>
          <w:szCs w:val="24"/>
        </w:rPr>
        <w:t>be seen</w:t>
      </w:r>
      <w:r w:rsidRPr="00707D38">
        <w:rPr>
          <w:rFonts w:ascii="Times New Roman" w:eastAsia="Times New Roman" w:hAnsi="Times New Roman" w:cs="Times New Roman"/>
          <w:sz w:val="24"/>
          <w:szCs w:val="24"/>
        </w:rPr>
        <w:t xml:space="preserve"> as approaches based on planning, organizing, carrying out, and communicating. </w:t>
      </w:r>
      <w:r w:rsidR="00952D81">
        <w:rPr>
          <w:rFonts w:ascii="Times New Roman" w:eastAsia="Times New Roman" w:hAnsi="Times New Roman" w:cs="Times New Roman"/>
          <w:sz w:val="24"/>
          <w:szCs w:val="24"/>
        </w:rPr>
        <w:t>Feasible supply chain management techniques may impact food quality</w:t>
      </w:r>
      <w:r w:rsidRPr="00707D38">
        <w:rPr>
          <w:rFonts w:ascii="Times New Roman" w:eastAsia="Times New Roman" w:hAnsi="Times New Roman" w:cs="Times New Roman"/>
          <w:sz w:val="24"/>
          <w:szCs w:val="24"/>
        </w:rPr>
        <w:t xml:space="preserve"> since a firm must p</w:t>
      </w:r>
      <w:r w:rsidR="00952D81">
        <w:rPr>
          <w:rFonts w:ascii="Times New Roman" w:eastAsia="Times New Roman" w:hAnsi="Times New Roman" w:cs="Times New Roman"/>
          <w:sz w:val="24"/>
          <w:szCs w:val="24"/>
        </w:rPr>
        <w:t>rioriti</w:t>
      </w:r>
      <w:r w:rsidR="00AD175A">
        <w:rPr>
          <w:rFonts w:ascii="Times New Roman" w:eastAsia="Times New Roman" w:hAnsi="Times New Roman" w:cs="Times New Roman"/>
          <w:sz w:val="24"/>
          <w:szCs w:val="24"/>
        </w:rPr>
        <w:t>z</w:t>
      </w:r>
      <w:r w:rsidR="00952D81">
        <w:rPr>
          <w:rFonts w:ascii="Times New Roman" w:eastAsia="Times New Roman" w:hAnsi="Times New Roman" w:cs="Times New Roman"/>
          <w:sz w:val="24"/>
          <w:szCs w:val="24"/>
        </w:rPr>
        <w:t>e food security</w:t>
      </w:r>
      <w:r w:rsidRPr="00707D38">
        <w:rPr>
          <w:rFonts w:ascii="Times New Roman" w:eastAsia="Times New Roman" w:hAnsi="Times New Roman" w:cs="Times New Roman"/>
          <w:sz w:val="24"/>
          <w:szCs w:val="24"/>
        </w:rPr>
        <w:t xml:space="preserve"> before pursuing sustainability</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108/SCM-02-2019-0073","ISSN":"13598546","abstract":"Purpose: The food industry and its distribution solutions often lie at the center of sustainability-related arguments. However, little is known about the dynamic role of business capabilities for sustainable transformations in the context of local food distribution. Accordingly, this study aims to investigate how dynamic capabilities drive sustainable supply chain management (SSCM) business practices in short food supply chains (SFSCs) through the professionalization and expansion of online distribution channels. Design/methodology/approach: The present study analyzes sustainability-related practices at six online distribution channels selling local food products in Germany and Austria. By applying a cross-case study and theory-elaboration approach, the study analyzes empirical data derived from these businesses and provides insights into how dynamic capabilities can facilitate SSCM practices within SFSCs. Hereby, potential pathways for a sustainable transformation in this industry context are deduced through abductive reasoning. Findings: The empirical findings provide evidence that supply chain orientation, coordination, innovation practices and strategies are highly relevant for SFSCs seeking to reach upscaling effects in regional markets. However, because SFSCs may not be able to reach mass markets without weakening their own sustainability performance, the present study recommends addressing sustainability inefficiencies in the region and developing further expansion potentials through replication in other regions. In this approach, related and necessary SSCM dynamic capabilities were identified and validated based on the empirical findings. Originality/value: Although SFSCs include sustainability aspects at their core – particularly regarding resource usage, environmental friendliness and social-standard assurance – missing distribution-related capabilities limit growth such that these businesses often remain in a niche. To address this issue, the study builds on dynamic capabilities theory by identifying and describing core SSCM practices and capabilities; moreover, this study is among the first to elaborate empirically on the use of dynamic capabilities theory in this specific industry context.","author":[{"dropping-particle":"","family":"Gruchmann","given":"Tim","non-dropping-particle":"","parse-names":false,"suffix":""},{"dropping-particle":"","family":"Seuring","given":"Stefan","non-dropping-particle":"","parse-names":false,"suffix":""},{"dropping-particle":"","family":"Petljak","given":"Kristina","non-dropping-particle":"","parse-names":false,"suffix":""}],"container-title":"Supply Chain Management","id":"ITEM-1","issue":"6","issued":{"date-parts":[["2019","10"]]},"page":"767-783","publisher":"Emerald Group Holdings Ltd.","title":"Assessing the role of dynamic capabilities in local food distribution: a theory-elaboration study","type":"article-journal","volume":"24"},"uris":["http://www.mendeley.com/documents/?uuid=fa177ffa-7d8e-3c1d-b3dc-c1711915efb3","http://www.mendeley.com/documents/?uuid=43febc61-3e2b-48d4-8a61-24f3d4fd667e"]}],"mendeley":{"formattedCitation":"(Gruchmann et al., 2019)","plainTextFormattedCitation":"(Gruchmann et al., 2019)","previouslyFormattedCitation":"(Gruchmann et al., 2019)"},"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Gruchmann et al., 2019)</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w:t>
      </w:r>
    </w:p>
    <w:p w14:paraId="44B2A133" w14:textId="4EA48897" w:rsidR="00F679A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The food sector has embraced several sustainability standards for </w:t>
      </w:r>
      <w:r w:rsidR="008353C2">
        <w:rPr>
          <w:rFonts w:ascii="Times New Roman" w:eastAsia="Times New Roman" w:hAnsi="Times New Roman" w:cs="Times New Roman"/>
          <w:sz w:val="24"/>
          <w:szCs w:val="24"/>
        </w:rPr>
        <w:t>environmental</w:t>
      </w:r>
      <w:r w:rsidRPr="00707D38">
        <w:rPr>
          <w:rFonts w:ascii="Times New Roman" w:eastAsia="Times New Roman" w:hAnsi="Times New Roman" w:cs="Times New Roman"/>
          <w:sz w:val="24"/>
          <w:szCs w:val="24"/>
        </w:rPr>
        <w:t xml:space="preserve"> management and ISO 22000 for food</w:t>
      </w:r>
      <w:r w:rsidR="00104615">
        <w:rPr>
          <w:rFonts w:ascii="Times New Roman" w:eastAsia="Times New Roman" w:hAnsi="Times New Roman" w:cs="Times New Roman"/>
          <w:sz w:val="24"/>
          <w:szCs w:val="24"/>
        </w:rPr>
        <w:t xml:space="preserve"> safe</w:t>
      </w:r>
      <w:r w:rsidRPr="00707D38">
        <w:rPr>
          <w:rFonts w:ascii="Times New Roman" w:eastAsia="Times New Roman" w:hAnsi="Times New Roman" w:cs="Times New Roman"/>
          <w:sz w:val="24"/>
          <w:szCs w:val="24"/>
        </w:rPr>
        <w:t>ty management</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108/IJOPM-06-2017-0334","ISSN":"17586593","abstract":"Purpose: Companies are increasingly challenged by sustainability-related supply chain risks. Research has developed linking supply chain sustainability priorities, practices and triple bottom line performance; however, risk is rarely included in these models. The purpose of this paper is to understand the link between sustainable supply chain strategies, practices and performance, and to test the importance of risk management practices in this relationship focusing on the product category level. Design/methodology/approach: The paper includes a survey of supply managers in four countries with 305 responses, with a focus on upstream supply chain strategies at the product category level. Findings: The environmental and social sustainability strategies lead to sustainable supply sustainable performance, through focused practices in either area, but the effect on operational and cost performance is not significant. Social supply chain strategies positively impact environmental and cost performance when mediated by risk assessment practices. Originality/value: This paper shows a more nuanced view of the impact of supply chain practices on the strategy–performance link. It is one of the first papers to empirically test the role of risk practices in sustainable supply chain management and emphasize the importance of alignment across the main dimensions of sustainability to achieve positive sustainable performance outcomes, but not necessarily cost and operational performance. Unlike other studies, social sustainability priorities may positively impact environmental and social performance and is linked to cost advantage when implemented with risk assessment practices.","author":[{"dropping-particle":"","family":"Miemczyk","given":"Joe","non-dropping-particle":"","parse-names":false,"suffix":""},{"dropping-particle":"","family":"Luzzini","given":"Davide","non-dropping-particle":"","parse-names":false,"suffix":""}],"container-title":"International Journal of Operations and Production Management","id":"ITEM-1","issue":"2","issued":{"date-parts":[["2019","3"]]},"page":"238-259","publisher":"Emerald Group Holdings Ltd.","title":"Achieving triple bottom line sustainability in supply chains: The role of environmental, social and risk assessment practices","type":"article-journal","volume":"39"},"uris":["http://www.mendeley.com/documents/?uuid=712e5fff-9779-3b70-8ea6-fa9073fc6f28","http://www.mendeley.com/documents/?uuid=3237b5b9-aed8-4060-96ef-ff0f615f23aa"]}],"mendeley":{"formattedCitation":"(Miemczyk &amp; Luzzini, 2019)","plainTextFormattedCitation":"(Miemczyk &amp; Luzzini, 2019)","previouslyFormattedCitation":"(Miemczyk &amp; Luzzini, 2019)"},"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Miemczyk &amp; Luzzini, 2019)</w:t>
      </w:r>
      <w:r w:rsidR="00992ADC" w:rsidRPr="00707D38">
        <w:rPr>
          <w:rFonts w:ascii="Times New Roman" w:eastAsia="Times New Roman" w:hAnsi="Times New Roman" w:cs="Times New Roman"/>
          <w:sz w:val="24"/>
          <w:szCs w:val="24"/>
        </w:rPr>
        <w:fldChar w:fldCharType="end"/>
      </w:r>
      <w:r w:rsidR="00AD175A">
        <w:rPr>
          <w:rFonts w:ascii="Times New Roman" w:eastAsia="Times New Roman" w:hAnsi="Times New Roman" w:cs="Times New Roman"/>
          <w:sz w:val="24"/>
          <w:szCs w:val="24"/>
        </w:rPr>
        <w:t>. Although tall sustainable dimensions are adopted</w:t>
      </w:r>
      <w:r w:rsidRPr="00707D38">
        <w:rPr>
          <w:rFonts w:ascii="Times New Roman" w:eastAsia="Times New Roman" w:hAnsi="Times New Roman" w:cs="Times New Roman"/>
          <w:sz w:val="24"/>
          <w:szCs w:val="24"/>
        </w:rPr>
        <w:t xml:space="preserve"> with questionable intentions, they do not appear to represent guidelines for how Thailand's foodstuff sectors should conduct themselves to operate sustainably</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07/S12626-018-0019-4","ISSN":"2523-3173","abstract":"Taxis are considered one of the most convenient means of transportation, especially when people have to travel off-route, where public transportation is not a feasible option, and also when they need to reach a destination according to what is most convenient for them. However, many issues exist about taxi services, such as the problems of passengers who are unable to get taxi service at the location of their choice, or problems concerning when they need the taxi service to arrive. These problems may be due to the unavailability of the taxi at that particular location or due to the taxi driver not wanting to provide service. A taxi driver may not want to provide service to a potential passenger, because they may have preferences on the direction and areas they want to go or because of the different types of service zoning. Understanding the behaviors of taxi drivers and the characteristics of the trip/travel might be helpful to solving such issues. In this study, we conducted an analysis from a questionnaire survey and large-scale taxi probe data to understand taxi service behavior, travel characteristics, and to discover taxi service zoning characteristics. As a result, four types of taxi service zones including isolated zones, interactive zones, special service zones, and target zones were encountered. Travel characteristics were calculated and analyzed at different criteria, such as weekdays, weekends, and various time windows in a single day. The result of these characteristics was explained according to their similarities and dissimilarities in each type of zone. The discovery of the different zones and their respective definitions might be a good initiative for further development of a policy for taxi drivers to provide better service for passengers.","author":[{"dropping-particle":"","family":"Peungnumsai","given":"Apantri","non-dropping-particle":"","parse-names":false,"suffix":""},{"dropping-particle":"","family":"Witayangkurn","given":"Apichon","non-dropping-particle":"","parse-names":false,"suffix":""},{"dropping-particle":"","family":"Nagai","given":"Masahiko","non-dropping-particle":"","parse-names":false,"suffix":""},{"dropping-particle":"","family":"Miyazaki","given":"Hiroyuki","non-dropping-particle":"","parse-names":false,"suffix":""}],"container-title":"The Review of Socionetwork Strategies","id":"ITEM-1","issue":"1","issued":{"date-parts":[["2018","6"]]},"page":"21-45","publisher":"Springer Science and Business Media LLC","title":"A Taxi Zoning Analysis Using Large-Scale Probe Data: A Case Study for Metropolitan Bangkok","type":"article-journal","volume":"12"},"uris":["http://www.mendeley.com/documents/?uuid=6cdb36ec-363e-398e-844a-3af733f61a18","http://www.mendeley.com/documents/?uuid=71e0670d-548f-4c94-8c25-bec85bb063bf"]}],"mendeley":{"formattedCitation":"(Peungnumsai et al., 2018)","plainTextFormattedCitation":"(Peungnumsai et al., 2018)","previouslyFormattedCitation":"(Peungnumsai et al., 2018)"},"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Peungnumsai et al., 2018)</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Also, </w:t>
      </w:r>
      <w:r w:rsidR="00AD175A">
        <w:rPr>
          <w:rFonts w:ascii="Times New Roman" w:eastAsia="Times New Roman" w:hAnsi="Times New Roman" w:cs="Times New Roman"/>
          <w:sz w:val="24"/>
          <w:szCs w:val="24"/>
        </w:rPr>
        <w:t>many</w:t>
      </w:r>
      <w:r w:rsidRPr="00707D38">
        <w:rPr>
          <w:rFonts w:ascii="Times New Roman" w:eastAsia="Times New Roman" w:hAnsi="Times New Roman" w:cs="Times New Roman"/>
          <w:sz w:val="24"/>
          <w:szCs w:val="24"/>
        </w:rPr>
        <w:t xml:space="preserve"> small to medium-sized organizations have found that changing </w:t>
      </w:r>
      <w:r w:rsidR="00AD175A">
        <w:rPr>
          <w:rFonts w:ascii="Times New Roman" w:eastAsia="Times New Roman" w:hAnsi="Times New Roman" w:cs="Times New Roman"/>
          <w:sz w:val="24"/>
          <w:szCs w:val="24"/>
        </w:rPr>
        <w:t>operating procedures</w:t>
      </w:r>
      <w:r w:rsidRPr="00707D38">
        <w:rPr>
          <w:rFonts w:ascii="Times New Roman" w:eastAsia="Times New Roman" w:hAnsi="Times New Roman" w:cs="Times New Roman"/>
          <w:sz w:val="24"/>
          <w:szCs w:val="24"/>
        </w:rPr>
        <w:t xml:space="preserve"> to comply with the Feasible supply chain management standards is expensive and unnecessary</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80/00207543.2013.849014","ISSN":"1366588X","abstract":"Research on green supply chain management (GSCM) or sustainable supply chain management (SSCM) has attracted increased attention in recent years. Although GSCM/SSCM has been studied for developed and developing countries, there has been little information about the adoption of GSCM/SSCM practices in India. This article presents one of the earliest surveys on GSCM practices in Indian manufacturing firms. The items for the survey were developed based on the extant literature and feedback from corporates. Some of the major findings of the survey are as follows. We found that the state of adoption of GSCM practices by Indian firms was still in its infancy, the awareness of environmental sustainability was quite low among consumers, and the regulatory framework was also lacking in terms of promoting environmental sustainability. Results of data analysis showed that supplier collaboration for environmental sustainability had a positive impact on environmentally sustainable product design and logistics, which in turn was positively related to competitiveness and economic performance of the firm. We compared the results with the observations made by other researchers for developed and developing countries and provided managerial implications for the government and manufacturers as to what steps need to be taken to generate awareness towards environmental sustainability and facilitate the adoption of GSCM practices among Indian firms to a greater extent. We conclude the paper by indicating directions for future research on GSCM/SSCM. © 2013 Taylor &amp; Francis.","author":[{"dropping-particle":"","family":"Mitra","given":"Subrata","non-dropping-particle":"","parse-names":false,"suffix":""},{"dropping-particle":"","family":"Datta","given":"Partha Priya","non-dropping-particle":"","parse-names":false,"suffix":""}],"container-title":"International Journal of Production Research","id":"ITEM-1","issue":"7","issued":{"date-parts":[["2014"]]},"page":"2085-2107","publisher":"Taylor and Francis Ltd.","title":"Adoption of green supply chain management practices and their impact on performance: An exploratory study of Indian manufacturing firms","type":"article-journal","volume":"52"},"uris":["http://www.mendeley.com/documents/?uuid=f46cf45f-6287-312e-a9f7-153f21c4cae1","http://www.mendeley.com/documents/?uuid=0c8afef2-459a-4fb0-8be8-df2dfa6c09fa"]}],"mendeley":{"formattedCitation":"(Mitra &amp; Datta, 2014)","plainTextFormattedCitation":"(Mitra &amp; Datta, 2014)","previouslyFormattedCitation":"(Mitra &amp; Datta, 2014)"},"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Mitra &amp; Datta, 2014)</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The </w:t>
      </w:r>
      <w:r w:rsidR="00AD175A">
        <w:rPr>
          <w:rFonts w:ascii="Times New Roman" w:eastAsia="Times New Roman" w:hAnsi="Times New Roman" w:cs="Times New Roman"/>
          <w:sz w:val="24"/>
          <w:szCs w:val="24"/>
        </w:rPr>
        <w:t>Thai foodstuff industry's adoption of supply chain regulation strategies</w:t>
      </w:r>
      <w:r w:rsidR="00952D81">
        <w:rPr>
          <w:rFonts w:ascii="Times New Roman" w:eastAsia="Times New Roman" w:hAnsi="Times New Roman" w:cs="Times New Roman"/>
          <w:sz w:val="24"/>
          <w:szCs w:val="24"/>
        </w:rPr>
        <w:t xml:space="preserve"> is still in its infancy since each business has its own</w:t>
      </w:r>
      <w:r w:rsidRPr="00707D38">
        <w:rPr>
          <w:rFonts w:ascii="Times New Roman" w:eastAsia="Times New Roman" w:hAnsi="Times New Roman" w:cs="Times New Roman"/>
          <w:sz w:val="24"/>
          <w:szCs w:val="24"/>
        </w:rPr>
        <w:t xml:space="preserve"> perspective and definition of feasible manufacturing processes. Often, small foodstuff enterprises do not worry about sustainability and the advantages of being sustain</w:t>
      </w:r>
      <w:r w:rsidR="00104615">
        <w:rPr>
          <w:rFonts w:ascii="Times New Roman" w:eastAsia="Times New Roman" w:hAnsi="Times New Roman" w:cs="Times New Roman"/>
          <w:sz w:val="24"/>
          <w:szCs w:val="24"/>
        </w:rPr>
        <w:t>able</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3390/FOODS9040492","ISSN":"23048158","abstract":"The food industry has recently faced rapid and constant changes due to the current industrial revolution, Industry 4.0, which has also profoundly altered the dynamics of the industry overall. Due to the emerging digitalisation, manufacturing models are changing through the use of smart technologies, such as robotics, Artificial Intelligence (AI), Internet of Things (IoT), machine learning, etc. They are experiencing a new phase of automation that enables innovative and more efficient processes, products and services. The introduction of these novel business models demands new professional skills requirements in the workforce of the food industry. In this work, we introduce an industry-driven proactive strategy to achieve a successful digital transformation in the food sector. For that purpose, we focus on defining the current and near-future key skills and competencies demanded by each of the professional profiles related to the food industry. To achieve this, we generated an automated database of current and future professions and competencies and skills. This database can be used as a fundamental roadmap guiding the sector through future changes caused by Industry 4.0. The interest shown by the local sectorial cluster and related entities reinforce the idea. This research will be a key tool for both academics and policy-makers to provide well-developed and better-oriented continuous training programs in order to reduce the skill mismatch between the workforce and the jobs.","author":[{"dropping-particle":"","family":"Akyazi","given":"Tugce","non-dropping-particle":"","parse-names":false,"suffix":""},{"dropping-particle":"","family":"Goti","given":"Aitor","non-dropping-particle":"","parse-names":false,"suffix":""},{"dropping-particle":"","family":"Oyarbide","given":"Aitor","non-dropping-particle":"","parse-names":false,"suffix":""},{"dropping-particle":"","family":"Alberdi","given":"Elisabete","non-dropping-particle":"","parse-names":false,"suffix":""},{"dropping-particle":"","family":"Bayon","given":"Felix","non-dropping-particle":"","parse-names":false,"suffix":""}],"container-title":"Foods","id":"ITEM-1","issue":"4","issued":{"date-parts":[["2020","4"]]},"publisher":"MDPI Multidisciplinary Digital Publishing Institute","title":"A guide for the food industry to meet the future skills requirements emerging with industry 4.0","type":"article-journal","volume":"9"},"uris":["http://www.mendeley.com/documents/?uuid=89eba394-c2d3-329b-97f7-b37c882ce7cd","http://www.mendeley.com/documents/?uuid=d382d99d-0093-4657-a4a8-547e90e0c178"]}],"mendeley":{"formattedCitation":"(Akyazi et al., 2020)","plainTextFormattedCitation":"(Akyazi et al., 2020)","previouslyFormattedCitation":"(Akyazi et al., 2020)"},"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Akyazi et al., 2020)</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With studies focusing on green supply chain management, there ha</w:t>
      </w:r>
      <w:r w:rsidR="00104615">
        <w:rPr>
          <w:rFonts w:ascii="Times New Roman" w:eastAsia="Times New Roman" w:hAnsi="Times New Roman" w:cs="Times New Roman"/>
          <w:sz w:val="24"/>
          <w:szCs w:val="24"/>
        </w:rPr>
        <w:t>ve</w:t>
      </w:r>
      <w:r w:rsidRPr="00707D38">
        <w:rPr>
          <w:rFonts w:ascii="Times New Roman" w:eastAsia="Times New Roman" w:hAnsi="Times New Roman" w:cs="Times New Roman"/>
          <w:sz w:val="24"/>
          <w:szCs w:val="24"/>
        </w:rPr>
        <w:t xml:space="preserve"> not been m</w:t>
      </w:r>
      <w:r w:rsidR="00104615">
        <w:rPr>
          <w:rFonts w:ascii="Times New Roman" w:eastAsia="Times New Roman" w:hAnsi="Times New Roman" w:cs="Times New Roman"/>
          <w:sz w:val="24"/>
          <w:szCs w:val="24"/>
        </w:rPr>
        <w:t>any studies</w:t>
      </w:r>
      <w:r w:rsidRPr="00707D38">
        <w:rPr>
          <w:rFonts w:ascii="Times New Roman" w:eastAsia="Times New Roman" w:hAnsi="Times New Roman" w:cs="Times New Roman"/>
          <w:sz w:val="24"/>
          <w:szCs w:val="24"/>
        </w:rPr>
        <w:t xml:space="preserve"> conducted in Thai</w:t>
      </w:r>
      <w:r w:rsidR="007443C5">
        <w:rPr>
          <w:rFonts w:ascii="Times New Roman" w:eastAsia="Times New Roman" w:hAnsi="Times New Roman" w:cs="Times New Roman"/>
          <w:sz w:val="24"/>
          <w:szCs w:val="24"/>
        </w:rPr>
        <w:t>land</w:t>
      </w:r>
      <w:r w:rsidRPr="00707D38">
        <w:rPr>
          <w:rFonts w:ascii="Times New Roman" w:eastAsia="Times New Roman" w:hAnsi="Times New Roman" w:cs="Times New Roman"/>
          <w:sz w:val="24"/>
          <w:szCs w:val="24"/>
        </w:rPr>
        <w:t xml:space="preserve"> on feasible supply chain management strategies in the </w:t>
      </w:r>
      <w:r w:rsidR="0043072C">
        <w:rPr>
          <w:rFonts w:ascii="Times New Roman" w:eastAsia="Times New Roman" w:hAnsi="Times New Roman" w:cs="Times New Roman"/>
          <w:sz w:val="24"/>
          <w:szCs w:val="24"/>
        </w:rPr>
        <w:t>food</w:t>
      </w:r>
      <w:r w:rsidRPr="00707D38">
        <w:rPr>
          <w:rFonts w:ascii="Times New Roman" w:eastAsia="Times New Roman" w:hAnsi="Times New Roman" w:cs="Times New Roman"/>
          <w:sz w:val="24"/>
          <w:szCs w:val="24"/>
        </w:rPr>
        <w:t xml:space="preserve"> supply chain</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108/S2045-060520160000005009","ISSN":"20450613","abstract":"Purpose – This chapter introduces the volume’s theme by describing the challenges of sustainability in the agri-food industry and the critical role of agri-food supply chains. Following a description of traditional and sustainable supply chain management practices, we discuss the likely characteristics of sustainability-oriented innovations and how organizations pursuing higher levels of economic, social, and environmental performance will need to adapt their capabilities. Methodology/approach – Drawing on the emerging concepts and practices from sustainable supply chain management as well as traditional and emerging concepts from innovation, we develop general propositions and expectations about how organizations might address sustainable effectiveness in their supply chains. The importance of the agri-food industry to all three pillars of sustainable effectiveness and predictions about the inability to feed future populations gives the discussion a certain urgency. Findings – Sustainability-oriented innovations in the agri-food supply chain are different from traditional innovations. We develop propositions regarding the driving motivations, their nature and scope (i.e., more radical and systemic than incremental and focused), and the importance of a multi-stakeholder approach. The 10 cases presented in the volume are summarized.","author":[{"dropping-particle":"","family":"Cagliano","given":"Raffaella","non-dropping-particle":"","parse-names":false,"suffix":""},{"dropping-particle":"","family":"Worley","given":"Christopher G.","non-dropping-particle":"","parse-names":false,"suffix":""},{"dropping-particle":"","family":"Caniato","given":"Federico F.A.","non-dropping-particle":"","parse-names":false,"suffix":""}],"container-title":"Organizing for Sustainable Effectiveness","id":"ITEM-1","issued":{"date-parts":[["2016"]]},"page":"1-30","publisher":"Emerald Group Publishing Ltd.","title":"The challenge of sustainable innovation in agri-food supply chains","type":"article-journal","volume":"5"},"uris":["http://www.mendeley.com/documents/?uuid=dbcb1e92-888e-30cc-9207-e1c38d06de26","http://www.mendeley.com/documents/?uuid=a5f01d5e-558f-446d-a9e6-72137e080a63"]}],"mendeley":{"formattedCitation":"(Cagliano et al., 2016)","plainTextFormattedCitation":"(Cagliano et al., 2016)","previouslyFormattedCitation":"(Cagliano et al., 2016)"},"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Cagliano et al., 2016)</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w:t>
      </w:r>
    </w:p>
    <w:p w14:paraId="37CB0841" w14:textId="6D5E8E1E" w:rsidR="00AC02FF" w:rsidRPr="0097343B" w:rsidRDefault="00AC02FF" w:rsidP="00EE27B9">
      <w:pPr>
        <w:pStyle w:val="Heading1"/>
        <w:spacing w:line="276" w:lineRule="auto"/>
        <w:rPr>
          <w:rFonts w:ascii="Times New Roman" w:hAnsi="Times New Roman" w:cs="Times New Roman"/>
          <w:sz w:val="28"/>
          <w:szCs w:val="28"/>
        </w:rPr>
      </w:pPr>
      <w:r w:rsidRPr="0097343B">
        <w:rPr>
          <w:rFonts w:ascii="Times New Roman" w:hAnsi="Times New Roman" w:cs="Times New Roman"/>
          <w:sz w:val="28"/>
          <w:szCs w:val="28"/>
        </w:rPr>
        <w:lastRenderedPageBreak/>
        <w:t xml:space="preserve">1.1 Techniques to Increase Food Quality </w:t>
      </w:r>
    </w:p>
    <w:p w14:paraId="030864B5" w14:textId="69CAC514" w:rsidR="00AC02FF" w:rsidRPr="00AC02FF" w:rsidRDefault="00AC02FF" w:rsidP="00EE27B9">
      <w:pPr>
        <w:spacing w:line="276" w:lineRule="auto"/>
        <w:ind w:firstLine="720"/>
        <w:jc w:val="both"/>
        <w:rPr>
          <w:rFonts w:ascii="Times New Roman" w:eastAsia="Times New Roman" w:hAnsi="Times New Roman" w:cs="Times New Roman"/>
          <w:sz w:val="24"/>
          <w:szCs w:val="24"/>
        </w:rPr>
      </w:pPr>
      <w:r w:rsidRPr="00AC02FF">
        <w:rPr>
          <w:rFonts w:ascii="Times New Roman" w:eastAsia="Times New Roman" w:hAnsi="Times New Roman" w:cs="Times New Roman"/>
          <w:sz w:val="24"/>
          <w:szCs w:val="24"/>
        </w:rPr>
        <w:t>Th</w:t>
      </w:r>
      <w:r w:rsidR="00AD175A">
        <w:rPr>
          <w:rFonts w:ascii="Times New Roman" w:eastAsia="Times New Roman" w:hAnsi="Times New Roman" w:cs="Times New Roman"/>
          <w:sz w:val="24"/>
          <w:szCs w:val="24"/>
        </w:rPr>
        <w:t>is study provides the following recommendations for polic</w:t>
      </w:r>
      <w:r w:rsidRPr="00AC02FF">
        <w:rPr>
          <w:rFonts w:ascii="Times New Roman" w:eastAsia="Times New Roman" w:hAnsi="Times New Roman" w:cs="Times New Roman"/>
          <w:sz w:val="24"/>
          <w:szCs w:val="24"/>
        </w:rPr>
        <w:t xml:space="preserve">y. Food firms should first acknowledge that their existence and competitive advantage depend on foodstuff quality assurance and the factors that affect it, such as financial, social, and environmental performances. </w:t>
      </w:r>
      <w:r w:rsidR="00AD175A">
        <w:rPr>
          <w:rFonts w:ascii="Times New Roman" w:eastAsia="Times New Roman" w:hAnsi="Times New Roman" w:cs="Times New Roman"/>
          <w:sz w:val="24"/>
          <w:szCs w:val="24"/>
        </w:rPr>
        <w:t xml:space="preserve">Pursuing commercial interests should </w:t>
      </w:r>
      <w:r w:rsidRPr="00AC02FF">
        <w:rPr>
          <w:rFonts w:ascii="Times New Roman" w:eastAsia="Times New Roman" w:hAnsi="Times New Roman" w:cs="Times New Roman"/>
          <w:sz w:val="24"/>
          <w:szCs w:val="24"/>
        </w:rPr>
        <w:t>accompan</w:t>
      </w:r>
      <w:r w:rsidR="007443C5">
        <w:rPr>
          <w:rFonts w:ascii="Times New Roman" w:eastAsia="Times New Roman" w:hAnsi="Times New Roman" w:cs="Times New Roman"/>
          <w:sz w:val="24"/>
          <w:szCs w:val="24"/>
        </w:rPr>
        <w:t>y</w:t>
      </w:r>
      <w:r w:rsidRPr="00AC02FF">
        <w:rPr>
          <w:rFonts w:ascii="Times New Roman" w:eastAsia="Times New Roman" w:hAnsi="Times New Roman" w:cs="Times New Roman"/>
          <w:sz w:val="24"/>
          <w:szCs w:val="24"/>
        </w:rPr>
        <w:t xml:space="preserve"> environmental and social obligations, particularly </w:t>
      </w:r>
      <w:r w:rsidR="00AD175A">
        <w:rPr>
          <w:rFonts w:ascii="Times New Roman" w:eastAsia="Times New Roman" w:hAnsi="Times New Roman" w:cs="Times New Roman"/>
          <w:sz w:val="24"/>
          <w:szCs w:val="24"/>
        </w:rPr>
        <w:t>ensuring</w:t>
      </w:r>
      <w:r w:rsidRPr="00AC02FF">
        <w:rPr>
          <w:rFonts w:ascii="Times New Roman" w:eastAsia="Times New Roman" w:hAnsi="Times New Roman" w:cs="Times New Roman"/>
          <w:sz w:val="24"/>
          <w:szCs w:val="24"/>
        </w:rPr>
        <w:t xml:space="preserve"> food security, which is crucial for their reputation and company image. Food firms should employ SSCM strategies for </w:t>
      </w:r>
      <w:r w:rsidR="00104615">
        <w:rPr>
          <w:rFonts w:ascii="Times New Roman" w:eastAsia="Times New Roman" w:hAnsi="Times New Roman" w:cs="Times New Roman"/>
          <w:sz w:val="24"/>
          <w:szCs w:val="24"/>
        </w:rPr>
        <w:t>sustain</w:t>
      </w:r>
      <w:r w:rsidRPr="00AC02FF">
        <w:rPr>
          <w:rFonts w:ascii="Times New Roman" w:eastAsia="Times New Roman" w:hAnsi="Times New Roman" w:cs="Times New Roman"/>
          <w:sz w:val="24"/>
          <w:szCs w:val="24"/>
        </w:rPr>
        <w:t xml:space="preserve">able development to increase long-term environmental and social responsibility management, which is beneficial for quality assurance and development. </w:t>
      </w:r>
      <w:r w:rsidR="007443C5">
        <w:rPr>
          <w:rFonts w:ascii="Times New Roman" w:eastAsia="Times New Roman" w:hAnsi="Times New Roman" w:cs="Times New Roman"/>
          <w:sz w:val="24"/>
          <w:szCs w:val="24"/>
        </w:rPr>
        <w:t>T</w:t>
      </w:r>
      <w:r w:rsidRPr="00AC02FF">
        <w:rPr>
          <w:rFonts w:ascii="Times New Roman" w:eastAsia="Times New Roman" w:hAnsi="Times New Roman" w:cs="Times New Roman"/>
          <w:sz w:val="24"/>
          <w:szCs w:val="24"/>
        </w:rPr>
        <w:t xml:space="preserve">o improve </w:t>
      </w:r>
      <w:r w:rsidR="00AD175A">
        <w:rPr>
          <w:rFonts w:ascii="Times New Roman" w:eastAsia="Times New Roman" w:hAnsi="Times New Roman" w:cs="Times New Roman"/>
          <w:sz w:val="24"/>
          <w:szCs w:val="24"/>
        </w:rPr>
        <w:t>food security, a concern for consumers in Thailand and on the global market, the government should strengthen the food industry environment laws</w:t>
      </w:r>
      <w:r w:rsidRPr="00AC02FF">
        <w:rPr>
          <w:rFonts w:ascii="Times New Roman" w:eastAsia="Times New Roman" w:hAnsi="Times New Roman" w:cs="Times New Roman"/>
          <w:sz w:val="24"/>
          <w:szCs w:val="24"/>
        </w:rPr>
        <w:t xml:space="preserve">. </w:t>
      </w:r>
      <w:r w:rsidR="00AD175A">
        <w:rPr>
          <w:rFonts w:ascii="Times New Roman" w:eastAsia="Times New Roman" w:hAnsi="Times New Roman" w:cs="Times New Roman"/>
          <w:sz w:val="24"/>
          <w:szCs w:val="24"/>
        </w:rPr>
        <w:t>This study would encourage food</w:t>
      </w:r>
      <w:r w:rsidRPr="00AC02FF">
        <w:rPr>
          <w:rFonts w:ascii="Times New Roman" w:eastAsia="Times New Roman" w:hAnsi="Times New Roman" w:cs="Times New Roman"/>
          <w:sz w:val="24"/>
          <w:szCs w:val="24"/>
        </w:rPr>
        <w:t xml:space="preserve"> companies to implement feasible supply chain management.</w:t>
      </w:r>
    </w:p>
    <w:p w14:paraId="740C24FB" w14:textId="24645BC7" w:rsidR="00AC02FF" w:rsidRPr="00AC02FF" w:rsidRDefault="00AC02FF" w:rsidP="00EE27B9">
      <w:pPr>
        <w:spacing w:line="276" w:lineRule="auto"/>
        <w:ind w:firstLine="720"/>
        <w:jc w:val="both"/>
        <w:rPr>
          <w:rFonts w:ascii="Times New Roman" w:eastAsia="Times New Roman" w:hAnsi="Times New Roman" w:cs="Times New Roman"/>
          <w:sz w:val="24"/>
          <w:szCs w:val="24"/>
        </w:rPr>
      </w:pPr>
      <w:r w:rsidRPr="00AC02FF">
        <w:rPr>
          <w:rFonts w:ascii="Times New Roman" w:eastAsia="Times New Roman" w:hAnsi="Times New Roman" w:cs="Times New Roman"/>
          <w:sz w:val="24"/>
          <w:szCs w:val="24"/>
        </w:rPr>
        <w:t>Th</w:t>
      </w:r>
      <w:r w:rsidR="00AD175A">
        <w:rPr>
          <w:rFonts w:ascii="Times New Roman" w:eastAsia="Times New Roman" w:hAnsi="Times New Roman" w:cs="Times New Roman"/>
          <w:sz w:val="24"/>
          <w:szCs w:val="24"/>
        </w:rPr>
        <w:t>is study makes the following contributions</w:t>
      </w:r>
      <w:r w:rsidRPr="00AC02FF">
        <w:rPr>
          <w:rFonts w:ascii="Times New Roman" w:eastAsia="Times New Roman" w:hAnsi="Times New Roman" w:cs="Times New Roman"/>
          <w:sz w:val="24"/>
          <w:szCs w:val="24"/>
        </w:rPr>
        <w:t xml:space="preserve">: first, the literature assessment on SSCM reveals that, despite an increase in SSCM research, there is a </w:t>
      </w:r>
      <w:r w:rsidR="00AD175A">
        <w:rPr>
          <w:rFonts w:ascii="Times New Roman" w:eastAsia="Times New Roman" w:hAnsi="Times New Roman" w:cs="Times New Roman"/>
          <w:sz w:val="24"/>
          <w:szCs w:val="24"/>
        </w:rPr>
        <w:t>shortage</w:t>
      </w:r>
      <w:r w:rsidRPr="00AC02FF">
        <w:rPr>
          <w:rFonts w:ascii="Times New Roman" w:eastAsia="Times New Roman" w:hAnsi="Times New Roman" w:cs="Times New Roman"/>
          <w:sz w:val="24"/>
          <w:szCs w:val="24"/>
        </w:rPr>
        <w:t xml:space="preserve"> of empirical data and theoretical analysis about feasible supply chains in developing nations. </w:t>
      </w:r>
      <w:r w:rsidR="007443C5">
        <w:rPr>
          <w:rFonts w:ascii="Times New Roman" w:eastAsia="Times New Roman" w:hAnsi="Times New Roman" w:cs="Times New Roman"/>
          <w:sz w:val="24"/>
          <w:szCs w:val="24"/>
        </w:rPr>
        <w:t>T</w:t>
      </w:r>
      <w:r w:rsidRPr="00AC02FF">
        <w:rPr>
          <w:rFonts w:ascii="Times New Roman" w:eastAsia="Times New Roman" w:hAnsi="Times New Roman" w:cs="Times New Roman"/>
          <w:sz w:val="24"/>
          <w:szCs w:val="24"/>
        </w:rPr>
        <w:t>o better understand SCM practices, this study will focus on Thailand, a developing economy in Southeast Asia. Second, to improve sustainability and competitive advantage, firms can be</w:t>
      </w:r>
      <w:r w:rsidR="00AD175A">
        <w:rPr>
          <w:rFonts w:ascii="Times New Roman" w:eastAsia="Times New Roman" w:hAnsi="Times New Roman" w:cs="Times New Roman"/>
          <w:sz w:val="24"/>
          <w:szCs w:val="24"/>
        </w:rPr>
        <w:t>tter understand</w:t>
      </w:r>
      <w:r w:rsidRPr="00AC02FF">
        <w:rPr>
          <w:rFonts w:ascii="Times New Roman" w:eastAsia="Times New Roman" w:hAnsi="Times New Roman" w:cs="Times New Roman"/>
          <w:sz w:val="24"/>
          <w:szCs w:val="24"/>
        </w:rPr>
        <w:t xml:space="preserve"> how SSCM affects company performance.</w:t>
      </w:r>
    </w:p>
    <w:p w14:paraId="10F397FE" w14:textId="26AE5991" w:rsidR="00AC02FF" w:rsidRPr="00AC02FF" w:rsidRDefault="00AC02FF" w:rsidP="00EE27B9">
      <w:pPr>
        <w:spacing w:line="276" w:lineRule="auto"/>
        <w:ind w:firstLine="720"/>
        <w:jc w:val="both"/>
        <w:rPr>
          <w:rFonts w:ascii="Times New Roman" w:eastAsia="Times New Roman" w:hAnsi="Times New Roman" w:cs="Times New Roman"/>
          <w:sz w:val="24"/>
          <w:szCs w:val="24"/>
        </w:rPr>
      </w:pPr>
      <w:r w:rsidRPr="00AC02FF">
        <w:rPr>
          <w:rFonts w:ascii="Times New Roman" w:eastAsia="Times New Roman" w:hAnsi="Times New Roman" w:cs="Times New Roman"/>
          <w:sz w:val="24"/>
          <w:szCs w:val="24"/>
        </w:rPr>
        <w:t xml:space="preserve">Professionals in the food industry can use the findings to help them implement SSCM practices by evaluating the approved practices, the sustainability performance measurements, and the </w:t>
      </w:r>
      <w:r w:rsidR="00AD175A">
        <w:rPr>
          <w:rFonts w:ascii="Times New Roman" w:eastAsia="Times New Roman" w:hAnsi="Times New Roman" w:cs="Times New Roman"/>
          <w:sz w:val="24"/>
          <w:szCs w:val="24"/>
        </w:rPr>
        <w:t>critical</w:t>
      </w:r>
      <w:r w:rsidRPr="00AC02FF">
        <w:rPr>
          <w:rFonts w:ascii="Times New Roman" w:eastAsia="Times New Roman" w:hAnsi="Times New Roman" w:cs="Times New Roman"/>
          <w:sz w:val="24"/>
          <w:szCs w:val="24"/>
        </w:rPr>
        <w:t xml:space="preserve"> components of SSCM</w:t>
      </w:r>
      <w:r w:rsidR="00FA34C9">
        <w:rPr>
          <w:rFonts w:ascii="Times New Roman" w:eastAsia="Times New Roman" w:hAnsi="Times New Roman" w:cs="Times New Roman"/>
          <w:sz w:val="24"/>
          <w:szCs w:val="24"/>
        </w:rPr>
        <w:t xml:space="preserve"> </w:t>
      </w:r>
      <w:r w:rsidR="00FA34C9">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111/J.1937-5956.2005.TB00235.X","ISSN":"10591478","abstract":"Operations management researchers and practitioners face new challenges in integrating issues of sustainability with their traditional areas of interest. During the past 20 years, there has been growing pressure on businesses to pay more attention to the environmental and resource consequences of the products and services they offer and the processes they deploy. One symptom of this pressure is the movement towards triple bottom line reporting (3BL) concerning the relationship of profit, people, and the planet. The resulting challenges include integrating environmental, health, and safety concerns with green-product design, lean and green operations, and closed-loop supply chains. We review these and other \"sustainability\" themes covered in the first 50 issues of Production and Operations Management and conclude with some thoughts on future research challenges in sustainable operations management. © 2005 Production and Operations Management Society.","author":[{"dropping-particle":"","family":"Kleindorfer","given":"Paul R.","non-dropping-particle":"","parse-names":false,"suffix":""},{"dropping-particle":"","family":"Singhal","given":"Kalyan","non-dropping-particle":"","parse-names":false,"suffix":""},{"dropping-particle":"","family":"Wassenhove","given":"Luk N.","non-dropping-particle":"Van","parse-names":false,"suffix":""}],"container-title":"Production and Operations Management","id":"ITEM-1","issue":"4","issued":{"date-parts":[["2005"]]},"page":"482-492","publisher":"Florida International University","title":"Sustainable operations management","type":"article-journal","volume":"14"},"uris":["http://www.mendeley.com/documents/?uuid=67e330a0-591a-3c02-a2f7-e901b20c6434"]}],"mendeley":{"formattedCitation":"(Kleindorfer et al., 2005)","plainTextFormattedCitation":"(Kleindorfer et al., 2005)","previouslyFormattedCitation":"(Kleindorfer et al., 2005)"},"properties":{"noteIndex":0},"schema":"https://github.com/citation-style-language/schema/raw/master/csl-citation.json"}</w:instrText>
      </w:r>
      <w:r w:rsidR="00FA34C9">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Kleindorfer et al., 2005)</w:t>
      </w:r>
      <w:r w:rsidR="00FA34C9">
        <w:rPr>
          <w:rFonts w:ascii="Times New Roman" w:eastAsia="Times New Roman" w:hAnsi="Times New Roman" w:cs="Times New Roman"/>
          <w:sz w:val="24"/>
          <w:szCs w:val="24"/>
        </w:rPr>
        <w:fldChar w:fldCharType="end"/>
      </w:r>
      <w:r w:rsidRPr="00AC02FF">
        <w:rPr>
          <w:rFonts w:ascii="Times New Roman" w:eastAsia="Times New Roman" w:hAnsi="Times New Roman" w:cs="Times New Roman"/>
          <w:sz w:val="24"/>
          <w:szCs w:val="24"/>
        </w:rPr>
        <w:t>. Finally, this report makes recommendations to legislators for improving the realistic practices of the food business. This study also contributes empirical data to the body of literature on the sustainability of food supply chains by using econometric techniques to analyze the impact of internal and external supply chain management practices on the environmental, financial, and social performances of food companies</w:t>
      </w:r>
      <w:r w:rsidR="008C18D1">
        <w:rPr>
          <w:rFonts w:ascii="Times New Roman" w:eastAsia="Times New Roman" w:hAnsi="Times New Roman" w:cs="Times New Roman"/>
          <w:sz w:val="24"/>
          <w:szCs w:val="24"/>
        </w:rPr>
        <w:t>,</w:t>
      </w:r>
      <w:r w:rsidRPr="00AC02FF">
        <w:rPr>
          <w:rFonts w:ascii="Times New Roman" w:eastAsia="Times New Roman" w:hAnsi="Times New Roman" w:cs="Times New Roman"/>
          <w:sz w:val="24"/>
          <w:szCs w:val="24"/>
        </w:rPr>
        <w:t xml:space="preserve"> as well as the impact of environmental, financial, and social performances on the companies' capacity to ensure the quality of their products. The study also supports the suitability of the Resource-Based Perspective and Stakeholder theories for research on workable supply chains.</w:t>
      </w:r>
    </w:p>
    <w:p w14:paraId="1D7CCF1E" w14:textId="418621A4" w:rsidR="00AD175A"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Due to the complexity and vast spread of the multiple connections in the network, supply chain sustainability is a problem</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02/FES3.261","ISSN":"20483694","abstract":"In recent years, global hunger has begun to rise, returning to levels from a decade ago. Climate change is a key driver behind these recent rises and is one of the leading causes of severe food crises. When coupled with population growth and land use change, future climate variability is predicted to have profound impacts on global food security. We examine future global impacts of climate variability, population, and land use change on food security to 2050, using the modeling framework FEEDME (Food Estimation and Export for Diet and Malnutrition Evaluation). The model uses national food balance sheets (FBS) to determine mean per capita calories, hence incorporating an assumption that minimum dietary energy requirements (MDER) remain constant. To account for climate variability, we use two Representative Concentration Pathway (RCP) scenarios from the Intergovernmental Panel on Climate Change (IPCC), alongside three Shared Socio-economic Pathway (SSP) scenarios incorporating land use and population change within the model. Our results indicate that SSP scenarios have a larger impact on future food insecurity, in particular because of projected changes in population. Countries with a projected decrease in population growth had higher food security, while those with a projected rapid population growth tended to experience the worst impacts on food security. Although climate change scenarios had an effect on future crop yields, population growth appeared to be the dominant driver of change in undernourishment prevalence. Therefore, strategies to mitigate the consequences of projected population growth, including improved maternal health care, increasing equality of access to food at the national level, closing the yield gap, and changes in trade patterns, are essential to ensuring severe future food insecurity is avoided.","author":[{"dropping-particle":"","family":"Molotoks","given":"Amy","non-dropping-particle":"","parse-names":false,"suffix":""},{"dropping-particle":"","family":"Smith","given":"Pete","non-dropping-particle":"","parse-names":false,"suffix":""},{"dropping-particle":"","family":"Dawson","given":"Terence P.","non-dropping-particle":"","parse-names":false,"suffix":""}],"container-title":"Food and Energy Security","id":"ITEM-1","issue":"1","issued":{"date-parts":[["2021","2"]]},"publisher":"Blackwell Publishing Ltd","title":"Impacts of land use, population, and climate change on global food security","type":"article-journal","volume":"10"},"uris":["http://www.mendeley.com/documents/?uuid=03751a10-d4ee-3c62-a07c-09cfbea44790","http://www.mendeley.com/documents/?uuid=cf10b903-6b6a-4504-82f2-2cede728000f"]}],"mendeley":{"formattedCitation":"(Molotoks et al., 2021)","plainTextFormattedCitation":"(Molotoks et al., 2021)","previouslyFormattedCitation":"(Molotoks et al., 2021)"},"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Molotoks et al., 2021)</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w:t>
      </w:r>
      <w:r w:rsidR="00AD175A">
        <w:rPr>
          <w:rFonts w:ascii="Times New Roman" w:eastAsia="Times New Roman" w:hAnsi="Times New Roman" w:cs="Times New Roman"/>
          <w:sz w:val="24"/>
          <w:szCs w:val="24"/>
        </w:rPr>
        <w:t xml:space="preserve">Without innovative digital tools, </w:t>
      </w:r>
      <w:r w:rsidR="00104615">
        <w:rPr>
          <w:rFonts w:ascii="Times New Roman" w:eastAsia="Times New Roman" w:hAnsi="Times New Roman" w:cs="Times New Roman"/>
          <w:sz w:val="24"/>
          <w:szCs w:val="24"/>
        </w:rPr>
        <w:t>i</w:t>
      </w:r>
      <w:r w:rsidR="00AD175A">
        <w:rPr>
          <w:rFonts w:ascii="Times New Roman" w:eastAsia="Times New Roman" w:hAnsi="Times New Roman" w:cs="Times New Roman"/>
          <w:sz w:val="24"/>
          <w:szCs w:val="24"/>
        </w:rPr>
        <w:t>t is impossible to maintain and manage the position of responsibility and real-time visibility required to realize ambitious sustainability aspiration</w:t>
      </w:r>
      <w:r w:rsidRPr="00707D38">
        <w:rPr>
          <w:rFonts w:ascii="Times New Roman" w:eastAsia="Times New Roman" w:hAnsi="Times New Roman" w:cs="Times New Roman"/>
          <w:sz w:val="24"/>
          <w:szCs w:val="24"/>
        </w:rPr>
        <w:t>s</w:t>
      </w:r>
      <w:r w:rsidR="00160D56">
        <w:rPr>
          <w:rFonts w:ascii="Times New Roman" w:eastAsia="Times New Roman" w:hAnsi="Times New Roman" w:cs="Times New Roman"/>
          <w:sz w:val="24"/>
          <w:szCs w:val="24"/>
        </w:rPr>
        <w:t xml:space="preserve"> </w:t>
      </w:r>
      <w:r w:rsidR="00160D56">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abstract":"Supply chain management firms are gradually pressurized to incorporate social sustainability practices to address social issues. Though, the researchers emphasized on different dimensions of sustainable supply chain management (SSCM), i.e., social, environmental and economic but fewer considered the social aspect of sustainability. The purpose of this research is to take into account the social dimension of sustainability into manufacturing industries. The social dimension of sustainability as compared to other sustainable, has severe adverse impact across supply chains. In order to demonstrate the applicability and efficiency of social sustainability in supply chain management, a sample of 53 practitioners of Pakistani manufacturing companies has been selected to prioritize and evaluate the SCSS criteria by applying a decision-making multi-criteria method called the best worst method (BWM). The criteria of the study are ranked according to their average weight achieved through BWM. The criterion employment practices has been chosen as the most significant criterion while cultural values criterion is considered as least important. The results of this study are helpful for industry managers, practitioners and decision makers to take the decisions for the implementation of social criteria to enhance the social sustainability that lead to sustainable development.","author":[{"dropping-particle":"","family":"Khokhar","given":"Maryam","non-dropping-particle":"","parse-names":false,"suffix":""},{"dropping-particle":"","family":"Hou","given":"Yumei","non-dropping-particle":"","parse-names":false,"suffix":""},{"dropping-particle":"","family":"Rafique","given":"Muhammad Asim","non-dropping-particle":"","parse-names":false,"suffix":""},{"dropping-particle":"","family":"Iqbal","given":"Wasim","non-dropping-particle":"","parse-names":false,"suffix":""}],"id":"ITEM-1","issue":"2","issued":{"date-parts":[["2020"]]},"number-of-pages":"185-194","title":"Evaluating the Social Sustainability Criteria of Supply Chain Management in Manufacturing Industries: A Role of BWM in MCDM Ocena kryteriów zrównoważoności społecznej w zarządzaniu łańcuchem dostaw w przemyśle wytwórczym: rola BWM w MCDM","type":"report","volume":"15"},"uris":["http://www.mendeley.com/documents/?uuid=f2d42c5a-968f-3518-a130-dfa5a94a24e6"]}],"mendeley":{"formattedCitation":"(Khokhar, Hou, et al., 2020)","plainTextFormattedCitation":"(Khokhar, Hou, et al., 2020)","previouslyFormattedCitation":"(Khokhar, Hou, et al., 2020)"},"properties":{"noteIndex":0},"schema":"https://github.com/citation-style-language/schema/raw/master/csl-citation.json"}</w:instrText>
      </w:r>
      <w:r w:rsidR="00160D56">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Khokhar, Hou, et al., 2020)</w:t>
      </w:r>
      <w:r w:rsidR="00160D56">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Moreover, digital transformation in force chains has the horrible property of not having to occur all at once to be effectiv</w:t>
      </w:r>
      <w:r w:rsidR="00AD175A">
        <w:rPr>
          <w:rFonts w:ascii="Times New Roman" w:eastAsia="Times New Roman" w:hAnsi="Times New Roman" w:cs="Times New Roman"/>
          <w:sz w:val="24"/>
          <w:szCs w:val="24"/>
        </w:rPr>
        <w:t>e. Force chain operations</w:t>
      </w:r>
      <w:r w:rsidRPr="00707D38">
        <w:rPr>
          <w:rFonts w:ascii="Times New Roman" w:eastAsia="Times New Roman" w:hAnsi="Times New Roman" w:cs="Times New Roman"/>
          <w:sz w:val="24"/>
          <w:szCs w:val="24"/>
        </w:rPr>
        <w:t xml:space="preserve"> </w:t>
      </w:r>
      <w:r w:rsidR="00104615">
        <w:rPr>
          <w:rFonts w:ascii="Times New Roman" w:eastAsia="Times New Roman" w:hAnsi="Times New Roman" w:cs="Times New Roman"/>
          <w:sz w:val="24"/>
          <w:szCs w:val="24"/>
        </w:rPr>
        <w:t xml:space="preserve">will </w:t>
      </w:r>
      <w:r w:rsidRPr="00707D38">
        <w:rPr>
          <w:rFonts w:ascii="Times New Roman" w:eastAsia="Times New Roman" w:hAnsi="Times New Roman" w:cs="Times New Roman"/>
          <w:sz w:val="24"/>
          <w:szCs w:val="24"/>
        </w:rPr>
        <w:t xml:space="preserve">gradually </w:t>
      </w:r>
      <w:r w:rsidR="00AD175A">
        <w:rPr>
          <w:rFonts w:ascii="Times New Roman" w:eastAsia="Times New Roman" w:hAnsi="Times New Roman" w:cs="Times New Roman"/>
          <w:sz w:val="24"/>
          <w:szCs w:val="24"/>
        </w:rPr>
        <w:t xml:space="preserve">be </w:t>
      </w:r>
      <w:r w:rsidRPr="00707D38">
        <w:rPr>
          <w:rFonts w:ascii="Times New Roman" w:eastAsia="Times New Roman" w:hAnsi="Times New Roman" w:cs="Times New Roman"/>
          <w:sz w:val="24"/>
          <w:szCs w:val="24"/>
        </w:rPr>
        <w:t>digitized in</w:t>
      </w:r>
      <w:r w:rsidR="007443C5">
        <w:rPr>
          <w:rFonts w:ascii="Times New Roman" w:eastAsia="Times New Roman" w:hAnsi="Times New Roman" w:cs="Times New Roman"/>
          <w:sz w:val="24"/>
          <w:szCs w:val="24"/>
        </w:rPr>
        <w:t>crementally</w:t>
      </w:r>
      <w:r w:rsidRPr="00707D38">
        <w:rPr>
          <w:rFonts w:ascii="Times New Roman" w:eastAsia="Times New Roman" w:hAnsi="Times New Roman" w:cs="Times New Roman"/>
          <w:sz w:val="24"/>
          <w:szCs w:val="24"/>
        </w:rPr>
        <w:t xml:space="preserve">. Like how </w:t>
      </w:r>
      <w:r w:rsidR="00AD175A">
        <w:rPr>
          <w:rFonts w:ascii="Times New Roman" w:eastAsia="Times New Roman" w:hAnsi="Times New Roman" w:cs="Times New Roman"/>
          <w:sz w:val="24"/>
          <w:szCs w:val="24"/>
        </w:rPr>
        <w:t>intelligen</w:t>
      </w:r>
      <w:r w:rsidRPr="00707D38">
        <w:rPr>
          <w:rFonts w:ascii="Times New Roman" w:eastAsia="Times New Roman" w:hAnsi="Times New Roman" w:cs="Times New Roman"/>
          <w:sz w:val="24"/>
          <w:szCs w:val="24"/>
        </w:rPr>
        <w:t xml:space="preserve">t plants and digital force chains acquire and analyze data by their </w:t>
      </w:r>
      <w:r w:rsidR="00AD175A">
        <w:rPr>
          <w:rFonts w:ascii="Times New Roman" w:eastAsia="Times New Roman" w:hAnsi="Times New Roman" w:cs="Times New Roman"/>
          <w:sz w:val="24"/>
          <w:szCs w:val="24"/>
        </w:rPr>
        <w:t>integr</w:t>
      </w:r>
      <w:r w:rsidRPr="00707D38">
        <w:rPr>
          <w:rFonts w:ascii="Times New Roman" w:eastAsia="Times New Roman" w:hAnsi="Times New Roman" w:cs="Times New Roman"/>
          <w:sz w:val="24"/>
          <w:szCs w:val="24"/>
        </w:rPr>
        <w:t>ity</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3390/SU8030246","ISSN":"20711050","abstract":"Currently, the environment and sustainability are important topics for every industry. The food industry is particularly complicated in this regard because of the dynamic and complex character of food products and their production. This study uses structural equation modeling (SEM) and a fuzzy analytic hierarchy process (FAHP) to investigate which factors are suitable for evaluating the environmental performance of Thailand's food industry. A first-stage questionnaire survey was conducted with 178 managers in the food industry that obtained a certificate from the Department of Industrial Work of Thailand to synthesize the performance measurement model and the significance of the relationship between the indicators. A second-stage questionnaire measured 18 experts' priorities regarding the criteria and sub-factors involved in the different aspects and assessment items regarding environmental performance. SEM showed that quality management, market orientation, and innovation capability have a significantly positive effect on environmental performance. The FAHP showed that the experts were most concerned about quality management, followed by market orientation and innovation capability; the assessment items for quality policy, quality assurance, and customer orientation were of the most concern. The findings of this study can be referenced and support managerial decision making when monitoring environmental performance.","author":[{"dropping-particle":"","family":"Pipatprapa","given":"Anirut","non-dropping-particle":"","parse-names":false,"suffix":""},{"dropping-particle":"","family":"Huang","given":"Hsiang Hsi","non-dropping-particle":"","parse-names":false,"suffix":""},{"dropping-particle":"","family":"Huang","given":"Ching Hsu","non-dropping-particle":"","parse-names":false,"suffix":""}],"container-title":"Sustainability (Switzerland)","id":"ITEM-1","issue":"3","issued":{"date-parts":[["2016","3"]]},"publisher":"MDPI","title":"A novel environmental performance evaluation of Thailand's food industry using structural equation modeling and fuzzy analytic hierarchy techniques","type":"article-journal","volume":"8"},"uris":["http://www.mendeley.com/documents/?uuid=28d257c2-5aec-3460-b5a1-74866e78c32b","http://www.mendeley.com/documents/?uuid=13b8ddd9-3209-4fbf-bba9-fcf005c1fb5d"]}],"mendeley":{"formattedCitation":"(Pipatprapa et al., 2016)","plainTextFormattedCitation":"(Pipatprapa et al., 2016)","previouslyFormattedCitation":"(Pipatprapa et al., 2016)"},"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Pipatprapa et al., 2016)</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Hence, linked technologies start calculating their ROI as soon as they are integrated</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80/00130095.2018.1476060","ISSN":"19448287","abstract":"The last two decades have seen a major wave of retail globalization that has driven the transformation of retail markets in the emerging economies of Southeast Asia and beyond. This article provides a systematic analysis of the divergent pathways of retail market transformation in Malaysia and Thailand through exploring the interface of foreign retailers’ strategies of market development and regulatory efforts by the state. Drawing on the variegated capitalism approach and relational economic geography perspectives, the article develops a dynamic analytical framework for investigating and contrasting contestation and negotiation in the process of market transformation. Based on extensive fieldwork and comprehensive secondary data analysis carried out in Malaysia and Thailand, it demonstrates the different trajectories of the Malaysian and Thai retail markets since the turn of the millennium, and explains the political-economic context, and state-regulatory and retail firm strategies that interactively shape market change. While Malaysia has seen substantial levels of state intervention to protect domestic interests and create a two-tier retail system, the Thai retail market transformation has been based on less rigid but more geographically varied state regulation and foreign retail firm strategies. Thus, this article sheds new light on the host economy impacts of retail globalization in the context of local and national contestation and regulation. It concludes with a summary of the findings and reflections on the value of the analytical frame developed here for research on comparative capitalism beyond the retail sector.","author":[{"dropping-particle":"","family":"Dales","given":"Alexandra","non-dropping-particle":"","parse-names":false,"suffix":""},{"dropping-particle":"","family":"Coe","given":"Neil M.","non-dropping-particle":"","parse-names":false,"suffix":""},{"dropping-particle":"","family":"Hess","given":"Martin","non-dropping-particle":"","parse-names":false,"suffix":""}],"container-title":"Economic Geography","id":"ITEM-1","issue":"1","issued":{"date-parts":[["2019","1"]]},"page":"90-111","publisher":"Taylor and Francis Inc.","title":"Variegated National Retail Markets: Negotiating Transformation through Regulation in Malaysia and Thailand","type":"article-journal","volume":"95"},"uris":["http://www.mendeley.com/documents/?uuid=4c2aa7f7-0bbe-34af-815c-2dae1ae1a0fa","http://www.mendeley.com/documents/?uuid=0abfb22d-c466-4d70-880c-11aa5d8010f9"]}],"mendeley":{"formattedCitation":"(Dales et al., 2019)","plainTextFormattedCitation":"(Dales et al., 2019)","previouslyFormattedCitation":"(Dales et al., 2019)"},"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Dales et al., 2019)</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w:t>
      </w:r>
    </w:p>
    <w:p w14:paraId="13DEF945" w14:textId="6AC35813" w:rsidR="00F679A8" w:rsidRPr="00707D38" w:rsidRDefault="001B77C9" w:rsidP="00EE27B9">
      <w:pPr>
        <w:spacing w:line="276" w:lineRule="auto"/>
        <w:ind w:firstLine="720"/>
        <w:jc w:val="both"/>
        <w:rPr>
          <w:rFonts w:ascii="Times New Roman" w:eastAsia="Times New Roman" w:hAnsi="Times New Roman" w:cs="Times New Roman"/>
          <w:b/>
          <w:sz w:val="24"/>
          <w:szCs w:val="24"/>
        </w:rPr>
      </w:pPr>
      <w:r w:rsidRPr="00707D38">
        <w:rPr>
          <w:rFonts w:ascii="Times New Roman" w:eastAsia="Times New Roman" w:hAnsi="Times New Roman" w:cs="Times New Roman"/>
          <w:sz w:val="24"/>
          <w:szCs w:val="24"/>
        </w:rPr>
        <w:lastRenderedPageBreak/>
        <w:t xml:space="preserve">Nevertheless, </w:t>
      </w:r>
      <w:r w:rsidR="00AD175A">
        <w:rPr>
          <w:rFonts w:ascii="Times New Roman" w:eastAsia="Times New Roman" w:hAnsi="Times New Roman" w:cs="Times New Roman"/>
          <w:sz w:val="24"/>
          <w:szCs w:val="24"/>
        </w:rPr>
        <w:t>much</w:t>
      </w:r>
      <w:r w:rsidRPr="00707D38">
        <w:rPr>
          <w:rFonts w:ascii="Times New Roman" w:eastAsia="Times New Roman" w:hAnsi="Times New Roman" w:cs="Times New Roman"/>
          <w:sz w:val="24"/>
          <w:szCs w:val="24"/>
        </w:rPr>
        <w:t xml:space="preserve"> research conducted globally, particularly in Asia, discovered feasible supply chain management, particularly in manufacturing and other sectors</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B978-0-12-818703-6.00015-5","abstract":"Big data mining can support the optimization of supply chain management, natural resource management, transportation management, service parts management, smart energy management, and so on. Such optimization can result in significantly reducing energy consumption and related carbon emissions. Therefore big-data-driven low-carbon management can help societies to make the urgently needed societal changes to transition to equitable, sustainable, livable, low carbon societies.","author":[{"dropping-particle":"","family":"Zhang","given":"Zhihua","non-dropping-particle":"","parse-names":false,"suffix":""},{"dropping-particle":"","family":"Li","given":"Jianping","non-dropping-particle":"","parse-names":false,"suffix":""}],"container-title":"Big Data Mining for Climate Change","id":"ITEM-1","issued":{"date-parts":[["2020"]]},"page":"287-299","publisher":"Elsevier","title":"Big-data-driven low-carbon management","type":"article-journal"},"uris":["http://www.mendeley.com/documents/?uuid=33b1f7f5-faf7-3df1-b15b-3979e6a6128c","http://www.mendeley.com/documents/?uuid=a0c6b710-7974-464a-8642-d51dc6d43ae6"]}],"mendeley":{"formattedCitation":"(Zhang &amp; Li, 2020)","plainTextFormattedCitation":"(Zhang &amp; Li, 2020)","previouslyFormattedCitation":"(Zhang &amp; Li, 2020)"},"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Zhang &amp; Li, 2020)</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The food supply chain has not been the subject of much inquiry. These </w:t>
      </w:r>
      <w:r w:rsidR="00AD175A">
        <w:rPr>
          <w:rFonts w:ascii="Times New Roman" w:eastAsia="Times New Roman" w:hAnsi="Times New Roman" w:cs="Times New Roman"/>
          <w:sz w:val="24"/>
          <w:szCs w:val="24"/>
        </w:rPr>
        <w:t>fundamental</w:t>
      </w:r>
      <w:r w:rsidRPr="00707D38">
        <w:rPr>
          <w:rFonts w:ascii="Times New Roman" w:eastAsia="Times New Roman" w:hAnsi="Times New Roman" w:cs="Times New Roman"/>
          <w:sz w:val="24"/>
          <w:szCs w:val="24"/>
        </w:rPr>
        <w:t xml:space="preserve"> difficulties are numerous. His study of manufacturing's feasible supply chain management techniques is </w:t>
      </w:r>
      <w:r w:rsidR="00AD175A">
        <w:rPr>
          <w:rFonts w:ascii="Times New Roman" w:eastAsia="Times New Roman" w:hAnsi="Times New Roman" w:cs="Times New Roman"/>
          <w:sz w:val="24"/>
          <w:szCs w:val="24"/>
        </w:rPr>
        <w:t>useless</w:t>
      </w:r>
      <w:r w:rsidRPr="00707D38">
        <w:rPr>
          <w:rFonts w:ascii="Times New Roman" w:eastAsia="Times New Roman" w:hAnsi="Times New Roman" w:cs="Times New Roman"/>
          <w:sz w:val="24"/>
          <w:szCs w:val="24"/>
        </w:rPr>
        <w:t xml:space="preserve">. </w:t>
      </w:r>
      <w:r w:rsidR="00104615">
        <w:rPr>
          <w:rFonts w:ascii="Times New Roman" w:eastAsia="Times New Roman" w:hAnsi="Times New Roman" w:cs="Times New Roman"/>
          <w:sz w:val="24"/>
          <w:szCs w:val="24"/>
        </w:rPr>
        <w:t>C</w:t>
      </w:r>
      <w:r w:rsidRPr="00707D38">
        <w:rPr>
          <w:rFonts w:ascii="Times New Roman" w:eastAsia="Times New Roman" w:hAnsi="Times New Roman" w:cs="Times New Roman"/>
          <w:sz w:val="24"/>
          <w:szCs w:val="24"/>
        </w:rPr>
        <w:t>onducted on the effects of his feasible supply bond management methods on the internal and external environments, the economy, society, a</w:t>
      </w:r>
      <w:r w:rsidR="008353C2">
        <w:rPr>
          <w:rFonts w:ascii="Times New Roman" w:eastAsia="Times New Roman" w:hAnsi="Times New Roman" w:cs="Times New Roman"/>
          <w:sz w:val="24"/>
          <w:szCs w:val="24"/>
        </w:rPr>
        <w:t>nd</w:t>
      </w:r>
      <w:r w:rsidRPr="00707D38">
        <w:rPr>
          <w:rFonts w:ascii="Times New Roman" w:eastAsia="Times New Roman" w:hAnsi="Times New Roman" w:cs="Times New Roman"/>
          <w:sz w:val="24"/>
          <w:szCs w:val="24"/>
        </w:rPr>
        <w:t xml:space="preserve"> quality assurance</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ijdrr.2022.103183","ISSN":"22124209","abstract":"The food supply chain (FSC) is considered to be a critical infrastructure by all governments, and multiple strategies have been proposed to make FSCs more resilient towards disruptions. However, major disasters such as COVID-19 have exposed the vulnerabilities in FSC that were previously invisible (or easily solved) during normal operation but become a major challenge in a major disaster situation. Researchers quickly responded to the challenge, as shown by the significant increase in the number of articles on FSC management in disaster events since COVID-19, providing the motivation for this article. This research conducts a systematic literature review on research into FSC management in disaster events. The articles identified are analysed using content analyses to distinguish research objectives, methodologies, threats from different types of disasters and proposed solutions. This article also uncovers research gaps and presents suggested research directions. One of the gaps identified is the lack of research on humanitarian FSC. Most articles are focused on the resilience of commercial FSC during disaster events, while lacking research focused on humanitarian FSC. There are several differences between commercial and humanitarian FSC, making further research on humanitarian FSC necessary.","author":[{"dropping-particle":"","family":"Perdana","given":"Tomy","non-dropping-particle":"","parse-names":false,"suffix":""},{"dropping-particle":"","family":"Onggo","given":"Bhakti Stephan","non-dropping-particle":"","parse-names":false,"suffix":""},{"dropping-particle":"","family":"Sadeli","given":"Agriani Hermita","non-dropping-particle":"","parse-names":false,"suffix":""},{"dropping-particle":"","family":"Chaerani","given":"Diah","non-dropping-particle":"","parse-names":false,"suffix":""},{"dropping-particle":"","family":"Achmad","given":"Audi Luqmanul Hakim","non-dropping-particle":"","parse-names":false,"suffix":""},{"dropping-particle":"","family":"Hermiatin","given":"Fernianda Rahayu","non-dropping-particle":"","parse-names":false,"suffix":""},{"dropping-particle":"","family":"Gong","given":"Yu","non-dropping-particle":"","parse-names":false,"suffix":""}],"container-title":"International Journal of Disaster Risk Reduction","id":"ITEM-1","issued":{"date-parts":[["2022","9"]]},"publisher":"Elsevier Ltd","title":"Food supply chain management in disaster events: A systematic literature review","type":"article-journal","volume":"79"},"uris":["http://www.mendeley.com/documents/?uuid=1c771c4d-d4f0-3c3b-8925-353903a1c72e","http://www.mendeley.com/documents/?uuid=3589422a-deed-4e45-8efb-2e6d989a3813"]}],"mendeley":{"formattedCitation":"(Perdana et al., 2022)","plainTextFormattedCitation":"(Perdana et al., 2022)","previouslyFormattedCitation":"(Perdana et al., 2022)"},"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Perdana et al., 2022)</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Thai food industry successes. As a result, we try to analyze the impact of his feasible supply chain regulations techniques in Thailand in this study. </w:t>
      </w:r>
      <w:r w:rsidR="0043072C" w:rsidRPr="00707D38">
        <w:rPr>
          <w:rFonts w:ascii="Times New Roman" w:eastAsia="Times New Roman" w:hAnsi="Times New Roman" w:cs="Times New Roman"/>
          <w:sz w:val="24"/>
          <w:szCs w:val="24"/>
        </w:rPr>
        <w:t>Adoption</w:t>
      </w:r>
      <w:r w:rsidRPr="00707D38">
        <w:rPr>
          <w:rFonts w:ascii="Times New Roman" w:eastAsia="Times New Roman" w:hAnsi="Times New Roman" w:cs="Times New Roman"/>
          <w:sz w:val="24"/>
          <w:szCs w:val="24"/>
        </w:rPr>
        <w:t xml:space="preserve"> of feasible supply chain handling strategies on an internal and external level</w:t>
      </w:r>
      <w:r w:rsidR="00104615">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Thai foodstuff industry successes</w:t>
      </w:r>
      <w:r w:rsidR="00104615">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and assurances of food quality. The outcome of this study will assist </w:t>
      </w:r>
      <w:r w:rsidR="0043072C">
        <w:rPr>
          <w:rFonts w:ascii="Times New Roman" w:eastAsia="Times New Roman" w:hAnsi="Times New Roman" w:cs="Times New Roman"/>
          <w:sz w:val="24"/>
          <w:szCs w:val="24"/>
        </w:rPr>
        <w:t xml:space="preserve">foodstuff </w:t>
      </w:r>
      <w:r w:rsidR="0043072C" w:rsidRPr="00707D38">
        <w:rPr>
          <w:rFonts w:ascii="Times New Roman" w:eastAsia="Times New Roman" w:hAnsi="Times New Roman" w:cs="Times New Roman"/>
          <w:sz w:val="24"/>
          <w:szCs w:val="24"/>
        </w:rPr>
        <w:t>firms</w:t>
      </w:r>
      <w:r w:rsidRPr="00707D38">
        <w:rPr>
          <w:rFonts w:ascii="Times New Roman" w:eastAsia="Times New Roman" w:hAnsi="Times New Roman" w:cs="Times New Roman"/>
          <w:sz w:val="24"/>
          <w:szCs w:val="24"/>
        </w:rPr>
        <w:t xml:space="preserve"> </w:t>
      </w:r>
      <w:r w:rsidR="00104615">
        <w:rPr>
          <w:rFonts w:ascii="Times New Roman" w:eastAsia="Times New Roman" w:hAnsi="Times New Roman" w:cs="Times New Roman"/>
          <w:sz w:val="24"/>
          <w:szCs w:val="24"/>
        </w:rPr>
        <w:t xml:space="preserve">in </w:t>
      </w:r>
      <w:r w:rsidRPr="00707D38">
        <w:rPr>
          <w:rFonts w:ascii="Times New Roman" w:eastAsia="Times New Roman" w:hAnsi="Times New Roman" w:cs="Times New Roman"/>
          <w:sz w:val="24"/>
          <w:szCs w:val="24"/>
        </w:rPr>
        <w:t>better understand</w:t>
      </w:r>
      <w:r w:rsidR="00104615">
        <w:rPr>
          <w:rFonts w:ascii="Times New Roman" w:eastAsia="Times New Roman" w:hAnsi="Times New Roman" w:cs="Times New Roman"/>
          <w:sz w:val="24"/>
          <w:szCs w:val="24"/>
        </w:rPr>
        <w:t>ing</w:t>
      </w:r>
      <w:r w:rsidRPr="00707D38">
        <w:rPr>
          <w:rFonts w:ascii="Times New Roman" w:eastAsia="Times New Roman" w:hAnsi="Times New Roman" w:cs="Times New Roman"/>
          <w:sz w:val="24"/>
          <w:szCs w:val="24"/>
        </w:rPr>
        <w:t xml:space="preserve"> how feasible supply chain control affects operational success. Increase your competitive edge and sustainability</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JCLEPRO.2017.06.093","ISSN":"09596526","abstract":"The combination of sustainable supply chain management (SSCM) and dynamic capabilities theory is a fairly young topic, which has attracted great attention from scholars and practitioners recently. This study empirically investigates the impact of SSCM practices on supply chain (SC) dynamic capabilities and enterprise performance (including economic, environmental and social performance) by explicitly focusing on the mediation effect of SC dynamic capabilities on the link between SSCM practices and enterprise performance. Data collected from 209 Chinese manufacturing firms were analyzed using structural equation modeling. The results reveal that SSCM practices have a significant positive effect on SC dynamic capabilities and all three dimensions of performances. Whereas SC dynamic capabilities affect only environmental performance positively, they have no effect on economic performance and social performance. Furthermore our analysis reveals that SC dynamic capabilities partially mediate the relationship between SSCM practices and enterprise performance. Overall, the findings explicate the importance for firms, in particular those operating in developing countries, to reinforce their SC dynamic capabilities and implement effective SSCM practices as an enabler.","author":[{"dropping-particle":"","family":"Hong","given":"Jiangtao","non-dropping-particle":"","parse-names":false,"suffix":""},{"dropping-particle":"","family":"Zhang","given":"Yibin","non-dropping-particle":"","parse-names":false,"suffix":""},{"dropping-particle":"","family":"Ding","given":"Minqiu","non-dropping-particle":"","parse-names":false,"suffix":""}],"container-title":"Journal of Cleaner Production","id":"ITEM-1","issued":{"date-parts":[["2018","1"]]},"page":"3508-3519","publisher":"Elsevier Ltd","title":"Sustainable supply chain management practices, supply chain dynamic capabilities, and enterprise performance","type":"article-journal","volume":"172"},"uris":["http://www.mendeley.com/documents/?uuid=6f43aa98-3c79-321a-898a-f5eeabc3f1b6","http://www.mendeley.com/documents/?uuid=cf30da1f-8209-4d95-8a42-61c49ee352cc"]}],"mendeley":{"formattedCitation":"(Hong, Zhang, &amp; Ding, 2018)","plainTextFormattedCitation":"(Hong, Zhang, &amp; Ding, 2018)","previouslyFormattedCitation":"(Hong, Zhang, &amp; Ding, 2018)"},"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Hong, Zhang, &amp; Ding, 2018)</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w:t>
      </w:r>
    </w:p>
    <w:p w14:paraId="60EABABD" w14:textId="6B5D01B4" w:rsidR="00F679A8" w:rsidRPr="0097343B" w:rsidRDefault="001B77C9" w:rsidP="00EE27B9">
      <w:pPr>
        <w:pStyle w:val="Heading1"/>
        <w:numPr>
          <w:ilvl w:val="0"/>
          <w:numId w:val="11"/>
        </w:numPr>
        <w:spacing w:line="276" w:lineRule="auto"/>
        <w:rPr>
          <w:rFonts w:ascii="Times New Roman" w:hAnsi="Times New Roman" w:cs="Times New Roman"/>
          <w:sz w:val="28"/>
          <w:szCs w:val="28"/>
        </w:rPr>
      </w:pPr>
      <w:bookmarkStart w:id="2" w:name="_Toc135989203"/>
      <w:r w:rsidRPr="0097343B">
        <w:rPr>
          <w:rFonts w:ascii="Times New Roman" w:hAnsi="Times New Roman" w:cs="Times New Roman"/>
          <w:sz w:val="28"/>
          <w:szCs w:val="28"/>
        </w:rPr>
        <w:t>Literature Review</w:t>
      </w:r>
      <w:bookmarkEnd w:id="2"/>
    </w:p>
    <w:p w14:paraId="280ACED6" w14:textId="106863F0" w:rsidR="00F679A8" w:rsidRPr="00707D38" w:rsidRDefault="00AD175A" w:rsidP="00EE27B9">
      <w:pPr>
        <w:spacing w:line="276"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opting feasible distributor chain regulation methods for food and beverage firms worldwide has becom</w:t>
      </w:r>
      <w:r w:rsidR="001B77C9" w:rsidRPr="00707D38">
        <w:rPr>
          <w:rFonts w:ascii="Times New Roman" w:eastAsia="Times New Roman" w:hAnsi="Times New Roman" w:cs="Times New Roman"/>
          <w:sz w:val="24"/>
          <w:szCs w:val="24"/>
        </w:rPr>
        <w:t xml:space="preserve">e crucial. </w:t>
      </w:r>
      <w:r>
        <w:rPr>
          <w:rFonts w:ascii="Times New Roman" w:eastAsia="Times New Roman" w:hAnsi="Times New Roman" w:cs="Times New Roman"/>
          <w:sz w:val="24"/>
          <w:szCs w:val="24"/>
        </w:rPr>
        <w:t>This part reviews the literature on the effects of feasible supply chain management strategies on productivity and improvement control in the daily bread industry</w:t>
      </w:r>
      <w:r w:rsidR="001B77C9" w:rsidRPr="00707D38">
        <w:rPr>
          <w:rFonts w:ascii="Times New Roman" w:eastAsia="Times New Roman" w:hAnsi="Times New Roman" w:cs="Times New Roman"/>
          <w:sz w:val="24"/>
          <w:szCs w:val="24"/>
        </w:rPr>
        <w:t xml:space="preserve">. </w:t>
      </w:r>
      <w:r w:rsidR="0043072C" w:rsidRPr="00707D38">
        <w:rPr>
          <w:rFonts w:ascii="Times New Roman" w:eastAsia="Times New Roman" w:hAnsi="Times New Roman" w:cs="Times New Roman"/>
          <w:sz w:val="24"/>
          <w:szCs w:val="24"/>
        </w:rPr>
        <w:t>Feasible</w:t>
      </w:r>
      <w:r w:rsidR="001B77C9" w:rsidRPr="00707D38">
        <w:rPr>
          <w:rFonts w:ascii="Times New Roman" w:eastAsia="Times New Roman" w:hAnsi="Times New Roman" w:cs="Times New Roman"/>
          <w:sz w:val="24"/>
          <w:szCs w:val="24"/>
        </w:rPr>
        <w:t xml:space="preserve"> supply chain management action provides the following advantages</w:t>
      </w:r>
      <w:r w:rsidR="00160D56">
        <w:rPr>
          <w:rFonts w:ascii="Times New Roman" w:eastAsia="Times New Roman" w:hAnsi="Times New Roman" w:cs="Times New Roman"/>
          <w:sz w:val="24"/>
          <w:szCs w:val="24"/>
        </w:rPr>
        <w:t xml:space="preserve"> </w:t>
      </w:r>
      <w:r w:rsidR="00160D56">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52131/PJHSS.2022.1004.0310","ISSN":"2415-007X","abstract":"The makeup industry is a well-known and fast-progressing industry around the world however; they are from a time facing problems. As makeup industries are evolving there is quite an amount of setback and scandals too that they have to face because of the increasing feminine point of view, changes in mindsets, generation change, discouraging advertisement old strategies, increase in offensiveness, and the most horrified one increasing of chemicals that harm. This irresponsibleness had started to put a publicity burden and lawsuits on their shoulders too. This study adopted a questionnaire with a valid sample size of 93. Through SPSS (Statistical Package for the Social Sciences), the tests for normality, validity, correlation, exploratory factor analysis, and regression analysis were conducted. The study found that the product, placement, branding, physical evidence, perspective from makeup users, and usefulness of the advertising content, all have and negative impact on the makeup industry. The study has validated all the results. We also find that the usefulness of advertising content plays an important moderating role in the relationships between product offerings as destination and make-up society. The makeup industry will benefit from the findings of this study in developing beneficial strategies for the promotion of makeup usage, which can be used in future studies as well.","author":[{"dropping-particle":"","family":"Khokhar","given":"Maryam","non-dropping-particle":"","parse-names":false,"suffix":""},{"dropping-particle":"","family":"Devi","given":"Anila","non-dropping-particle":"","parse-names":false,"suffix":""},{"dropping-particle":"","family":"Siddiqui","given":"Mehtab Begum","non-dropping-particle":"","parse-names":false,"suffix":""},{"dropping-particle":"","family":"Bhatti","given":"Azeem Akhtar","non-dropping-particle":"","parse-names":false,"suffix":""}],"container-title":"Pakistan Journal of Humanities and Social Sciences","id":"ITEM-1","issue":"4","issued":{"date-parts":[["2022","12","31"]]},"page":"1571– 1579-1571– 1579","publisher":"International Research Alliance for Sustainable Development","title":"Performance of the Cosmetics Industry from the Perspective of Corporate Social Responsibility and Circular Economy: A Cross?Cultural Current Challenges Faced In the Cosmetics Industry","type":"article-journal","volume":"10"},"uris":["http://www.mendeley.com/documents/?uuid=7f11cc10-88ce-3a09-865c-5c3dabbae2d2"]}],"mendeley":{"formattedCitation":"(Khokhar et al., 2022)","plainTextFormattedCitation":"(Khokhar et al., 2022)","previouslyFormattedCitation":"(Khokhar et al., 2022)"},"properties":{"noteIndex":0},"schema":"https://github.com/citation-style-language/schema/raw/master/csl-citation.json"}</w:instrText>
      </w:r>
      <w:r w:rsidR="00160D56">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Khokhar et al., 2022)</w:t>
      </w:r>
      <w:r w:rsidR="00160D56">
        <w:rPr>
          <w:rFonts w:ascii="Times New Roman" w:eastAsia="Times New Roman" w:hAnsi="Times New Roman" w:cs="Times New Roman"/>
          <w:sz w:val="24"/>
          <w:szCs w:val="24"/>
        </w:rPr>
        <w:fldChar w:fldCharType="end"/>
      </w:r>
      <w:r w:rsidR="001B77C9" w:rsidRPr="00707D38">
        <w:rPr>
          <w:rFonts w:ascii="Times New Roman" w:eastAsia="Times New Roman" w:hAnsi="Times New Roman" w:cs="Times New Roman"/>
          <w:sz w:val="24"/>
          <w:szCs w:val="24"/>
        </w:rPr>
        <w:t xml:space="preserve">. Improved Environmental Performance: Several studies have found that feasible supply chain management actions can improve the environmental </w:t>
      </w:r>
      <w:r w:rsidR="009854B1">
        <w:rPr>
          <w:rFonts w:ascii="Times New Roman" w:eastAsia="Times New Roman" w:hAnsi="Times New Roman" w:cs="Times New Roman"/>
          <w:sz w:val="24"/>
          <w:szCs w:val="24"/>
        </w:rPr>
        <w:t>p</w:t>
      </w:r>
      <w:r w:rsidR="001B77C9" w:rsidRPr="00707D38">
        <w:rPr>
          <w:rFonts w:ascii="Times New Roman" w:eastAsia="Times New Roman" w:hAnsi="Times New Roman" w:cs="Times New Roman"/>
          <w:sz w:val="24"/>
          <w:szCs w:val="24"/>
        </w:rPr>
        <w:t>erformance of food companies. For example, a</w:t>
      </w:r>
      <w:r w:rsidR="0043072C">
        <w:rPr>
          <w:rFonts w:ascii="Times New Roman" w:eastAsia="Times New Roman" w:hAnsi="Times New Roman" w:cs="Times New Roman"/>
          <w:sz w:val="24"/>
          <w:szCs w:val="24"/>
        </w:rPr>
        <w:t xml:space="preserve"> study</w:t>
      </w:r>
      <w:r w:rsidR="001B77C9" w:rsidRPr="00707D38">
        <w:rPr>
          <w:rFonts w:ascii="Times New Roman" w:eastAsia="Times New Roman" w:hAnsi="Times New Roman" w:cs="Times New Roman"/>
          <w:sz w:val="24"/>
          <w:szCs w:val="24"/>
        </w:rPr>
        <w:t xml:space="preserve"> implementing feasible supply chain management actions can help reduce greenhouse gas emissions, minimize waste, and conserve natural resources</w:t>
      </w:r>
      <w:r w:rsidR="00FA34C9">
        <w:rPr>
          <w:rFonts w:ascii="Times New Roman" w:eastAsia="Times New Roman" w:hAnsi="Times New Roman" w:cs="Times New Roman"/>
          <w:sz w:val="24"/>
          <w:szCs w:val="24"/>
        </w:rPr>
        <w:t xml:space="preserve"> </w:t>
      </w:r>
      <w:r w:rsidR="00FA34C9">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108/SCM-07-2025-0668","ISSN":"1359-8546","author":[{"dropping-particle":"","family":"Santos","given":"Adriana","non-dropping-particle":"","parse-names":false,"suffix":""},{"dropping-particle":"","family":"Coelho","given":"Arnaldo","non-dropping-particle":"","parse-names":false,"suffix":""},{"dropping-particle":"","family":"Neves","given":"Maria Elisabete","non-dropping-particle":"","parse-names":false,"suffix":""}],"container-title":"Supply Chain Management: An International Journal","id":"ITEM-1","issued":{"date-parts":[["2025","12","2"]]},"page":"1-19","title":"The role of green alliance capabilities in supply chain integration and sustainable performance: moderating effects of ambidexterity","type":"article-journal"},"uris":["http://www.mendeley.com/documents/?uuid=9a90eb55-9b6b-3075-9612-1324b8721888"]}],"mendeley":{"formattedCitation":"(Santos et al., 2025)","plainTextFormattedCitation":"(Santos et al., 2025)","previouslyFormattedCitation":"(Santos et al., 2025)"},"properties":{"noteIndex":0},"schema":"https://github.com/citation-style-language/schema/raw/master/csl-citation.json"}</w:instrText>
      </w:r>
      <w:r w:rsidR="00FA34C9">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Santos et al., 2025)</w:t>
      </w:r>
      <w:r w:rsidR="00FA34C9">
        <w:rPr>
          <w:rFonts w:ascii="Times New Roman" w:eastAsia="Times New Roman" w:hAnsi="Times New Roman" w:cs="Times New Roman"/>
          <w:sz w:val="24"/>
          <w:szCs w:val="24"/>
        </w:rPr>
        <w:fldChar w:fldCharType="end"/>
      </w:r>
      <w:r w:rsidR="001B77C9" w:rsidRPr="00707D38">
        <w:rPr>
          <w:rFonts w:ascii="Times New Roman" w:eastAsia="Times New Roman" w:hAnsi="Times New Roman" w:cs="Times New Roman"/>
          <w:sz w:val="24"/>
          <w:szCs w:val="24"/>
        </w:rPr>
        <w:t xml:space="preserve">. The study also found that feasible supply chain management actions can lead to cost savings, </w:t>
      </w:r>
      <w:r>
        <w:rPr>
          <w:rFonts w:ascii="Times New Roman" w:eastAsia="Times New Roman" w:hAnsi="Times New Roman" w:cs="Times New Roman"/>
          <w:sz w:val="24"/>
          <w:szCs w:val="24"/>
        </w:rPr>
        <w:t>improving</w:t>
      </w:r>
      <w:r w:rsidR="001B77C9" w:rsidRPr="00707D38">
        <w:rPr>
          <w:rFonts w:ascii="Times New Roman" w:eastAsia="Times New Roman" w:hAnsi="Times New Roman" w:cs="Times New Roman"/>
          <w:sz w:val="24"/>
          <w:szCs w:val="24"/>
        </w:rPr>
        <w:t xml:space="preserve"> the bottom line of foodstuff companies</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108/SCM-05-2019-0218","ISSN":"13598546","abstract":"Purpose: Drawing on multi-theoretical lenses and a combination of supply chain and business ethics literature, this study aims to investigate the role of motives in driving sustainable supply chain management (SSCM) practices and sustainable performance. Design/methodology/approach: Using a sample of 205 supply chain companies in the USA, the authors apply structural equation modeling (SEM) analysis to empirically test the proposed model and seven hypothesized relationships. Findings: Results of the study underscore the critical role of moral motives, while highlighting that all three types of motives (instrumental, relational and moral) are robust in driving SSCM practices and achieving improvement in all three dimensions of sustainable performance–economic, environmental and social. Research limitations/implications: This research can help supply chain scholars develop a more robust subfield of motivation-based SSCM research to gain a deeper understanding of how motives may differentially predict sustainable supply chain practices and performance. Practical implications: The results of this study demonstrate the critical links between moral motivation and the triple bottom line (TBL) performance and suggest that managers pay more attention to moral motives in their decision-making. Originality/value: This study bridges gaps in the extant literature by incorporating motivation-based antecedents, expanding the scope of SSCM practices, including the social dimension of sustainability and investigating the mediating effects of SSCM practices on the links between motives and the TBL performance.","author":[{"dropping-particle":"","family":"Kitsis","given":"Aleksandr M.","non-dropping-particle":"","parse-names":false,"suffix":""},{"dropping-particle":"","family":"Chen","given":"Injazz J.","non-dropping-particle":"","parse-names":false,"suffix":""}],"container-title":"Supply Chain Management","id":"ITEM-1","issue":"3","issued":{"date-parts":[["2020","4"]]},"page":"325-341","publisher":"Emerald Group Holdings Ltd.","title":"Do motives matter? Examining the relationships between motives, SSCM practices and TBL performance","type":"article-journal","volume":"25"},"uris":["http://www.mendeley.com/documents/?uuid=cb4ef48f-170d-39aa-a180-49a32eab3ed4","http://www.mendeley.com/documents/?uuid=9895a1aa-d719-4a6e-8123-5e24937406ed"]}],"mendeley":{"formattedCitation":"(Kitsis &amp; Chen, 2020)","plainTextFormattedCitation":"(Kitsis &amp; Chen, 2020)","previouslyFormattedCitation":"(Kitsis &amp; Chen, 2020)"},"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Kitsis &amp; Chen, 2020)</w:t>
      </w:r>
      <w:r w:rsidR="00992ADC" w:rsidRPr="00707D38">
        <w:rPr>
          <w:rFonts w:ascii="Times New Roman" w:eastAsia="Times New Roman" w:hAnsi="Times New Roman" w:cs="Times New Roman"/>
          <w:sz w:val="24"/>
          <w:szCs w:val="24"/>
        </w:rPr>
        <w:fldChar w:fldCharType="end"/>
      </w:r>
      <w:r w:rsidR="001B77C9" w:rsidRPr="00707D38">
        <w:rPr>
          <w:rFonts w:ascii="Times New Roman" w:eastAsia="Times New Roman" w:hAnsi="Times New Roman" w:cs="Times New Roman"/>
          <w:sz w:val="24"/>
          <w:szCs w:val="24"/>
        </w:rPr>
        <w:t>.</w:t>
      </w:r>
    </w:p>
    <w:p w14:paraId="41ADA9FB" w14:textId="3A38EF28"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Enhanced Social Performance: </w:t>
      </w:r>
      <w:r w:rsidR="00AD175A">
        <w:rPr>
          <w:rFonts w:ascii="Times New Roman" w:eastAsia="Times New Roman" w:hAnsi="Times New Roman" w:cs="Times New Roman"/>
          <w:sz w:val="24"/>
          <w:szCs w:val="24"/>
        </w:rPr>
        <w:t>Finan</w:t>
      </w:r>
      <w:r w:rsidR="00104615">
        <w:rPr>
          <w:rFonts w:ascii="Times New Roman" w:eastAsia="Times New Roman" w:hAnsi="Times New Roman" w:cs="Times New Roman"/>
          <w:sz w:val="24"/>
          <w:szCs w:val="24"/>
        </w:rPr>
        <w:t>cial</w:t>
      </w:r>
      <w:r w:rsidR="00AD175A">
        <w:rPr>
          <w:rFonts w:ascii="Times New Roman" w:eastAsia="Times New Roman" w:hAnsi="Times New Roman" w:cs="Times New Roman"/>
          <w:sz w:val="24"/>
          <w:szCs w:val="24"/>
        </w:rPr>
        <w:t xml:space="preserve"> supply chain management actions can also improve the social </w:t>
      </w:r>
      <w:r w:rsidR="009854B1">
        <w:rPr>
          <w:rFonts w:ascii="Times New Roman" w:eastAsia="Times New Roman" w:hAnsi="Times New Roman" w:cs="Times New Roman"/>
          <w:sz w:val="24"/>
          <w:szCs w:val="24"/>
        </w:rPr>
        <w:t>p</w:t>
      </w:r>
      <w:r w:rsidR="00AD175A">
        <w:rPr>
          <w:rFonts w:ascii="Times New Roman" w:eastAsia="Times New Roman" w:hAnsi="Times New Roman" w:cs="Times New Roman"/>
          <w:sz w:val="24"/>
          <w:szCs w:val="24"/>
        </w:rPr>
        <w:t>erformance of food</w:t>
      </w:r>
      <w:r w:rsidRPr="00707D38">
        <w:rPr>
          <w:rFonts w:ascii="Times New Roman" w:eastAsia="Times New Roman" w:hAnsi="Times New Roman" w:cs="Times New Roman"/>
          <w:sz w:val="24"/>
          <w:szCs w:val="24"/>
        </w:rPr>
        <w:t xml:space="preserve"> companies. For example, a study by </w:t>
      </w:r>
      <w:r w:rsidR="0043072C" w:rsidRPr="00707D38">
        <w:rPr>
          <w:rFonts w:ascii="Times New Roman" w:eastAsia="Times New Roman" w:hAnsi="Times New Roman" w:cs="Times New Roman"/>
          <w:sz w:val="24"/>
          <w:szCs w:val="24"/>
        </w:rPr>
        <w:t>Linen</w:t>
      </w:r>
      <w:r w:rsidRPr="00707D38">
        <w:rPr>
          <w:rFonts w:ascii="Times New Roman" w:eastAsia="Times New Roman" w:hAnsi="Times New Roman" w:cs="Times New Roman"/>
          <w:sz w:val="24"/>
          <w:szCs w:val="24"/>
        </w:rPr>
        <w:t xml:space="preserve"> </w:t>
      </w:r>
      <w:r w:rsidR="0043072C" w:rsidRPr="00707D38">
        <w:rPr>
          <w:rFonts w:ascii="Times New Roman" w:eastAsia="Times New Roman" w:hAnsi="Times New Roman" w:cs="Times New Roman"/>
          <w:sz w:val="24"/>
          <w:szCs w:val="24"/>
        </w:rPr>
        <w:t>Luepke</w:t>
      </w:r>
      <w:r w:rsidRPr="00707D38">
        <w:rPr>
          <w:rFonts w:ascii="Times New Roman" w:eastAsia="Times New Roman" w:hAnsi="Times New Roman" w:cs="Times New Roman"/>
          <w:sz w:val="24"/>
          <w:szCs w:val="24"/>
        </w:rPr>
        <w:t xml:space="preserve"> and Griffiths (2010) found that implementing feasible supply chain management actions can help promote fair labo</w:t>
      </w:r>
      <w:r w:rsidR="007443C5">
        <w:rPr>
          <w:rFonts w:ascii="Times New Roman" w:eastAsia="Times New Roman" w:hAnsi="Times New Roman" w:cs="Times New Roman"/>
          <w:sz w:val="24"/>
          <w:szCs w:val="24"/>
        </w:rPr>
        <w:t>u</w:t>
      </w:r>
      <w:r w:rsidRPr="00707D38">
        <w:rPr>
          <w:rFonts w:ascii="Times New Roman" w:eastAsia="Times New Roman" w:hAnsi="Times New Roman" w:cs="Times New Roman"/>
          <w:sz w:val="24"/>
          <w:szCs w:val="24"/>
        </w:rPr>
        <w:t xml:space="preserve">r actions, protect human rights, and ensure safe working conditions. The study also found that SCM actions can </w:t>
      </w:r>
      <w:r w:rsidR="00AD175A">
        <w:rPr>
          <w:rFonts w:ascii="Times New Roman" w:eastAsia="Times New Roman" w:hAnsi="Times New Roman" w:cs="Times New Roman"/>
          <w:sz w:val="24"/>
          <w:szCs w:val="24"/>
        </w:rPr>
        <w:t>improve</w:t>
      </w:r>
      <w:r w:rsidRPr="00707D38">
        <w:rPr>
          <w:rFonts w:ascii="Times New Roman" w:eastAsia="Times New Roman" w:hAnsi="Times New Roman" w:cs="Times New Roman"/>
          <w:sz w:val="24"/>
          <w:szCs w:val="24"/>
        </w:rPr>
        <w:t xml:space="preserve"> stakeholder relationships, </w:t>
      </w:r>
      <w:r w:rsidR="00AD175A">
        <w:rPr>
          <w:rFonts w:ascii="Times New Roman" w:eastAsia="Times New Roman" w:hAnsi="Times New Roman" w:cs="Times New Roman"/>
          <w:sz w:val="24"/>
          <w:szCs w:val="24"/>
        </w:rPr>
        <w:t>enhancing</w:t>
      </w:r>
      <w:r w:rsidRPr="00707D38">
        <w:rPr>
          <w:rFonts w:ascii="Times New Roman" w:eastAsia="Times New Roman" w:hAnsi="Times New Roman" w:cs="Times New Roman"/>
          <w:sz w:val="24"/>
          <w:szCs w:val="24"/>
        </w:rPr>
        <w:t xml:space="preserve"> the reputation of foodstuff companies</w:t>
      </w:r>
      <w:r w:rsidR="00FA34C9">
        <w:rPr>
          <w:rFonts w:ascii="Times New Roman" w:eastAsia="Times New Roman" w:hAnsi="Times New Roman" w:cs="Times New Roman"/>
          <w:sz w:val="24"/>
          <w:szCs w:val="24"/>
        </w:rPr>
        <w:t xml:space="preserve"> </w:t>
      </w:r>
      <w:r w:rsidR="00FA34C9">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SFTR.2025.100837","ISSN":"2666-1888","abstract":"New energy vehicles are key in global greenhouse gas emissions reduction and climate change response. In scientific research, existing studies have thoroughly explored the technological innovation, policy impact, market acceptance, and environmental benefits of NEVs. Research on consumers' willingness to purchase NEVs has also yielded rich results, covering various factors such as economic incentives, policy support, and environmental awareness. However, few studies have considered the compound effects of these factors on purchase intention from the perspectives of psychology and behavioral science. Therefore, based on the research of previous scholars, this study constructs a three-dimensional degree-driven complex chain mediation model based on the expectation confirmation model and explores how different motivators affect purchase intention through psychological and behavioral mechanisms through consumer research. The results show that (1) motivations for sustainable consumption significantly and positively affect the purchase intention of new energy vehicles. (2) Offline experience behavior mediates between green self-efficacy and motivations for sustainable consumption behavior. (3) Green self-efficacy and offline experiential behavior show significant chain mediation effects between economic incentives perception and purchase intention. This study aims to further deepen the understanding of the market behavior of new energy vehicles and provide strategic recommendations to promote their market acceptance.","author":[{"dropping-particle":"","family":"Nong","given":"Huihui","non-dropping-particle":"","parse-names":false,"suffix":""},{"dropping-particle":"","family":"Xue","given":"Fei","non-dropping-particle":"","parse-names":false,"suffix":""}],"container-title":"Sustainable Futures","id":"ITEM-1","issued":{"date-parts":[["2025","12","1"]]},"page":"100837","publisher":"Elsevier","title":"Sustainable consumption motivation driving the purchase intention of new energy vehicles: A chain mediation model","type":"article-journal","volume":"10"},"uris":["http://www.mendeley.com/documents/?uuid=d279b3f8-49a4-39f7-a77a-ec3f0e3dc3eb"]}],"mendeley":{"formattedCitation":"(Nong &amp; Xue, 2025)","plainTextFormattedCitation":"(Nong &amp; Xue, 2025)","previouslyFormattedCitation":"(Nong &amp; Xue, 2025)"},"properties":{"noteIndex":0},"schema":"https://github.com/citation-style-language/schema/raw/master/csl-citation.json"}</w:instrText>
      </w:r>
      <w:r w:rsidR="00FA34C9">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Nong &amp; Xue, 2025)</w:t>
      </w:r>
      <w:r w:rsidR="00FA34C9">
        <w:rPr>
          <w:rFonts w:ascii="Times New Roman" w:eastAsia="Times New Roman" w:hAnsi="Times New Roman" w:cs="Times New Roman"/>
          <w:sz w:val="24"/>
          <w:szCs w:val="24"/>
        </w:rPr>
        <w:fldChar w:fldCharType="end"/>
      </w:r>
      <w:r w:rsidR="00AD175A">
        <w:rPr>
          <w:rFonts w:ascii="Times New Roman" w:eastAsia="Times New Roman" w:hAnsi="Times New Roman" w:cs="Times New Roman"/>
          <w:sz w:val="24"/>
          <w:szCs w:val="24"/>
        </w:rPr>
        <w:t xml:space="preserve">. Economic Benefits </w:t>
      </w:r>
      <w:r w:rsidRPr="00707D38">
        <w:rPr>
          <w:rFonts w:ascii="Times New Roman" w:eastAsia="Times New Roman" w:hAnsi="Times New Roman" w:cs="Times New Roman"/>
          <w:sz w:val="24"/>
          <w:szCs w:val="24"/>
        </w:rPr>
        <w:t xml:space="preserve">Several studies have found that Sustainable supply chain management actions can </w:t>
      </w:r>
      <w:r w:rsidR="00AD175A">
        <w:rPr>
          <w:rFonts w:ascii="Times New Roman" w:eastAsia="Times New Roman" w:hAnsi="Times New Roman" w:cs="Times New Roman"/>
          <w:sz w:val="24"/>
          <w:szCs w:val="24"/>
        </w:rPr>
        <w:t>benefit food companies economically</w:t>
      </w:r>
      <w:r w:rsidRPr="00707D38">
        <w:rPr>
          <w:rFonts w:ascii="Times New Roman" w:eastAsia="Times New Roman" w:hAnsi="Times New Roman" w:cs="Times New Roman"/>
          <w:sz w:val="24"/>
          <w:szCs w:val="24"/>
        </w:rPr>
        <w:t xml:space="preserve">. </w:t>
      </w:r>
      <w:r w:rsidR="0043072C">
        <w:rPr>
          <w:rFonts w:ascii="Times New Roman" w:eastAsia="Times New Roman" w:hAnsi="Times New Roman" w:cs="Times New Roman"/>
          <w:sz w:val="24"/>
          <w:szCs w:val="24"/>
        </w:rPr>
        <w:t>For example, a study</w:t>
      </w:r>
      <w:r w:rsidRPr="00707D38">
        <w:rPr>
          <w:rFonts w:ascii="Times New Roman" w:eastAsia="Times New Roman" w:hAnsi="Times New Roman" w:cs="Times New Roman"/>
          <w:sz w:val="24"/>
          <w:szCs w:val="24"/>
        </w:rPr>
        <w:t xml:space="preserve"> </w:t>
      </w:r>
      <w:r w:rsidR="00AD175A">
        <w:rPr>
          <w:rFonts w:ascii="Times New Roman" w:eastAsia="Times New Roman" w:hAnsi="Times New Roman" w:cs="Times New Roman"/>
          <w:sz w:val="24"/>
          <w:szCs w:val="24"/>
        </w:rPr>
        <w:t xml:space="preserve">showed </w:t>
      </w:r>
      <w:r w:rsidRPr="00707D38">
        <w:rPr>
          <w:rFonts w:ascii="Times New Roman" w:eastAsia="Times New Roman" w:hAnsi="Times New Roman" w:cs="Times New Roman"/>
          <w:sz w:val="24"/>
          <w:szCs w:val="24"/>
        </w:rPr>
        <w:t>that implementing feasible supply chain management actions can help reduce costs, improve efficiency, and increase the reputation of foodstuff businesses</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07/S10551-009-0156-3","ISSN":"01674544","abstract":"This project investigates salient stakeholder forces of socially responsible supply chain orientation (SRSCO) in the apparel and footwear sector focusing on fair labor management issues. SRSCO was conceptualized as a composite of internal organizational direction and external partnership for a creation and continuation of fair labor conditions throughout the supply chain. Primary stakeholders identified were consumers, regulation, industry, and media. A total of 209 mail survey responses from sourcing managers of U.S. apparel and footwear companies were analyzed. Two dimensions of SRSCO were confirmed: internal direction and external partnership. Consumer and industry peer pressures were found significantly related to internal direction, while industry peers and media were significantly related to the external partnership. Regulation was not significantly related to either internal direction or external partnerships. Lack of regulation forces to govern labor issues and roles of consumers, industry peers, and media in promoting fair labor management are discussed in this article. © Springer 2009.","author":[{"dropping-particle":"","family":"Park-Poaps","given":"Haesun","non-dropping-particle":"","parse-names":false,"suffix":""},{"dropping-particle":"","family":"Rees","given":"Kathleen","non-dropping-particle":"","parse-names":false,"suffix":""}],"container-title":"Journal of Business Ethics","id":"ITEM-1","issue":"2","issued":{"date-parts":[["2010","2"]]},"page":"305-322","title":"Stakeholder forces of socially responsible supply chain management orientation","type":"article-journal","volume":"92"},"uris":["http://www.mendeley.com/documents/?uuid=274437f6-f6c1-35c4-bb45-675dc3f3c0fb","http://www.mendeley.com/documents/?uuid=29e381be-0197-453b-89d4-5dd3761e3223"]}],"mendeley":{"formattedCitation":"(Park-Poaps &amp; Rees, 2010)","plainTextFormattedCitation":"(Park-Poaps &amp; Rees, 2010)","previouslyFormattedCitation":"(Park-Poaps &amp; Rees, 2010)"},"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Park-Poaps &amp; Rees, 2010)</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The study also found that feasible supply chain management actions can help </w:t>
      </w:r>
      <w:r w:rsidR="00AD175A">
        <w:rPr>
          <w:rFonts w:ascii="Times New Roman" w:eastAsia="Times New Roman" w:hAnsi="Times New Roman" w:cs="Times New Roman"/>
          <w:sz w:val="24"/>
          <w:szCs w:val="24"/>
        </w:rPr>
        <w:t>differentiate food companies from their competitors, leading</w:t>
      </w:r>
      <w:r w:rsidRPr="00707D38">
        <w:rPr>
          <w:rFonts w:ascii="Times New Roman" w:eastAsia="Times New Roman" w:hAnsi="Times New Roman" w:cs="Times New Roman"/>
          <w:sz w:val="24"/>
          <w:szCs w:val="24"/>
        </w:rPr>
        <w:t xml:space="preserve"> to increased sales and revenue</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resconrec.2021.105714","ISSN":"18790658","abstract":"The rapid growth of affluent urban populations and the associated modernization of food value chains are reshaping agricultural production and consumption in the Global South. Here we explore how the traditional-to-modern transition is affecting food loss and waste (FLW) using an empirical case study from Thailand. Despite the consolidation of modern retailing in the 1990s, traditional market channels and smallholder agriculture have remained operational and widespread across the country. We identified related factors affecting FLW and food quality requirements by combining stakeholder focus groups and semi-structured interviews with quantitative measurements along the value chain for Chinese cabbage (Brassica rapa, subsp. pekinensis). Quality requirements were often accompanied by FLW generation and propagated upstream the value chain. At the field level, factors affecting both FLW and food quality included weather events, pests and diseases, and low prices at the farm gate. However, products that did not meet supermarket requirements could still find a market channel in traditional, wholesale markets. In both pathways, a head of cabbage lost 44 to 66% of its wet weight before reaching the consumer, as stakeholders trimmed the outer leaves at each node of the value chain. Stakeholders associated with modern retailers produced on average significantly more waste from trimming (42%) than other stakeholders that are less tied to cosmetic standards (18-24%). We conclude that, alongside technological advances in the modernization of food value chains, preserving pathways for non-compliant products is key to preventing FLW if cosmetic standards prevail.","author":[{"dropping-particle":"","family":"Ortiz-Gonzalo","given":"Daniel","non-dropping-particle":"","parse-names":false,"suffix":""},{"dropping-particle":"","family":"Ørtenblad","given":"Sinne Borby","non-dropping-particle":"","parse-names":false,"suffix":""},{"dropping-particle":"","family":"Larsen","given":"Marianne Nylandsted","non-dropping-particle":"","parse-names":false,"suffix":""},{"dropping-particle":"","family":"Suebpongsang","given":"Pornsiri","non-dropping-particle":"","parse-names":false,"suffix":""},{"dropping-particle":"","family":"Bruun","given":"Thilde Bech","non-dropping-particle":"","parse-names":false,"suffix":""}],"container-title":"Resources, Conservation and Recycling","id":"ITEM-1","issued":{"date-parts":[["2021","11"]]},"publisher":"Elsevier B.V.","title":"Food loss and waste and the modernization of vegetable value chains in Thailand","type":"article-journal","volume":"174"},"uris":["http://www.mendeley.com/documents/?uuid=24394879-4593-389c-b721-e8ebc828ca80","http://www.mendeley.com/documents/?uuid=91f85a06-7db4-48c5-b903-e464e9c1c768"]}],"mendeley":{"formattedCitation":"(Ortiz-Gonzalo et al., 2021)","plainTextFormattedCitation":"(Ortiz-Gonzalo et al., 2021)","previouslyFormattedCitation":"(Ortiz-Gonzalo et al., 2021)"},"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Ortiz-Gonzalo et al., 2021)</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w:t>
      </w:r>
    </w:p>
    <w:p w14:paraId="3E5ECB8A" w14:textId="3952DA7D"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Improved Quality Assurance: Feasible supply chain regulation action can also improve the quality assurance of foodstuff companies</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108/SCM-12-2018-0445","ISSN":"13598546","abstract":"Purpose: This study aims to investigate the effect of supply chain quality management on operational performance in Vietnamese manufacturing companies. Design/methodology/approach: Questionnaire survey is conducted to collect data from Vietnamese manufacturing companies in the electronic/electric industry. Collected data were analyzed by using correlation analysis and hierarchical regression analysis. Findings: This study points out the current situation of implementing supply chain quality management practices in Vietnamese manufacturing companies which are more focused on internal quality management practices than upstream and downstream quality management practices. Correlation and regression analyses that demonstrate the significant linkage between supply chain quality management practices and operational performance are confirmed in this study. Upstream and downstream quality management are found to be the significant predictor for high performance on quality, cost and delivery. Research limitations/implications: This study has some limitations that can be addressed in future studies. The first limitation is the relatively small sample size due to lack of time and resources. These constraint can be overcome in future works by collecting more data in diverse countries and industries to re-examine the framework. Furthermore, larger sample will allow researchers to apply other statistical methods such as path analysis and structural equation modelling, which would provide interesting results. Another limitation is that the collected data in this paper mainly rely on perceptions of the respondents, which may cause individual bias in analysis. To reduce this type of bias, both subjective and objective measurement of scales, especially performance measures, can be used in future studies. Practical implications: This study provides empirical evidences that practitioners can use to improve a specific type of performance, especially in the context of emerging economies. In a turbulent and unpredictable business environment, it is emphasized that quality management should be extended at supply chain level to utilize the capabilities of external partners. In Vietnamese manufacturing firms, implementation of such practices as information technology links, information sharing, supplier involvement and customer involvement would lead to high level of operational performance. Originality/value: Supply chain management and quality management are two fields of stud…","author":[{"dropping-particle":"","family":"Phan","given":"Anh Chi","non-dropping-particle":"","parse-names":false,"suffix":""},{"dropping-particle":"","family":"Nguyen","given":"Hao Anh","non-dropping-particle":"","parse-names":false,"suffix":""},{"dropping-particle":"","family":"Trieu","given":"Phuong Dinh","non-dropping-particle":"","parse-names":false,"suffix":""},{"dropping-particle":"","family":"Nguyen","given":"Ha Thu","non-dropping-particle":"","parse-names":false,"suffix":""},{"dropping-particle":"","family":"Matsui","given":"Yoshiki","non-dropping-particle":"","parse-names":false,"suffix":""}],"container-title":"Supply Chain Management","id":"ITEM-1","issue":"6","issued":{"date-parts":[["2019","10"]]},"page":"855-871","publisher":"Emerald Group Holdings Ltd.","title":"Impact of supply chain quality management practices on operational performance: empirical evidence from manufacturing companies in Vietnam","type":"article-journal","volume":"24"},"uris":["http://www.mendeley.com/documents/?uuid=4fa425b0-4591-3c4c-a83f-7cb6a492281c","http://www.mendeley.com/documents/?uuid=a7d8b970-7dd2-4ce5-bfdd-2705a4f72ae0"]}],"mendeley":{"formattedCitation":"(Phan et al., 2019)","plainTextFormattedCitation":"(Phan et al., 2019)","previouslyFormattedCitation":"(Phan et al., 2019)"},"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Phan et al., 2019)</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For example, a study found that </w:t>
      </w:r>
      <w:r w:rsidRPr="00707D38">
        <w:rPr>
          <w:rFonts w:ascii="Times New Roman" w:eastAsia="Times New Roman" w:hAnsi="Times New Roman" w:cs="Times New Roman"/>
          <w:sz w:val="24"/>
          <w:szCs w:val="24"/>
        </w:rPr>
        <w:lastRenderedPageBreak/>
        <w:t xml:space="preserve">implementing </w:t>
      </w:r>
      <w:r w:rsidR="00E64296" w:rsidRPr="00707D38">
        <w:rPr>
          <w:rFonts w:ascii="Times New Roman" w:eastAsia="Times New Roman" w:hAnsi="Times New Roman" w:cs="Times New Roman"/>
          <w:sz w:val="24"/>
          <w:szCs w:val="24"/>
        </w:rPr>
        <w:t>feasible supply</w:t>
      </w:r>
      <w:r w:rsidRPr="00707D38">
        <w:rPr>
          <w:rFonts w:ascii="Times New Roman" w:eastAsia="Times New Roman" w:hAnsi="Times New Roman" w:cs="Times New Roman"/>
          <w:sz w:val="24"/>
          <w:szCs w:val="24"/>
        </w:rPr>
        <w:t xml:space="preserve"> chain management actions can help </w:t>
      </w:r>
      <w:r w:rsidR="00AD175A">
        <w:rPr>
          <w:rFonts w:ascii="Times New Roman" w:eastAsia="Times New Roman" w:hAnsi="Times New Roman" w:cs="Times New Roman"/>
          <w:sz w:val="24"/>
          <w:szCs w:val="24"/>
        </w:rPr>
        <w:t>ensure that products are safe, of high quality, and meet customers' need</w:t>
      </w:r>
      <w:r w:rsidRPr="00707D38">
        <w:rPr>
          <w:rFonts w:ascii="Times New Roman" w:eastAsia="Times New Roman" w:hAnsi="Times New Roman" w:cs="Times New Roman"/>
          <w:sz w:val="24"/>
          <w:szCs w:val="24"/>
        </w:rPr>
        <w:t>s. The study also found that feasible supply chain management actions can help to improve supply chain visibility, which can enhance the responsiveness of foodstuff companies to changes in customer demand</w:t>
      </w:r>
      <w:r w:rsidR="00AD175A">
        <w:rPr>
          <w:rFonts w:ascii="Times New Roman" w:eastAsia="Times New Roman" w:hAnsi="Times New Roman" w:cs="Times New Roman"/>
          <w:sz w:val="24"/>
          <w:szCs w:val="24"/>
        </w:rPr>
        <w:t xml:space="preserve"> </w:t>
      </w:r>
      <w:r w:rsidR="00104615">
        <w:rPr>
          <w:rFonts w:ascii="Times New Roman" w:eastAsia="Times New Roman" w:hAnsi="Times New Roman" w:cs="Times New Roman"/>
          <w:sz w:val="24"/>
          <w:szCs w:val="24"/>
        </w:rPr>
        <w:t xml:space="preserve">and </w:t>
      </w:r>
      <w:r w:rsidR="00AD175A">
        <w:rPr>
          <w:rFonts w:ascii="Times New Roman" w:eastAsia="Times New Roman" w:hAnsi="Times New Roman" w:cs="Times New Roman"/>
          <w:sz w:val="24"/>
          <w:szCs w:val="24"/>
        </w:rPr>
        <w:t>c</w:t>
      </w:r>
      <w:r w:rsidRPr="00707D38">
        <w:rPr>
          <w:rFonts w:ascii="Times New Roman" w:eastAsia="Times New Roman" w:hAnsi="Times New Roman" w:cs="Times New Roman"/>
          <w:sz w:val="24"/>
          <w:szCs w:val="24"/>
        </w:rPr>
        <w:t xml:space="preserve">hallenges of Implementing Sustainable </w:t>
      </w:r>
      <w:r w:rsidR="007443C5">
        <w:rPr>
          <w:rFonts w:ascii="Times New Roman" w:eastAsia="Times New Roman" w:hAnsi="Times New Roman" w:cs="Times New Roman"/>
          <w:sz w:val="24"/>
          <w:szCs w:val="24"/>
        </w:rPr>
        <w:t>Supply Chain M</w:t>
      </w:r>
      <w:r w:rsidRPr="00707D38">
        <w:rPr>
          <w:rFonts w:ascii="Times New Roman" w:eastAsia="Times New Roman" w:hAnsi="Times New Roman" w:cs="Times New Roman"/>
          <w:sz w:val="24"/>
          <w:szCs w:val="24"/>
        </w:rPr>
        <w:t>anagement Practices</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ORP.2019.100117","ISSN":"22147160","abstract":"The maximum amount of food losses in the fruits and vegetable supply chain due to quality and mismatch between supply and demand. As per the Global Agenda Council on Logistics and Supply Chains indicated that fruits and vegetables food losses due to improper handling and lack of proper cold transportation such as cold-logistics facilities/providers or inadequate infrastructure. In this article, a unique fuzzy Multi-Criteria Decision Making approach is proposed for improving the food losses through cold-third party logistics providers (CTPLs) evaluation and selection process. Through a literature survey and expert opinion, five criteria and thirty sub-criteria were identified for reducing the food losses in fruits and vegetable supply chain. The proposed tool use of fuzzy-Decision making trial and evaluation laboratory tool for selection and evaluation the priority weights of the factors and fuzzy-analytical hierarchy process tool assessing the best CTPLs according to factors. The result shows that ‘Refrigerator and loading capacity’ and ‘Knowledge and Information technology management’ were most significant in the selection of CTPLs. The findings of this paper are anticipated to guide managers of the food industry, CTPLs, and government agencies in formulating of strategies for the practical food supply chain. Future scope includes extending the study for other developing countries, validating the proposed methodology, and improving the reliability of the model.","author":[{"dropping-particle":"","family":"Raut","given":"Rakesh D.","non-dropping-particle":"","parse-names":false,"suffix":""},{"dropping-particle":"","family":"Gardas","given":"Bhaskar B.","non-dropping-particle":"","parse-names":false,"suffix":""},{"dropping-particle":"","family":"Narwane","given":"Vaibhav S.","non-dropping-particle":"","parse-names":false,"suffix":""},{"dropping-particle":"","family":"Narkhede","given":"Balkrishna E.","non-dropping-particle":"","parse-names":false,"suffix":""}],"container-title":"Operations Research Perspectives","id":"ITEM-1","issued":{"date-parts":[["2019","1"]]},"publisher":"Elsevier Ltd","title":"Improvement in the food losses in fruits and vegetable supply chain - a perspective of cold third-party logistics approach","type":"article-journal","volume":"6"},"uris":["http://www.mendeley.com/documents/?uuid=b2e0950c-30c9-32d8-a56e-69321b7fc24d","http://www.mendeley.com/documents/?uuid=230ce8d3-e000-449f-8c56-78221c0c166b"]}],"mendeley":{"formattedCitation":"(Raut et al., 2019)","plainTextFormattedCitation":"(Raut et al., 2019)","previouslyFormattedCitation":"(Raut et al., 2019)"},"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Raut et al., 2019)</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w:t>
      </w:r>
    </w:p>
    <w:p w14:paraId="55B3404D" w14:textId="37516064" w:rsidR="00F679A8" w:rsidRPr="00707D38" w:rsidRDefault="001B77C9" w:rsidP="00EE27B9">
      <w:pPr>
        <w:spacing w:line="276" w:lineRule="auto"/>
        <w:ind w:firstLine="720"/>
        <w:jc w:val="both"/>
        <w:rPr>
          <w:rFonts w:ascii="Times New Roman" w:eastAsia="Times New Roman" w:hAnsi="Times New Roman" w:cs="Times New Roman"/>
          <w:b/>
          <w:sz w:val="24"/>
          <w:szCs w:val="24"/>
        </w:rPr>
      </w:pPr>
      <w:r w:rsidRPr="00707D38">
        <w:rPr>
          <w:rFonts w:ascii="Times New Roman" w:eastAsia="Times New Roman" w:hAnsi="Times New Roman" w:cs="Times New Roman"/>
          <w:sz w:val="24"/>
          <w:szCs w:val="24"/>
        </w:rPr>
        <w:t xml:space="preserve">Lack of Resources: Several studies have identified the lack of resources as a </w:t>
      </w:r>
      <w:r w:rsidR="00AD175A">
        <w:rPr>
          <w:rFonts w:ascii="Times New Roman" w:eastAsia="Times New Roman" w:hAnsi="Times New Roman" w:cs="Times New Roman"/>
          <w:sz w:val="24"/>
          <w:szCs w:val="24"/>
        </w:rPr>
        <w:t>significant</w:t>
      </w:r>
      <w:r w:rsidRPr="00707D38">
        <w:rPr>
          <w:rFonts w:ascii="Times New Roman" w:eastAsia="Times New Roman" w:hAnsi="Times New Roman" w:cs="Times New Roman"/>
          <w:sz w:val="24"/>
          <w:szCs w:val="24"/>
        </w:rPr>
        <w:t xml:space="preserve"> challenge to implementing feasible supply chain management actions. </w:t>
      </w:r>
      <w:r w:rsidR="00AD175A">
        <w:rPr>
          <w:rFonts w:ascii="Times New Roman" w:eastAsia="Times New Roman" w:hAnsi="Times New Roman" w:cs="Times New Roman"/>
          <w:sz w:val="24"/>
          <w:szCs w:val="24"/>
        </w:rPr>
        <w:t>A</w:t>
      </w:r>
      <w:r w:rsidRPr="00707D38">
        <w:rPr>
          <w:rFonts w:ascii="Times New Roman" w:eastAsia="Times New Roman" w:hAnsi="Times New Roman" w:cs="Times New Roman"/>
          <w:sz w:val="24"/>
          <w:szCs w:val="24"/>
        </w:rPr>
        <w:t xml:space="preserve"> s</w:t>
      </w:r>
      <w:r w:rsidR="00AD175A">
        <w:rPr>
          <w:rFonts w:ascii="Times New Roman" w:eastAsia="Times New Roman" w:hAnsi="Times New Roman" w:cs="Times New Roman"/>
          <w:sz w:val="24"/>
          <w:szCs w:val="24"/>
        </w:rPr>
        <w:t>urve</w:t>
      </w:r>
      <w:r w:rsidRPr="00707D38">
        <w:rPr>
          <w:rFonts w:ascii="Times New Roman" w:eastAsia="Times New Roman" w:hAnsi="Times New Roman" w:cs="Times New Roman"/>
          <w:sz w:val="24"/>
          <w:szCs w:val="24"/>
        </w:rPr>
        <w:t>y by</w:t>
      </w:r>
      <w:r w:rsidR="00C9074D">
        <w:rPr>
          <w:rFonts w:ascii="Times New Roman" w:eastAsia="Times New Roman" w:hAnsi="Times New Roman" w:cs="Times New Roman"/>
          <w:sz w:val="24"/>
          <w:szCs w:val="24"/>
        </w:rPr>
        <w:t xml:space="preserve"> </w:t>
      </w:r>
      <w:r w:rsidR="00C9074D">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38/s41559-022-01926-5","ISSN":"2397-334X","PMID":"36593293","abstract":"Indonesia, the most mangrove-rich nation in the world, has proposed the most globally ambitious mangrove rehabilitation target (600,000 ha) of any nation, to be achieved by 2024 to support multiple Sustainable Development Goals (SDG 1–3, 6, 13 and 14). Yet, mangrove restoration and rehabilitation across the world have often suffered low success rates and been applied at small scales. Here, we identify 193,367 ha (estimated costs at US$0.29–1.74 billion) that have the potential to align with the national mangrove rehabilitation programme. Despite being only 30% of the national target, our robust assessment considered biogeomorphology, 20 years of land-use and land-cover change and state forest land status, all key factors moderating mangrove restoration success which have often been neglected in Indonesia. Increasing subnational government representation in mangrove governance as well as improving monitoring and evaluation will increase the likelihood of achieving the mangrove rehabilitation targets and reduce risks of failure. Rehabilitating and conserving mangroves in Indonesia could benefit 74 million coastal people and can potentially contribute to the national land-sector emissions reduction of up to 16%. An Indonesia-wide analysis identifies locations for potential mangrove restoration, ranked by scenarios of success likelihood according to biogeomorphology, current and past land use and land tenure, and estimates the restoration costs.","author":[{"dropping-particle":"","family":"Sasmito","given":"Sigit D.","non-dropping-particle":"","parse-names":false,"suffix":""},{"dropping-particle":"","family":"Basyuni","given":"Mohammad","non-dropping-particle":"","parse-names":false,"suffix":""},{"dropping-particle":"","family":"Kridalaksana","given":"Age","non-dropping-particle":"","parse-names":false,"suffix":""},{"dropping-particle":"","family":"Saragi-Sasmito","given":"Meli F.","non-dropping-particle":"","parse-names":false,"suffix":""},{"dropping-particle":"","family":"Lovelock","given":"Catherine E.","non-dropping-particle":"","parse-names":false,"suffix":""},{"dropping-particle":"","family":"Murdiyarso","given":"Daniel","non-dropping-particle":"","parse-names":false,"suffix":""}],"container-title":"Nature Ecology &amp; Evolution 2023 7:1","id":"ITEM-1","issue":"1","issued":{"date-parts":[["2023","1","2"]]},"page":"62-70","publisher":"Nature Publishing Group","title":"Challenges and opportunities for achieving Sustainable Development Goals through restoration of Indonesia’s mangroves","type":"article-journal","volume":"7"},"uris":["http://www.mendeley.com/documents/?uuid=798e5f7d-986f-3408-8ed8-94a10a37ee55"]}],"mendeley":{"formattedCitation":"(Sasmito et al., 2023)","manualFormatting":"Sasmito et al., (2023)","plainTextFormattedCitation":"(Sasmito et al., 2023)","previouslyFormattedCitation":"(Sasmito et al., 2023)"},"properties":{"noteIndex":0},"schema":"https://github.com/citation-style-language/schema/raw/master/csl-citation.json"}</w:instrText>
      </w:r>
      <w:r w:rsidR="00C9074D">
        <w:rPr>
          <w:rFonts w:ascii="Times New Roman" w:eastAsia="Times New Roman" w:hAnsi="Times New Roman" w:cs="Times New Roman"/>
          <w:sz w:val="24"/>
          <w:szCs w:val="24"/>
        </w:rPr>
        <w:fldChar w:fldCharType="separate"/>
      </w:r>
      <w:r w:rsidR="003D25C0" w:rsidRPr="003D25C0">
        <w:rPr>
          <w:rFonts w:ascii="Times New Roman" w:eastAsia="Times New Roman" w:hAnsi="Times New Roman" w:cs="Times New Roman"/>
          <w:noProof/>
          <w:sz w:val="24"/>
          <w:szCs w:val="24"/>
        </w:rPr>
        <w:t xml:space="preserve">Sasmito et al., </w:t>
      </w:r>
      <w:r w:rsidR="00104615">
        <w:rPr>
          <w:rFonts w:ascii="Times New Roman" w:eastAsia="Times New Roman" w:hAnsi="Times New Roman" w:cs="Times New Roman"/>
          <w:noProof/>
          <w:sz w:val="24"/>
          <w:szCs w:val="24"/>
        </w:rPr>
        <w:t>(</w:t>
      </w:r>
      <w:r w:rsidR="003D25C0" w:rsidRPr="003D25C0">
        <w:rPr>
          <w:rFonts w:ascii="Times New Roman" w:eastAsia="Times New Roman" w:hAnsi="Times New Roman" w:cs="Times New Roman"/>
          <w:noProof/>
          <w:sz w:val="24"/>
          <w:szCs w:val="24"/>
        </w:rPr>
        <w:t>2023)</w:t>
      </w:r>
      <w:r w:rsidR="00C9074D">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found that smaller foodstuff companies may lack the financial and human resources necessary to implement feasible actions. The study also found that larger companies may be better positioned to implement feasible actions as they have </w:t>
      </w:r>
      <w:r w:rsidR="00AD175A">
        <w:rPr>
          <w:rFonts w:ascii="Times New Roman" w:eastAsia="Times New Roman" w:hAnsi="Times New Roman" w:cs="Times New Roman"/>
          <w:sz w:val="24"/>
          <w:szCs w:val="24"/>
        </w:rPr>
        <w:t>more significant</w:t>
      </w:r>
      <w:r w:rsidRPr="00707D38">
        <w:rPr>
          <w:rFonts w:ascii="Times New Roman" w:eastAsia="Times New Roman" w:hAnsi="Times New Roman" w:cs="Times New Roman"/>
          <w:sz w:val="24"/>
          <w:szCs w:val="24"/>
        </w:rPr>
        <w:t xml:space="preserve"> resources. Limited Supplier Capacity: Supplier capacity is another challenge </w:t>
      </w:r>
      <w:r w:rsidR="00AD175A">
        <w:rPr>
          <w:rFonts w:ascii="Times New Roman" w:eastAsia="Times New Roman" w:hAnsi="Times New Roman" w:cs="Times New Roman"/>
          <w:sz w:val="24"/>
          <w:szCs w:val="24"/>
        </w:rPr>
        <w:t>in implementing</w:t>
      </w:r>
      <w:r w:rsidRPr="00707D38">
        <w:rPr>
          <w:rFonts w:ascii="Times New Roman" w:eastAsia="Times New Roman" w:hAnsi="Times New Roman" w:cs="Times New Roman"/>
          <w:sz w:val="24"/>
          <w:szCs w:val="24"/>
        </w:rPr>
        <w:t xml:space="preserve"> feasible supply chain management </w:t>
      </w:r>
      <w:r w:rsidR="0043072C">
        <w:rPr>
          <w:rFonts w:ascii="Times New Roman" w:eastAsia="Times New Roman" w:hAnsi="Times New Roman" w:cs="Times New Roman"/>
          <w:sz w:val="24"/>
          <w:szCs w:val="24"/>
        </w:rPr>
        <w:t xml:space="preserve">actions. For example, study </w:t>
      </w:r>
      <w:r w:rsidRPr="00707D38">
        <w:rPr>
          <w:rFonts w:ascii="Times New Roman" w:eastAsia="Times New Roman" w:hAnsi="Times New Roman" w:cs="Times New Roman"/>
          <w:sz w:val="24"/>
          <w:szCs w:val="24"/>
        </w:rPr>
        <w:t>suppliers may lack the capacity to meet the sustainability requirements of their customers. The study also found that suppliers may be unwilling to invest in sustainability initiatives as they may not see the immediate benefits</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108/BFJ-01-2019-0070","ISSN":"0007070X","abstract":"Purpose: The development of the short food supply chain (SFSC) is one of the issues of the current agri-food systems. Consumers are re-connecting the food they eat with the farming process and are increasingly asking for fresh, seasonal and traceable food products from known producer source. The purpose of this paper is to analyse consumers’ opinions towards the SFSC and willingness to pay (WTP) for local honeys in Mar del Plata, Argentina before and after a hedonic evaluation test. Design/methodology/approach: In an incentive compatible approach, using real purchasing scenarios, two non-hypothetical discrete choice experiments were applied, accounting for the impact of the SFSC understanding and hedonic evaluation on consumers’ WTP. Findings: Results showed that consumers’ WTP, a premium for local honey products, is conditioned to specific quality cues and the global sensory acceptance. Consumers with high level of agreement with the social and environmental roles of the SFSC were more quality demanding and exhibited higher WTP towards the locally produced honeys. The development of local market by re-connecting producers and consumers, allowing for in-site tasting, has a strong implication for the structure of the honey added-value chain due to the potential role that may play in satisfying consumers’ preference and needs. Originality/value: The authors measured consumers’ opinions towards the SFSC and analyse their impact on consumer WTP for honey product by including real purchasing scenarios and hedonic evaluation test, to reduce the hypothetical bias of the traditional surveys. Questionnaires were completed in a controlled laboratory environment for with real product and real money.","author":[{"dropping-particle":"","family":"Kallas","given":"Zein","non-dropping-particle":"","parse-names":false,"suffix":""},{"dropping-particle":"","family":"Alba","given":"Martin Federico","non-dropping-particle":"","parse-names":false,"suffix":""},{"dropping-particle":"","family":"Casellas","given":"Karina","non-dropping-particle":"","parse-names":false,"suffix":""},{"dropping-particle":"","family":"Berges","given":"Miriam","non-dropping-particle":"","parse-names":false,"suffix":""},{"dropping-particle":"","family":"Degreef","given":"Gustavo","non-dropping-particle":"","parse-names":false,"suffix":""},{"dropping-particle":"","family":"Gil","given":"José M.","non-dropping-particle":"","parse-names":false,"suffix":""}],"container-title":"British Food Journal","id":"ITEM-1","issue":"5","issued":{"date-parts":[["2019"]]},"page":"1664-1680","publisher":"Emerald Group Holdings Ltd.","title":"The development of short food supply chain for locally produced honey: Understanding consumers’ opinions and willingness to pay in Argentina","type":"article-journal","volume":"123"},"uris":["http://www.mendeley.com/documents/?uuid=5078aaca-8638-310a-96a6-84e165de68be","http://www.mendeley.com/documents/?uuid=0c228fbc-089b-4195-bfdd-3bda6eb14d12"]}],"mendeley":{"formattedCitation":"(Kallas et al., 2019)","plainTextFormattedCitation":"(Kallas et al., 2019)","previouslyFormattedCitation":"(Kallas et al., 2019)"},"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Kallas et al., 2019)</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w:t>
      </w:r>
    </w:p>
    <w:p w14:paraId="58B6BBA3" w14:textId="25B30179"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Complexity of Supply Chains: The complexity of supply chains is another challenge associated with implementing feasible supply chain management actions</w:t>
      </w:r>
      <w:r w:rsidR="00FA34C9">
        <w:rPr>
          <w:rFonts w:ascii="Times New Roman" w:eastAsia="Times New Roman" w:hAnsi="Times New Roman" w:cs="Times New Roman"/>
          <w:sz w:val="24"/>
          <w:szCs w:val="24"/>
        </w:rPr>
        <w:t xml:space="preserve"> </w:t>
      </w:r>
      <w:r w:rsidR="00FA34C9">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8267/J.POLEK.1491","ISSN":"00323233","abstract":"In a system of production and consumption sustainable supply chain management plays a crucial role in overseeing and curbing excessive waste. This research introduces two interconnected supply chain dedicated to waste elimination within the production and consumption processes. The study integrates the tenets of the circular economy (CE) explicitly emphasizing the 3R concepts, which are Reduce, Restore, and Recycle. Within this framework, the initial product in the primary chain follows degradation and transforms raw material for the production system of the secondary chain (secondary production facilities). While transporting used products to recycling facilities losses can happen due to leakage from the containers during transportation. This study unique contribution is exemplified by determining the optimal values for price discounts and container leakage costs emphasizing a key aspect of the CE: the reduction and recovery of discarded items in successive stages. Mixed-integer nonlinear programming is employed for the dual supply chain to optimize the joint cost function using classical methods. A noteworthy numerical outcome is established to validate this concept: with an increase in the leakage cost per container from $5 to $10 overall supply chain costs were immediately reduced by approximately 90%.","author":[{"dropping-particle":"","family":"Khokhar","given":"Maryam","non-dropping-particle":"","parse-names":false,"suffix":""},{"dropping-particle":"","family":"Duan","given":"Yongrui","non-dropping-particle":"","parse-names":false,"suffix":""},{"dropping-particle":"","family":"Bibi","given":"Munaza","non-dropping-particle":"","parse-names":false,"suffix":""},{"dropping-particle":"","family":"Sharma","given":"Anshuman","non-dropping-particle":"","parse-names":false,"suffix":""},{"dropping-particle":"","family":"Alam","given":"Fahad","non-dropping-particle":"","parse-names":false,"suffix":""}],"container-title":"https://polek.vse.cz/doi/10.18267/j.polek.1491.html","id":"ITEM-1","issued":{"date-parts":[["2025","11","14"]]},"publisher":"Politická ekonomie","title":"Impact of Circular Economy on Waste Elimination Within the Framework of Sustainable Supply Chain","type":"article-journal"},"uris":["http://www.mendeley.com/documents/?uuid=1f1ad212-7ef4-3029-8892-a2d5da492685"]}],"mendeley":{"formattedCitation":"(Khokhar, Duan, et al., 2025)","plainTextFormattedCitation":"(Khokhar, Duan, et al., 2025)","previouslyFormattedCitation":"(Khokhar, Duan, et al., 2025)"},"properties":{"noteIndex":0},"schema":"https://github.com/citation-style-language/schema/raw/master/csl-citation.json"}</w:instrText>
      </w:r>
      <w:r w:rsidR="00FA34C9">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Khokhar, Duan, et al., 2025)</w:t>
      </w:r>
      <w:r w:rsidR="00FA34C9">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For example, a st</w:t>
      </w:r>
      <w:r w:rsidR="0043072C">
        <w:rPr>
          <w:rFonts w:ascii="Times New Roman" w:eastAsia="Times New Roman" w:hAnsi="Times New Roman" w:cs="Times New Roman"/>
          <w:sz w:val="24"/>
          <w:szCs w:val="24"/>
        </w:rPr>
        <w:t>udy</w:t>
      </w:r>
      <w:r w:rsidRPr="00707D38">
        <w:rPr>
          <w:rFonts w:ascii="Times New Roman" w:eastAsia="Times New Roman" w:hAnsi="Times New Roman" w:cs="Times New Roman"/>
          <w:sz w:val="24"/>
          <w:szCs w:val="24"/>
        </w:rPr>
        <w:t xml:space="preserve"> </w:t>
      </w:r>
      <w:r w:rsidR="00AD175A">
        <w:rPr>
          <w:rFonts w:ascii="Times New Roman" w:eastAsia="Times New Roman" w:hAnsi="Times New Roman" w:cs="Times New Roman"/>
          <w:sz w:val="24"/>
          <w:szCs w:val="24"/>
        </w:rPr>
        <w:t>shows that supply chains can be complex and involve numerous stakeholders, making</w:t>
      </w:r>
      <w:r w:rsidRPr="00707D38">
        <w:rPr>
          <w:rFonts w:ascii="Times New Roman" w:eastAsia="Times New Roman" w:hAnsi="Times New Roman" w:cs="Times New Roman"/>
          <w:sz w:val="24"/>
          <w:szCs w:val="24"/>
        </w:rPr>
        <w:t xml:space="preserve"> it </w:t>
      </w:r>
      <w:r w:rsidR="00AD175A">
        <w:rPr>
          <w:rFonts w:ascii="Times New Roman" w:eastAsia="Times New Roman" w:hAnsi="Times New Roman" w:cs="Times New Roman"/>
          <w:sz w:val="24"/>
          <w:szCs w:val="24"/>
        </w:rPr>
        <w:t>challenging</w:t>
      </w:r>
      <w:r w:rsidRPr="00707D38">
        <w:rPr>
          <w:rFonts w:ascii="Times New Roman" w:eastAsia="Times New Roman" w:hAnsi="Times New Roman" w:cs="Times New Roman"/>
          <w:sz w:val="24"/>
          <w:szCs w:val="24"/>
        </w:rPr>
        <w:t xml:space="preserve"> to implement feasible actions. The study also found that communication and collaboration among stakeholders can be </w:t>
      </w:r>
      <w:r w:rsidR="00AD175A">
        <w:rPr>
          <w:rFonts w:ascii="Times New Roman" w:eastAsia="Times New Roman" w:hAnsi="Times New Roman" w:cs="Times New Roman"/>
          <w:sz w:val="24"/>
          <w:szCs w:val="24"/>
        </w:rPr>
        <w:t>difficult</w:t>
      </w:r>
      <w:r w:rsidRPr="00707D38">
        <w:rPr>
          <w:rFonts w:ascii="Times New Roman" w:eastAsia="Times New Roman" w:hAnsi="Times New Roman" w:cs="Times New Roman"/>
          <w:sz w:val="24"/>
          <w:szCs w:val="24"/>
        </w:rPr>
        <w:t>, as each stakeholder may have different priorities and objectives</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jclepro.2015.04.137","ISSN":"09596526","abstract":"Our study analyzes the effectiveness of two sustainable supply management practices (i.e., assessment and collaboration) on achieving a socially - responsible supply chain. Based on data from 120 Spanish manufacturers the paper investigates the impact that both practices have on the buying firm's and the supplier's social performances. SmartPLS was used to test the hypothesized relationships between practices and performance. Our results suggest that while assessing suppliers contributes to improve the buying firm's social performance, collaborating with them enhances the suppliers' social performance. Furthermore, the paper provides some additional insights on how to measure social performance.","author":[{"dropping-particle":"","family":"Sancha","given":"Cristina","non-dropping-particle":"","parse-names":false,"suffix":""},{"dropping-particle":"","family":"Gimenez","given":"Cristina","non-dropping-particle":"","parse-names":false,"suffix":""},{"dropping-particle":"","family":"Sierra","given":"Vicenta","non-dropping-particle":"","parse-names":false,"suffix":""}],"container-title":"Journal of Cleaner Production","id":"ITEM-1","issued":{"date-parts":[["2016","1"]]},"page":"1934-1947","publisher":"Elsevier Ltd","title":"Achieving a socially responsible supply chain through assessment and collaboration","type":"article-journal","volume":"112"},"uris":["http://www.mendeley.com/documents/?uuid=3957462d-91c8-3c89-99dc-c48c71249c9a","http://www.mendeley.com/documents/?uuid=28a0baf1-487d-4508-b43e-1f34525e9d67"]}],"mendeley":{"formattedCitation":"(Sancha et al., 2016)","plainTextFormattedCitation":"(Sancha et al., 2016)","previouslyFormattedCitation":"(Sancha et al., 2016)"},"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Sancha et al., 2016)</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w:t>
      </w:r>
    </w:p>
    <w:p w14:paraId="75494B1B" w14:textId="6DD63FD1"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Resistance to Change: The control of the flow of goods and services into the supply chain, as well as the gathering, storing, moving, and processing of the numerous participants, including </w:t>
      </w:r>
      <w:r w:rsidR="00104615">
        <w:rPr>
          <w:rFonts w:ascii="Times New Roman" w:eastAsia="Times New Roman" w:hAnsi="Times New Roman" w:cs="Times New Roman"/>
          <w:sz w:val="24"/>
          <w:szCs w:val="24"/>
        </w:rPr>
        <w:t>the explanation of</w:t>
      </w:r>
      <w:r w:rsidRPr="00707D38">
        <w:rPr>
          <w:rFonts w:ascii="Times New Roman" w:eastAsia="Times New Roman" w:hAnsi="Times New Roman" w:cs="Times New Roman"/>
          <w:sz w:val="24"/>
          <w:szCs w:val="24"/>
        </w:rPr>
        <w:t xml:space="preserve"> the procedure used to amplify these products. Directors, consumers, and communities stand to gain. </w:t>
      </w:r>
      <w:r w:rsidR="00AD175A">
        <w:rPr>
          <w:rFonts w:ascii="Times New Roman" w:eastAsia="Times New Roman" w:hAnsi="Times New Roman" w:cs="Times New Roman"/>
          <w:sz w:val="24"/>
          <w:szCs w:val="24"/>
        </w:rPr>
        <w:t>They s</w:t>
      </w:r>
      <w:r w:rsidRPr="00707D38">
        <w:rPr>
          <w:rFonts w:ascii="Times New Roman" w:eastAsia="Times New Roman" w:hAnsi="Times New Roman" w:cs="Times New Roman"/>
          <w:sz w:val="24"/>
          <w:szCs w:val="24"/>
        </w:rPr>
        <w:t xml:space="preserve">upported that the supply chain might achieve more enduring food security, particularly </w:t>
      </w:r>
      <w:r w:rsidR="00AD175A">
        <w:rPr>
          <w:rFonts w:ascii="Times New Roman" w:eastAsia="Times New Roman" w:hAnsi="Times New Roman" w:cs="Times New Roman"/>
          <w:sz w:val="24"/>
          <w:szCs w:val="24"/>
        </w:rPr>
        <w:t>by i</w:t>
      </w:r>
      <w:r w:rsidR="00104615">
        <w:rPr>
          <w:rFonts w:ascii="Times New Roman" w:eastAsia="Times New Roman" w:hAnsi="Times New Roman" w:cs="Times New Roman"/>
          <w:sz w:val="24"/>
          <w:szCs w:val="24"/>
        </w:rPr>
        <w:t>ncreas</w:t>
      </w:r>
      <w:r w:rsidR="00AD175A">
        <w:rPr>
          <w:rFonts w:ascii="Times New Roman" w:eastAsia="Times New Roman" w:hAnsi="Times New Roman" w:cs="Times New Roman"/>
          <w:sz w:val="24"/>
          <w:szCs w:val="24"/>
        </w:rPr>
        <w:t>ing high</w:t>
      </w:r>
      <w:r w:rsidR="00104615">
        <w:rPr>
          <w:rFonts w:ascii="Times New Roman" w:eastAsia="Times New Roman" w:hAnsi="Times New Roman" w:cs="Times New Roman"/>
          <w:sz w:val="24"/>
          <w:szCs w:val="24"/>
        </w:rPr>
        <w:t>-</w:t>
      </w:r>
      <w:r w:rsidR="00AD175A">
        <w:rPr>
          <w:rFonts w:ascii="Times New Roman" w:eastAsia="Times New Roman" w:hAnsi="Times New Roman" w:cs="Times New Roman"/>
          <w:sz w:val="24"/>
          <w:szCs w:val="24"/>
        </w:rPr>
        <w:t>quality, technological utilization, improved resource efficiency, hand training, etc.,</w:t>
      </w:r>
      <w:r w:rsidRPr="00707D38">
        <w:rPr>
          <w:rFonts w:ascii="Times New Roman" w:eastAsia="Times New Roman" w:hAnsi="Times New Roman" w:cs="Times New Roman"/>
          <w:sz w:val="24"/>
          <w:szCs w:val="24"/>
        </w:rPr>
        <w:t xml:space="preserve"> </w:t>
      </w:r>
      <w:r w:rsidR="00AD175A">
        <w:rPr>
          <w:rFonts w:ascii="Times New Roman" w:eastAsia="Times New Roman" w:hAnsi="Times New Roman" w:cs="Times New Roman"/>
          <w:sz w:val="24"/>
          <w:szCs w:val="24"/>
        </w:rPr>
        <w:t xml:space="preserve">and </w:t>
      </w:r>
      <w:r w:rsidRPr="00707D38">
        <w:rPr>
          <w:rFonts w:ascii="Times New Roman" w:eastAsia="Times New Roman" w:hAnsi="Times New Roman" w:cs="Times New Roman"/>
          <w:sz w:val="24"/>
          <w:szCs w:val="24"/>
        </w:rPr>
        <w:t xml:space="preserve">knowing what consumers want. </w:t>
      </w:r>
      <w:r w:rsidR="00AD175A">
        <w:rPr>
          <w:rFonts w:ascii="Times New Roman" w:eastAsia="Times New Roman" w:hAnsi="Times New Roman" w:cs="Times New Roman"/>
          <w:sz w:val="24"/>
          <w:szCs w:val="24"/>
        </w:rPr>
        <w:t>For</w:t>
      </w:r>
      <w:r w:rsidRPr="00707D38">
        <w:rPr>
          <w:rFonts w:ascii="Times New Roman" w:eastAsia="Times New Roman" w:hAnsi="Times New Roman" w:cs="Times New Roman"/>
          <w:sz w:val="24"/>
          <w:szCs w:val="24"/>
        </w:rPr>
        <w:t xml:space="preserve"> example, distributed and sold foodstuffs should be gathered and kept for maximum consumer pleasure. Yet, more than 30% of food is consistently lost or squandered. Due to </w:t>
      </w:r>
      <w:r w:rsidRPr="008353C2">
        <w:rPr>
          <w:rFonts w:ascii="Times New Roman" w:eastAsia="Times New Roman" w:hAnsi="Times New Roman" w:cs="Times New Roman"/>
          <w:sz w:val="24"/>
          <w:szCs w:val="24"/>
        </w:rPr>
        <w:t xml:space="preserve">poor </w:t>
      </w:r>
      <w:r w:rsidR="008353C2" w:rsidRPr="008353C2">
        <w:rPr>
          <w:rFonts w:ascii="Times New Roman" w:eastAsia="Times New Roman" w:hAnsi="Times New Roman" w:cs="Times New Roman"/>
          <w:sz w:val="24"/>
          <w:szCs w:val="24"/>
        </w:rPr>
        <w:t>Food Supply Chains process</w:t>
      </w:r>
      <w:r w:rsidR="005E1006" w:rsidRPr="008353C2">
        <w:rPr>
          <w:rFonts w:ascii="Times New Roman" w:eastAsia="Times New Roman" w:hAnsi="Times New Roman" w:cs="Times New Roman"/>
          <w:sz w:val="24"/>
          <w:szCs w:val="24"/>
        </w:rPr>
        <w:t xml:space="preserve">, </w:t>
      </w:r>
      <w:r w:rsidRPr="008353C2">
        <w:rPr>
          <w:rFonts w:ascii="Times New Roman" w:eastAsia="Times New Roman" w:hAnsi="Times New Roman" w:cs="Times New Roman"/>
          <w:sz w:val="24"/>
          <w:szCs w:val="24"/>
        </w:rPr>
        <w:t>17</w:t>
      </w:r>
      <w:r w:rsidR="005E1006">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of the food produced worldwide is lost or wasted at the agricultural and retail levels, accounting for around 14</w:t>
      </w:r>
      <w:r w:rsidR="007443C5">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of the total amount of food produced (11 in homes, 5 in hospitality, 2D44 in retail). Peaches and Pears halves: I need your </w:t>
      </w:r>
      <w:r w:rsidR="00AD175A">
        <w:rPr>
          <w:rFonts w:ascii="Times New Roman" w:eastAsia="Times New Roman" w:hAnsi="Times New Roman" w:cs="Times New Roman"/>
          <w:sz w:val="24"/>
          <w:szCs w:val="24"/>
        </w:rPr>
        <w:t>confirmation ASAP</w:t>
      </w:r>
      <w:r w:rsidRPr="00707D38">
        <w:rPr>
          <w:rFonts w:ascii="Times New Roman" w:eastAsia="Times New Roman" w:hAnsi="Times New Roman" w:cs="Times New Roman"/>
          <w:sz w:val="24"/>
          <w:szCs w:val="24"/>
        </w:rPr>
        <w:t xml:space="preserve"> if you can get the shipment we offered</w:t>
      </w:r>
      <w:r w:rsidR="00AD175A">
        <w:rPr>
          <w:rFonts w:ascii="Times New Roman" w:eastAsia="Times New Roman" w:hAnsi="Times New Roman" w:cs="Times New Roman"/>
          <w:sz w:val="24"/>
          <w:szCs w:val="24"/>
        </w:rPr>
        <w:t>. Q</w:t>
      </w:r>
      <w:r w:rsidRPr="00707D38">
        <w:rPr>
          <w:rFonts w:ascii="Times New Roman" w:eastAsia="Times New Roman" w:hAnsi="Times New Roman" w:cs="Times New Roman"/>
          <w:sz w:val="24"/>
          <w:szCs w:val="24"/>
        </w:rPr>
        <w:t>uantities are almost finished</w:t>
      </w:r>
      <w:r w:rsidR="00AD175A">
        <w:rPr>
          <w:rFonts w:ascii="Times New Roman" w:eastAsia="Times New Roman" w:hAnsi="Times New Roman" w:cs="Times New Roman"/>
          <w:sz w:val="24"/>
          <w:szCs w:val="24"/>
        </w:rPr>
        <w:t>. O</w:t>
      </w:r>
      <w:r w:rsidRPr="00707D38">
        <w:rPr>
          <w:rFonts w:ascii="Times New Roman" w:eastAsia="Times New Roman" w:hAnsi="Times New Roman" w:cs="Times New Roman"/>
          <w:sz w:val="24"/>
          <w:szCs w:val="24"/>
        </w:rPr>
        <w:t>therwise</w:t>
      </w:r>
      <w:r w:rsidR="00AD175A">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we can look for these in a couple of month</w:t>
      </w:r>
      <w:r w:rsidR="00104615">
        <w:rPr>
          <w:rFonts w:ascii="Times New Roman" w:eastAsia="Times New Roman" w:hAnsi="Times New Roman" w:cs="Times New Roman"/>
          <w:sz w:val="24"/>
          <w:szCs w:val="24"/>
        </w:rPr>
        <w:t>s'</w:t>
      </w:r>
      <w:r w:rsidR="00AD175A">
        <w:rPr>
          <w:rFonts w:ascii="Times New Roman" w:eastAsia="Times New Roman" w:hAnsi="Times New Roman" w:cs="Times New Roman"/>
          <w:sz w:val="24"/>
          <w:szCs w:val="24"/>
        </w:rPr>
        <w:t xml:space="preserve"> e</w:t>
      </w:r>
      <w:r w:rsidRPr="00707D38">
        <w:rPr>
          <w:rFonts w:ascii="Times New Roman" w:eastAsia="Times New Roman" w:hAnsi="Times New Roman" w:cs="Times New Roman"/>
          <w:sz w:val="24"/>
          <w:szCs w:val="24"/>
        </w:rPr>
        <w:t xml:space="preserve">nvironmental evidence of </w:t>
      </w:r>
      <w:r w:rsidR="00AD175A">
        <w:rPr>
          <w:rFonts w:ascii="Times New Roman" w:eastAsia="Times New Roman" w:hAnsi="Times New Roman" w:cs="Times New Roman"/>
          <w:sz w:val="24"/>
          <w:szCs w:val="24"/>
        </w:rPr>
        <w:t>farming</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clpl.2022.100023","ISSN":"26667916","abstract":"Given the global sustainability challenges facing humans and nature today, this theoretical paper aims to propose a supply chain view of sustainability management and thereby contribute to elevating the sustainable supply chain management field to the level of theory. This is done by identifying supply chain stakeholders and related sustainability challenges, which reveal the inherent paradoxes and tensions in global consumption and production networks. This perspective supports the urgent need for all supply chain stakeholders to understand sustainability challenges and adopt a sustainability mindset. The focus on reducing supply chain disruptions, improving supply chain resilience, and improving supply chain sustainability performance has neglected and even undermined broader sustainability challenges, such as climate change. Therefore, this paper first provides a discussion on the complementarity between stakeholder theory and sustainable supply chain management (SSCM) from a systems perspective; and, second, develops a novel supply chain theory to enhance sustainability management by identifying supply chain stakeholders and related sustainability challenges. Linking stakeholder theory and SSCM facilitates a holistic understanding of sustainability challenges, making it possible to identify opportunities to improve one's decisions, actions, and current consumption and production patterns. Instead of perpetuating a firm- or client-centred perspective, the supply chain view places the product/service at the center of the stakeholder identification process. It clearly identifies stakeholders upstream, within the focal firm, downstream, or outside the supply chain (SC), as well as the related sustainability challenges. It encourages all organizations and individuals to practise their systems thinking skills in order to improve their sustainability mindset and enhance their subsequent ability to solve sustainability and ethical challenges. The proposed supply chain view supports managers, policymakers, educators, consultant, consumers, and individuals in identifying stakeholders and understanding sustainability challenges related to production and consumption effectively. This extends existing knowledge on sustainability management from a supply chain perspective and opens new research areas, particularly for ethical decision-making and behavioural sciences.","author":[{"dropping-particle":"","family":"Fritz","given":"Morgane M.C.","non-dropping-particle":"","parse-names":false,"suffix":""}],"container-title":"Cleaner Production Letters","id":"ITEM-1","issued":{"date-parts":[["2022","12"]]},"page":"100023","publisher":"Elsevier BV","title":"A supply chain view of sustainability management","type":"article-journal","volume":"3"},"uris":["http://www.mendeley.com/documents/?uuid=46aed265-d455-3e61-b0c8-ecc20d8f4781","http://www.mendeley.com/documents/?uuid=6d0c0de7-5773-4fc0-9162-2a3a90885508"]}],"mendeley":{"formattedCitation":"(Fritz, 2022)","plainTextFormattedCitation":"(Fritz, 2022)","previouslyFormattedCitation":"(Fritz, 2022)"},"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Fritz, 2022)</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w:t>
      </w:r>
    </w:p>
    <w:p w14:paraId="17D3446C" w14:textId="65390000"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Management's feasible force chain (SSCM) operates under these three sustainability-related parameters</w:t>
      </w:r>
      <w:r w:rsidR="00AD175A">
        <w:rPr>
          <w:rFonts w:ascii="Times New Roman" w:eastAsia="Times New Roman" w:hAnsi="Times New Roman" w:cs="Times New Roman"/>
          <w:sz w:val="24"/>
          <w:szCs w:val="24"/>
        </w:rPr>
        <w:t>: d</w:t>
      </w:r>
      <w:r w:rsidRPr="00707D38">
        <w:rPr>
          <w:rFonts w:ascii="Times New Roman" w:eastAsia="Times New Roman" w:hAnsi="Times New Roman" w:cs="Times New Roman"/>
          <w:sz w:val="24"/>
          <w:szCs w:val="24"/>
        </w:rPr>
        <w:t xml:space="preserve">evelopmental aspirations </w:t>
      </w:r>
      <w:r w:rsidR="009854B1">
        <w:rPr>
          <w:rFonts w:ascii="Times New Roman" w:eastAsia="Times New Roman" w:hAnsi="Times New Roman" w:cs="Times New Roman"/>
          <w:sz w:val="24"/>
          <w:szCs w:val="24"/>
        </w:rPr>
        <w:t>and s</w:t>
      </w:r>
      <w:r w:rsidRPr="00707D38">
        <w:rPr>
          <w:rFonts w:ascii="Times New Roman" w:eastAsia="Times New Roman" w:hAnsi="Times New Roman" w:cs="Times New Roman"/>
          <w:sz w:val="24"/>
          <w:szCs w:val="24"/>
        </w:rPr>
        <w:t xml:space="preserve">ustainability in the social, economic, and environmental domains. Economic, ecological, functional, and social dimensions are essential for feasible force chain performance. </w:t>
      </w:r>
      <w:r w:rsidR="009854B1">
        <w:rPr>
          <w:rFonts w:ascii="Times New Roman" w:eastAsia="Times New Roman" w:hAnsi="Times New Roman" w:cs="Times New Roman"/>
          <w:sz w:val="24"/>
          <w:szCs w:val="24"/>
        </w:rPr>
        <w:t>Feasible force chain operation techniques still impact the performance of the force chain</w:t>
      </w:r>
      <w:r w:rsidRPr="00707D38">
        <w:rPr>
          <w:rFonts w:ascii="Times New Roman" w:eastAsia="Times New Roman" w:hAnsi="Times New Roman" w:cs="Times New Roman"/>
          <w:sz w:val="24"/>
          <w:szCs w:val="24"/>
        </w:rPr>
        <w:t>. Arising requests</w:t>
      </w:r>
      <w:r w:rsidR="009854B1">
        <w:rPr>
          <w:rFonts w:ascii="Times New Roman" w:eastAsia="Times New Roman" w:hAnsi="Times New Roman" w:cs="Times New Roman"/>
          <w:sz w:val="24"/>
          <w:szCs w:val="24"/>
        </w:rPr>
        <w:t xml:space="preserve"> from South Korea, India, Malaysia, Indonesia, </w:t>
      </w:r>
      <w:r w:rsidR="009854B1">
        <w:rPr>
          <w:rFonts w:ascii="Times New Roman" w:eastAsia="Times New Roman" w:hAnsi="Times New Roman" w:cs="Times New Roman"/>
          <w:sz w:val="24"/>
          <w:szCs w:val="24"/>
        </w:rPr>
        <w:lastRenderedPageBreak/>
        <w:t>China, and Taiwan</w:t>
      </w:r>
      <w:r w:rsidR="00104615">
        <w:rPr>
          <w:rFonts w:ascii="Times New Roman" w:eastAsia="Times New Roman" w:hAnsi="Times New Roman" w:cs="Times New Roman"/>
          <w:sz w:val="24"/>
          <w:szCs w:val="24"/>
        </w:rPr>
        <w:t>,</w:t>
      </w:r>
      <w:r w:rsidR="009854B1">
        <w:rPr>
          <w:rFonts w:ascii="Times New Roman" w:eastAsia="Times New Roman" w:hAnsi="Times New Roman" w:cs="Times New Roman"/>
          <w:sz w:val="24"/>
          <w:szCs w:val="24"/>
        </w:rPr>
        <w:t xml:space="preserve"> enforcing s</w:t>
      </w:r>
      <w:r w:rsidRPr="00707D38">
        <w:rPr>
          <w:rFonts w:ascii="Times New Roman" w:eastAsia="Times New Roman" w:hAnsi="Times New Roman" w:cs="Times New Roman"/>
          <w:sz w:val="24"/>
          <w:szCs w:val="24"/>
        </w:rPr>
        <w:t>ustainable force chain operations may help enterprises increase request</w:t>
      </w:r>
      <w:r w:rsidR="00104615">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w:t>
      </w:r>
      <w:r w:rsidR="009854B1">
        <w:rPr>
          <w:rFonts w:ascii="Times New Roman" w:eastAsia="Times New Roman" w:hAnsi="Times New Roman" w:cs="Times New Roman"/>
          <w:sz w:val="24"/>
          <w:szCs w:val="24"/>
        </w:rPr>
        <w:t xml:space="preserve">to </w:t>
      </w:r>
      <w:r w:rsidRPr="00707D38">
        <w:rPr>
          <w:rFonts w:ascii="Times New Roman" w:eastAsia="Times New Roman" w:hAnsi="Times New Roman" w:cs="Times New Roman"/>
          <w:sz w:val="24"/>
          <w:szCs w:val="24"/>
        </w:rPr>
        <w:t>share and gain. Besides financ</w:t>
      </w:r>
      <w:r w:rsidR="007443C5">
        <w:rPr>
          <w:rFonts w:ascii="Times New Roman" w:eastAsia="Times New Roman" w:hAnsi="Times New Roman" w:cs="Times New Roman"/>
          <w:sz w:val="24"/>
          <w:szCs w:val="24"/>
        </w:rPr>
        <w:t>ial</w:t>
      </w:r>
      <w:r w:rsidRPr="00707D38">
        <w:rPr>
          <w:rFonts w:ascii="Times New Roman" w:eastAsia="Times New Roman" w:hAnsi="Times New Roman" w:cs="Times New Roman"/>
          <w:sz w:val="24"/>
          <w:szCs w:val="24"/>
        </w:rPr>
        <w:t xml:space="preserve"> Benefits, Sustainable force chain operation a</w:t>
      </w:r>
      <w:r w:rsidR="007443C5">
        <w:rPr>
          <w:rFonts w:ascii="Times New Roman" w:eastAsia="Times New Roman" w:hAnsi="Times New Roman" w:cs="Times New Roman"/>
          <w:sz w:val="24"/>
          <w:szCs w:val="24"/>
        </w:rPr>
        <w:t>lso</w:t>
      </w:r>
      <w:r w:rsidRPr="00707D38">
        <w:rPr>
          <w:rFonts w:ascii="Times New Roman" w:eastAsia="Times New Roman" w:hAnsi="Times New Roman" w:cs="Times New Roman"/>
          <w:sz w:val="24"/>
          <w:szCs w:val="24"/>
        </w:rPr>
        <w:t xml:space="preserve"> help</w:t>
      </w:r>
      <w:r w:rsidR="007443C5">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companies meet their liabilities to the public, the environment and more share</w:t>
      </w:r>
      <w:r w:rsidR="00104615">
        <w:rPr>
          <w:rFonts w:ascii="Times New Roman" w:eastAsia="Times New Roman" w:hAnsi="Times New Roman" w:cs="Times New Roman"/>
          <w:sz w:val="24"/>
          <w:szCs w:val="24"/>
        </w:rPr>
        <w:t>hold</w:t>
      </w:r>
      <w:r w:rsidRPr="00707D38">
        <w:rPr>
          <w:rFonts w:ascii="Times New Roman" w:eastAsia="Times New Roman" w:hAnsi="Times New Roman" w:cs="Times New Roman"/>
          <w:sz w:val="24"/>
          <w:szCs w:val="24"/>
        </w:rPr>
        <w:t xml:space="preserve">er food </w:t>
      </w:r>
      <w:r w:rsidR="008353C2">
        <w:rPr>
          <w:rFonts w:ascii="Times New Roman" w:eastAsia="Times New Roman" w:hAnsi="Times New Roman" w:cs="Times New Roman"/>
          <w:sz w:val="24"/>
          <w:szCs w:val="24"/>
        </w:rPr>
        <w:t>supply</w:t>
      </w:r>
      <w:r w:rsidRPr="00707D38">
        <w:rPr>
          <w:rFonts w:ascii="Times New Roman" w:eastAsia="Times New Roman" w:hAnsi="Times New Roman" w:cs="Times New Roman"/>
          <w:sz w:val="24"/>
          <w:szCs w:val="24"/>
        </w:rPr>
        <w:t xml:space="preserve"> chain</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proeng.2015.08.503","ISSN":"18777058","abstract":"Greening the supply chain is about integrating environmental thinking into the chains and their management activities that include reduction, recycling, reuse, and the substitution of materials. With increased public awareness and strict regulations on environmental and sustainability policy, green supply chain management (GSCM) is becoming increasingly important for many Thai firms, especially those in electronics industry. In this work, correlation between GSCM practices and financial performance of Thai electronics firms was investigated, based on evaluation of the firms' current operational performance. A survey questionnaire was used as a self-assessment tool designed within the context of Thai electronics industry considering five main areas of supply chain activities (i) procurement, (ii) manufacturing, (iii) transportation and distribution, (iv) reverse logistics, and (v) greening process, based on integration of SCOR Model, SCM Logistics Scorecard, and GSCM concepts. About 50 respondents were collected as part of analysis. Factor analysis was subsequently conducted to identify main influencing factors from the total of 32 assessment items. From extraction based on GSCM concept, the main factors were 1) green manufacturing practice, 2(green logistics practice, and 3(green sourcing. Multiple regression analysis was performed to derive correlation between the extracted factors of GSCM practice and the firms' financial performance. It was found that both the green manufacturing practice and the green logistics practice were strongly correlated with financial performance, but the green sourcing was not. Cost and complexity appeared to be the major obstacle to implementation of a successful GSCM. More cost effective and easier-to-implement solutions are still needed for future economic and environmental sustainability of the industry.","author":[{"dropping-particle":"","family":"Tippayawong","given":"K. Y.","non-dropping-particle":"","parse-names":false,"suffix":""},{"dropping-particle":"","family":"Tiwaratreewit","given":"T.","non-dropping-particle":"","parse-names":false,"suffix":""},{"dropping-particle":"","family":"Sopadang","given":"A.","non-dropping-particle":"","parse-names":false,"suffix":""}],"container-title":"Procedia Engineering","id":"ITEM-1","issued":{"date-parts":[["2015"]]},"page":"683-690","publisher":"Elsevier Ltd","title":"Positive Influence of Green Supply Chain Operations on Thai Electronic Firms' Financial Performance","type":"article-journal","volume":"118"},"uris":["http://www.mendeley.com/documents/?uuid=779cec68-82b0-3650-886c-81f019664268","http://www.mendeley.com/documents/?uuid=51437015-6731-4ad0-a49f-59482d9541b2"]}],"mendeley":{"formattedCitation":"(Tippayawong et al., 2015)","plainTextFormattedCitation":"(Tippayawong et al., 2015)","previouslyFormattedCitation":"(Tippayawong et al., 2015)"},"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Tippayawong et al., 2015)</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w:t>
      </w:r>
    </w:p>
    <w:p w14:paraId="1EF48F38" w14:textId="2EEF6091"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Quality Assurance is essential for food security development in </w:t>
      </w:r>
      <w:r w:rsidR="007443C5">
        <w:rPr>
          <w:rFonts w:ascii="Times New Roman" w:eastAsia="Times New Roman" w:hAnsi="Times New Roman" w:cs="Times New Roman"/>
          <w:sz w:val="24"/>
          <w:szCs w:val="24"/>
        </w:rPr>
        <w:t xml:space="preserve">the </w:t>
      </w:r>
      <w:r w:rsidRPr="00707D38">
        <w:rPr>
          <w:rFonts w:ascii="Times New Roman" w:eastAsia="Times New Roman" w:hAnsi="Times New Roman" w:cs="Times New Roman"/>
          <w:sz w:val="24"/>
          <w:szCs w:val="24"/>
        </w:rPr>
        <w:t xml:space="preserve">FSC (Food Supply Chains) format. </w:t>
      </w:r>
      <w:r w:rsidR="009854B1">
        <w:rPr>
          <w:rFonts w:ascii="Times New Roman" w:eastAsia="Times New Roman" w:hAnsi="Times New Roman" w:cs="Times New Roman"/>
          <w:sz w:val="24"/>
          <w:szCs w:val="24"/>
        </w:rPr>
        <w:t>Applying norms similar to foodstuff quality assurance and total volume quality management, nonstop enhancement, and ISO 9000 norms is</w:t>
      </w:r>
      <w:r w:rsidRPr="00707D38">
        <w:rPr>
          <w:rFonts w:ascii="Times New Roman" w:eastAsia="Times New Roman" w:hAnsi="Times New Roman" w:cs="Times New Roman"/>
          <w:sz w:val="24"/>
          <w:szCs w:val="24"/>
        </w:rPr>
        <w:t xml:space="preserve"> good. </w:t>
      </w:r>
      <w:r w:rsidR="009854B1">
        <w:rPr>
          <w:rFonts w:ascii="Times New Roman" w:eastAsia="Times New Roman" w:hAnsi="Times New Roman" w:cs="Times New Roman"/>
          <w:sz w:val="24"/>
          <w:szCs w:val="24"/>
        </w:rPr>
        <w:t xml:space="preserve">A quality assurance system enhances the satisfaction of clients' implicit and unequivocal </w:t>
      </w:r>
      <w:r w:rsidR="00104615">
        <w:rPr>
          <w:rFonts w:ascii="Times New Roman" w:eastAsia="Times New Roman" w:hAnsi="Times New Roman" w:cs="Times New Roman"/>
          <w:sz w:val="24"/>
          <w:szCs w:val="24"/>
        </w:rPr>
        <w:t>expectation</w:t>
      </w:r>
      <w:r w:rsidR="009854B1">
        <w:rPr>
          <w:rFonts w:ascii="Times New Roman" w:eastAsia="Times New Roman" w:hAnsi="Times New Roman" w:cs="Times New Roman"/>
          <w:sz w:val="24"/>
          <w:szCs w:val="24"/>
        </w:rPr>
        <w:t>s and the c</w:t>
      </w:r>
      <w:r w:rsidRPr="00707D38">
        <w:rPr>
          <w:rFonts w:ascii="Times New Roman" w:eastAsia="Times New Roman" w:hAnsi="Times New Roman" w:cs="Times New Roman"/>
          <w:sz w:val="24"/>
          <w:szCs w:val="24"/>
        </w:rPr>
        <w:t xml:space="preserve">ompetitiveness of businesses in the </w:t>
      </w:r>
      <w:r w:rsidR="003B0A55" w:rsidRPr="00707D38">
        <w:rPr>
          <w:rFonts w:ascii="Times New Roman" w:eastAsia="Times New Roman" w:hAnsi="Times New Roman" w:cs="Times New Roman"/>
          <w:sz w:val="24"/>
          <w:szCs w:val="24"/>
        </w:rPr>
        <w:t>food</w:t>
      </w:r>
      <w:r w:rsidR="00104615">
        <w:rPr>
          <w:rFonts w:ascii="Times New Roman" w:eastAsia="Times New Roman" w:hAnsi="Times New Roman" w:cs="Times New Roman"/>
          <w:sz w:val="24"/>
          <w:szCs w:val="24"/>
        </w:rPr>
        <w:t xml:space="preserve"> industr</w:t>
      </w:r>
      <w:r w:rsidR="003B0A55" w:rsidRPr="00707D38">
        <w:rPr>
          <w:rFonts w:ascii="Times New Roman" w:eastAsia="Times New Roman" w:hAnsi="Times New Roman" w:cs="Times New Roman"/>
          <w:sz w:val="24"/>
          <w:szCs w:val="24"/>
        </w:rPr>
        <w:t>y</w:t>
      </w:r>
      <w:r w:rsidRPr="00707D38">
        <w:rPr>
          <w:rFonts w:ascii="Times New Roman" w:eastAsia="Times New Roman" w:hAnsi="Times New Roman" w:cs="Times New Roman"/>
          <w:sz w:val="24"/>
          <w:szCs w:val="24"/>
        </w:rPr>
        <w:t xml:space="preserve">. The commerce of farming with aggressive requests </w:t>
      </w:r>
      <w:r w:rsidR="00104615">
        <w:rPr>
          <w:rFonts w:ascii="Times New Roman" w:eastAsia="Times New Roman" w:hAnsi="Times New Roman" w:cs="Times New Roman"/>
          <w:sz w:val="24"/>
          <w:szCs w:val="24"/>
        </w:rPr>
        <w:t>in</w:t>
      </w:r>
      <w:r w:rsidRPr="00707D38">
        <w:rPr>
          <w:rFonts w:ascii="Times New Roman" w:eastAsia="Times New Roman" w:hAnsi="Times New Roman" w:cs="Times New Roman"/>
          <w:sz w:val="24"/>
          <w:szCs w:val="24"/>
        </w:rPr>
        <w:t>creasingly requires effectiveness and t</w:t>
      </w:r>
      <w:r w:rsidR="009854B1">
        <w:rPr>
          <w:rFonts w:ascii="Times New Roman" w:eastAsia="Times New Roman" w:hAnsi="Times New Roman" w:cs="Times New Roman"/>
          <w:sz w:val="24"/>
          <w:szCs w:val="24"/>
        </w:rPr>
        <w:t>he ability to trust products and services, an essential aspect of c</w:t>
      </w:r>
      <w:r w:rsidRPr="00707D38">
        <w:rPr>
          <w:rFonts w:ascii="Times New Roman" w:eastAsia="Times New Roman" w:hAnsi="Times New Roman" w:cs="Times New Roman"/>
          <w:sz w:val="24"/>
          <w:szCs w:val="24"/>
        </w:rPr>
        <w:t>ompetitiveness</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clpl.2022.100005","ISSN":"26667916","abstract":"Sustainable supply chain management (SSCM) is continuously gaining importance. It has been studied widely in developed countries and to some extent also in developing countries. This paper contributes to the latter by studying environmentally related SSCM practices in Jordanian manufacturing firms and provides a base for policy- and decision-makers as it assesses the current situation of the Jordanian manufacturing companies in terms of voluntarily adopting sustainable development practices or doing so under external pressure. This study aims to evaluate how adopting sustainable practices can affect economic performance in developing countries within the context of Jordanian manufacturing companies. Based on existing literature, a questionnaire was developed covering aspects of sustainability in internal and external supply chain practices, SSCM drivers, and company performance. A total of 92 responses were analyzed to test the proposed hypotheses using regression analyses to test the single-variable hypotheses, and structural equation modeling to test the multivariate hypotheses. The results show that the adoption of SSCM practices is still in its initial stages for Jordanian manufacturers. Sustainability awareness is quite low, and Jordanian companies mostly do not seem to consider the environmental impacts of their manufacturing operations. The results also show a difference between manufacturing types: process industries were less likely to adopt SSCM practices voluntarily, while discrete industries were more likely to do so. Finally, for Jordanian manufacturers to compete in international markets, they should take further steps toward adopting sustainability. To enhance the investment potential of multinational companies, Jordan should take the advantages of the industrial parks/estates and adopt regulations that force manufacturers to adopt sustainability practices under external pressure.","author":[{"dropping-particle":"","family":"Alzubi","given":"Emad","non-dropping-particle":"","parse-names":false,"suffix":""},{"dropping-particle":"","family":"Akkerman","given":"Renzo","non-dropping-particle":"","parse-names":false,"suffix":""}],"container-title":"Cleaner Production Letters","id":"ITEM-1","issued":{"date-parts":[["2022","6"]]},"page":"100005","publisher":"Elsevier BV","title":"Sustainable supply chain management practices in developing countries: An empirical study of Jordanian manufacturing companies","type":"article-journal","volume":"2"},"uris":["http://www.mendeley.com/documents/?uuid=5fa364ca-466b-33df-8664-55d3d9b882d4","http://www.mendeley.com/documents/?uuid=64cd7ed5-f115-46fb-9bed-67d19aed305d"]}],"mendeley":{"formattedCitation":"(Alzubi &amp; Akkerman, 2022)","plainTextFormattedCitation":"(Alzubi &amp; Akkerman, 2022)","previouslyFormattedCitation":"(Alzubi &amp; Akkerman, 2022)"},"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Alzubi &amp; Akkerman, 2022)</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Quality Assurance System</w:t>
      </w:r>
      <w:r w:rsidR="007443C5">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like International Organizational Standard 9000 (ISO), Total </w:t>
      </w:r>
      <w:r w:rsidR="00104615">
        <w:rPr>
          <w:rFonts w:ascii="Times New Roman" w:eastAsia="Times New Roman" w:hAnsi="Times New Roman" w:cs="Times New Roman"/>
          <w:sz w:val="24"/>
          <w:szCs w:val="24"/>
        </w:rPr>
        <w:t>Quality C</w:t>
      </w:r>
      <w:r w:rsidRPr="00707D38">
        <w:rPr>
          <w:rFonts w:ascii="Times New Roman" w:eastAsia="Times New Roman" w:hAnsi="Times New Roman" w:cs="Times New Roman"/>
          <w:sz w:val="24"/>
          <w:szCs w:val="24"/>
        </w:rPr>
        <w:t xml:space="preserve">ontrol, Hazardous Analytical Control Points and produce Excellence. </w:t>
      </w:r>
      <w:r w:rsidR="009854B1">
        <w:rPr>
          <w:rFonts w:ascii="Times New Roman" w:eastAsia="Times New Roman" w:hAnsi="Times New Roman" w:cs="Times New Roman"/>
          <w:sz w:val="24"/>
          <w:szCs w:val="24"/>
        </w:rPr>
        <w:t>Business quality operations execute the Code of Practice (GAP) effectively</w:t>
      </w:r>
      <w:r w:rsidRPr="00707D38">
        <w:rPr>
          <w:rFonts w:ascii="Times New Roman" w:eastAsia="Times New Roman" w:hAnsi="Times New Roman" w:cs="Times New Roman"/>
          <w:sz w:val="24"/>
          <w:szCs w:val="24"/>
        </w:rPr>
        <w:t xml:space="preserve"> because quality drives client fidelity and reduces operating costs. In the meantime, Quality Assurance Systems Add Costs, Bring Costs</w:t>
      </w:r>
      <w:r w:rsidR="00104615">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Harness, and enhance the </w:t>
      </w:r>
      <w:r w:rsidR="009854B1">
        <w:rPr>
          <w:rFonts w:ascii="Times New Roman" w:eastAsia="Times New Roman" w:hAnsi="Times New Roman" w:cs="Times New Roman"/>
          <w:sz w:val="24"/>
          <w:szCs w:val="24"/>
        </w:rPr>
        <w:t>c</w:t>
      </w:r>
      <w:r w:rsidRPr="00707D38">
        <w:rPr>
          <w:rFonts w:ascii="Times New Roman" w:eastAsia="Times New Roman" w:hAnsi="Times New Roman" w:cs="Times New Roman"/>
          <w:sz w:val="24"/>
          <w:szCs w:val="24"/>
        </w:rPr>
        <w:t>ompetitiveness of enterprises. Supermarkets and ultramodern retail outlets began to gain in Thailand. In the 1990s</w:t>
      </w:r>
      <w:r w:rsidR="009854B1">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w:t>
      </w:r>
      <w:r w:rsidR="009854B1">
        <w:rPr>
          <w:rFonts w:ascii="Times New Roman" w:eastAsia="Times New Roman" w:hAnsi="Times New Roman" w:cs="Times New Roman"/>
          <w:sz w:val="24"/>
          <w:szCs w:val="24"/>
        </w:rPr>
        <w:t>significant metropolises had substantial foreign investment, per capita income, and profitable development</w:t>
      </w:r>
      <w:r w:rsidRPr="00707D38">
        <w:rPr>
          <w:rFonts w:ascii="Times New Roman" w:eastAsia="Times New Roman" w:hAnsi="Times New Roman" w:cs="Times New Roman"/>
          <w:sz w:val="24"/>
          <w:szCs w:val="24"/>
        </w:rPr>
        <w:t xml:space="preserve">. Like Bangkok, it has made a difference in </w:t>
      </w:r>
      <w:r w:rsidR="009854B1">
        <w:rPr>
          <w:rFonts w:ascii="Times New Roman" w:eastAsia="Times New Roman" w:hAnsi="Times New Roman" w:cs="Times New Roman"/>
          <w:sz w:val="24"/>
          <w:szCs w:val="24"/>
        </w:rPr>
        <w:t>its residents' diet</w:t>
      </w:r>
      <w:r w:rsidRPr="00707D38">
        <w:rPr>
          <w:rFonts w:ascii="Times New Roman" w:eastAsia="Times New Roman" w:hAnsi="Times New Roman" w:cs="Times New Roman"/>
          <w:sz w:val="24"/>
          <w:szCs w:val="24"/>
        </w:rPr>
        <w:t xml:space="preserve">. People </w:t>
      </w:r>
      <w:r w:rsidR="009854B1">
        <w:rPr>
          <w:rFonts w:ascii="Times New Roman" w:eastAsia="Times New Roman" w:hAnsi="Times New Roman" w:cs="Times New Roman"/>
          <w:sz w:val="24"/>
          <w:szCs w:val="24"/>
        </w:rPr>
        <w:t>require advanced quality foodstuff</w:t>
      </w:r>
      <w:r w:rsidR="00104615">
        <w:rPr>
          <w:rFonts w:ascii="Times New Roman" w:eastAsia="Times New Roman" w:hAnsi="Times New Roman" w:cs="Times New Roman"/>
          <w:sz w:val="24"/>
          <w:szCs w:val="24"/>
        </w:rPr>
        <w:t>s</w:t>
      </w:r>
      <w:r w:rsidR="009854B1">
        <w:rPr>
          <w:rFonts w:ascii="Times New Roman" w:eastAsia="Times New Roman" w:hAnsi="Times New Roman" w:cs="Times New Roman"/>
          <w:sz w:val="24"/>
          <w:szCs w:val="24"/>
        </w:rPr>
        <w:t>, which leads to numerous beneficial changes and closer collaboration between the system and foodstuff forces</w:t>
      </w:r>
      <w:r w:rsidRPr="00707D38">
        <w:rPr>
          <w:rFonts w:ascii="Times New Roman" w:eastAsia="Times New Roman" w:hAnsi="Times New Roman" w:cs="Times New Roman"/>
          <w:sz w:val="24"/>
          <w:szCs w:val="24"/>
        </w:rPr>
        <w:t xml:space="preserve"> chain actors</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108/01443570510593148","ISSN":"01443577","abstract":"Purpose - Green supply chain management (GSCM) has emerged as a key approach for enterprises seeking to become environmentally sustainable. This paper aims to evaluate and describe GSCM drivers, practices and performance among various Chinese manufacturing organizations. Design/methodology/approach - Based on a literature review, four propositions are put forward. An empirical study using survey research was completed. The survey questionnaire was designed with 54 items using literature and industry expert input. An exploratory factor analysis was conducted to derive groupings of GSCM pressures, practice and performance from the survey data which included 314 responses. A categorical and descriptive nature of the results is then presented with an evaluation and comparative analysis with previous research findings. Findings - Chinese enterprises have increased their environmental awareness due to regulatory, competitive, and marketing pressures and drivers. However, this awareness has not been translated into strong GSCM practice adoption, let alone into improvements in some areas of performance, where it was expected. Research limitations/implications - The investigation and its findings are still relatively exploratory. Future research can investigate relationships identified in this work, as well as tease out mediating and moderating relationships. A more broadly-based and random sample study across China would also provide a better picture of this GSCM situation. Practical implications - Efforts made by Chinese enterprises together with the Chinese government have established a good foundation for further development. After China's entry into the WTO, a win-win relationship between foreign companies and Chinese manufacturers is still possible. Originality/value - This work is one of the few and pioneering efforts to investigate GSCM practices in China. © Emerald Group Publishing Limited.","author":[{"dropping-particle":"","family":"Zhu","given":"Qinghua","non-dropping-particle":"","parse-names":false,"suffix":""},{"dropping-particle":"","family":"Sarkis","given":"Joseph","non-dropping-particle":"","parse-names":false,"suffix":""},{"dropping-particle":"","family":"Geng","given":"Yong","non-dropping-particle":"","parse-names":false,"suffix":""}],"container-title":"International Journal of Operations and Production Management","id":"ITEM-1","issue":"5","issued":{"date-parts":[["2005"]]},"page":"449-468","title":"Green supply chain management in China: Pressures, practices and performance","type":"article-journal","volume":"25"},"uris":["http://www.mendeley.com/documents/?uuid=1bbdf4bb-052b-3939-b5ac-1f423c4653c1","http://www.mendeley.com/documents/?uuid=9153de88-01fd-4f9d-8d11-115c9e93b821"]}],"mendeley":{"formattedCitation":"(Zhu et al., 2005)","plainTextFormattedCitation":"(Zhu et al., 2005)","previouslyFormattedCitation":"(Zhu et al., 2005)"},"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Zhu et al., 2005)</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w:t>
      </w:r>
    </w:p>
    <w:p w14:paraId="272722B9" w14:textId="4EFAEA4A"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These societal changes result from social and technical innovation and knowledge about foodstuff consumer preferences. The company must maintain its </w:t>
      </w:r>
      <w:r w:rsidR="009854B1">
        <w:rPr>
          <w:rFonts w:ascii="Times New Roman" w:eastAsia="Times New Roman" w:hAnsi="Times New Roman" w:cs="Times New Roman"/>
          <w:sz w:val="24"/>
          <w:szCs w:val="24"/>
        </w:rPr>
        <w:t>c</w:t>
      </w:r>
      <w:r w:rsidRPr="00707D38">
        <w:rPr>
          <w:rFonts w:ascii="Times New Roman" w:eastAsia="Times New Roman" w:hAnsi="Times New Roman" w:cs="Times New Roman"/>
          <w:sz w:val="24"/>
          <w:szCs w:val="24"/>
        </w:rPr>
        <w:t xml:space="preserve">ompetitiveness. Hence, both inside and outside the business. </w:t>
      </w:r>
      <w:r w:rsidR="009854B1">
        <w:rPr>
          <w:rFonts w:ascii="Times New Roman" w:eastAsia="Times New Roman" w:hAnsi="Times New Roman" w:cs="Times New Roman"/>
          <w:sz w:val="24"/>
          <w:szCs w:val="24"/>
        </w:rPr>
        <w:t>Several connected factors can impact a foodstuff firm's performance</w:t>
      </w:r>
      <w:r w:rsidRPr="00707D38">
        <w:rPr>
          <w:rFonts w:ascii="Times New Roman" w:eastAsia="Times New Roman" w:hAnsi="Times New Roman" w:cs="Times New Roman"/>
          <w:sz w:val="24"/>
          <w:szCs w:val="24"/>
        </w:rPr>
        <w:t>. For instance, foodstuff businesses may cut waste by promoting innovative expertise and food quality standards. Previous research has demonstrated that the basis for evaluating foodstuff</w:t>
      </w:r>
      <w:r w:rsidR="00104615">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is private, with varied aspects of foodstuff</w:t>
      </w:r>
      <w:r w:rsidR="00104615">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such as nutrition, security, or attractiveness. Mortal inspectors typically rate smell, texture, and taste. </w:t>
      </w:r>
      <w:r w:rsidR="009854B1">
        <w:rPr>
          <w:rFonts w:ascii="Times New Roman" w:eastAsia="Times New Roman" w:hAnsi="Times New Roman" w:cs="Times New Roman"/>
          <w:sz w:val="24"/>
          <w:szCs w:val="24"/>
        </w:rPr>
        <w:t>However, few studies provide quantitative and qualitative support for internal and external effects</w:t>
      </w:r>
      <w:r w:rsidRPr="00707D38">
        <w:rPr>
          <w:rFonts w:ascii="Times New Roman" w:eastAsia="Times New Roman" w:hAnsi="Times New Roman" w:cs="Times New Roman"/>
          <w:sz w:val="24"/>
          <w:szCs w:val="24"/>
        </w:rPr>
        <w:t xml:space="preserve">. A performance factor that makes her one of the most </w:t>
      </w:r>
      <w:r w:rsidR="009854B1">
        <w:rPr>
          <w:rFonts w:ascii="Times New Roman" w:eastAsia="Times New Roman" w:hAnsi="Times New Roman" w:cs="Times New Roman"/>
          <w:sz w:val="24"/>
          <w:szCs w:val="24"/>
        </w:rPr>
        <w:t>critical</w:t>
      </w:r>
      <w:r w:rsidRPr="00707D38">
        <w:rPr>
          <w:rFonts w:ascii="Times New Roman" w:eastAsia="Times New Roman" w:hAnsi="Times New Roman" w:cs="Times New Roman"/>
          <w:sz w:val="24"/>
          <w:szCs w:val="24"/>
        </w:rPr>
        <w:t xml:space="preserve"> shareowners in foodstuff force bonds. Also, a master plan to </w:t>
      </w:r>
      <w:r w:rsidR="009854B1">
        <w:rPr>
          <w:rFonts w:ascii="Times New Roman" w:eastAsia="Times New Roman" w:hAnsi="Times New Roman" w:cs="Times New Roman"/>
          <w:sz w:val="24"/>
          <w:szCs w:val="24"/>
        </w:rPr>
        <w:t>facilit</w:t>
      </w:r>
      <w:r w:rsidRPr="00707D38">
        <w:rPr>
          <w:rFonts w:ascii="Times New Roman" w:eastAsia="Times New Roman" w:hAnsi="Times New Roman" w:cs="Times New Roman"/>
          <w:sz w:val="24"/>
          <w:szCs w:val="24"/>
        </w:rPr>
        <w:t xml:space="preserve">ate ecological, fiscal, and social services and ensure food quality. Although undervalued in the literature, the force on similar points is frequently not reflected in instruction and guidelines. </w:t>
      </w:r>
      <w:r w:rsidR="009854B1">
        <w:rPr>
          <w:rFonts w:ascii="Times New Roman" w:eastAsia="Times New Roman" w:hAnsi="Times New Roman" w:cs="Times New Roman"/>
          <w:sz w:val="24"/>
          <w:szCs w:val="24"/>
        </w:rPr>
        <w:t>In contrast</w:t>
      </w:r>
      <w:r w:rsidRPr="00707D38">
        <w:rPr>
          <w:rFonts w:ascii="Times New Roman" w:eastAsia="Times New Roman" w:hAnsi="Times New Roman" w:cs="Times New Roman"/>
          <w:sz w:val="24"/>
          <w:szCs w:val="24"/>
        </w:rPr>
        <w:t>, when commercial conditioning ameliorates original communities, it is believed that each hand has a fulfilling life</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3390/SU15065290","abstract":"The research highlights the importance of sustainable supply chain management (SSCM), technology adoption (TA), and performance measurement in promoting sustainability and improving supply chain performance. By incorporating sustainable practices and utilizing digital technologies, organizations can create a more sustainable future and improve their overall performances. This study conducted an in-depth review of the literature to investigate the presence of TA in SSCM with a focus on digital-based supply chains. The review used both bibliometric and content analysis methods to analyze relevant research articles, with the goal of providing a comprehensive understanding of the current state of research in the field, identifying any gaps in the literature, and providing direction for future research. The content analysis of the literature showed the absence of concrete frameworks for SSCM and the need for clearer and more applicable sustainability measurement indices. To address this gap, the study proposed a framework for achieving sustainable development goals through SSCM. In addition, a framework for deploying sustainability indicators was presented. The proposed framework can be used by practitioners to develop practical and comprehensive measures for their respective industries.","author":[{"dropping-particle":"","family":"Kumar","given":"Anup","non-dropping-particle":"","parse-names":false,"suffix":""},{"dropping-particle":"","family":"Shrivastav","given":"Santosh Kumar","non-dropping-particle":"","parse-names":false,"suffix":""},{"dropping-particle":"","family":"Shrivastava","given":"Avinash K.","non-dropping-particle":"","parse-names":false,"suffix":""},{"dropping-particle":"","family":"Panigrahi","given":"Rashmi Ranjan","non-dropping-particle":"","parse-names":false,"suffix":""},{"dropping-particle":"","family":"Mardani","given":"Abbas","non-dropping-particle":"","parse-names":false,"suffix":""},{"dropping-particle":"","family":"Cavallaro","given":"Fausto","non-dropping-particle":"","parse-names":false,"suffix":""}],"container-title":"Sustainability","id":"ITEM-1","issue":"6","issued":{"date-parts":[["2023","3"]]},"page":"5290","publisher":"MDPI AG","title":"Sustainable Supply Chain Management, Performance Measurement, and Management: A Review","type":"article-journal","volume":"15"},"uris":["http://www.mendeley.com/documents/?uuid=3ee29768-eaea-3384-a6d5-4a556ec7bc4e","http://www.mendeley.com/documents/?uuid=3ad1ee1d-4a43-4547-9388-6b00259eec64"]}],"mendeley":{"formattedCitation":"(Kumar et al., 2023)","plainTextFormattedCitation":"(Kumar et al., 2023)","previouslyFormattedCitation":"(Kumar et al., 2023)"},"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Kumar et al., 2023)</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w:t>
      </w:r>
    </w:p>
    <w:p w14:paraId="236BE2B5" w14:textId="37A911AF"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The social sphere of </w:t>
      </w:r>
      <w:r w:rsidR="007443C5">
        <w:rPr>
          <w:rFonts w:ascii="Times New Roman" w:eastAsia="Times New Roman" w:hAnsi="Times New Roman" w:cs="Times New Roman"/>
          <w:sz w:val="24"/>
          <w:szCs w:val="24"/>
        </w:rPr>
        <w:t xml:space="preserve">the </w:t>
      </w:r>
      <w:r w:rsidRPr="00707D38">
        <w:rPr>
          <w:rFonts w:ascii="Times New Roman" w:eastAsia="Times New Roman" w:hAnsi="Times New Roman" w:cs="Times New Roman"/>
          <w:sz w:val="24"/>
          <w:szCs w:val="24"/>
        </w:rPr>
        <w:t>Sustainable force chain operation profitable zone of SSCM is interested in perfecting the company's marketable interests, including re</w:t>
      </w:r>
      <w:r w:rsidR="00104615">
        <w:rPr>
          <w:rFonts w:ascii="Times New Roman" w:eastAsia="Times New Roman" w:hAnsi="Times New Roman" w:cs="Times New Roman"/>
          <w:sz w:val="24"/>
          <w:szCs w:val="24"/>
        </w:rPr>
        <w:t>turn on investment</w:t>
      </w:r>
      <w:r w:rsidRPr="00707D38">
        <w:rPr>
          <w:rFonts w:ascii="Times New Roman" w:eastAsia="Times New Roman" w:hAnsi="Times New Roman" w:cs="Times New Roman"/>
          <w:sz w:val="24"/>
          <w:szCs w:val="24"/>
        </w:rPr>
        <w:t>, cost savings, and gains generated by the company. SSCM actions are</w:t>
      </w:r>
      <w:r w:rsidR="009854B1">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moreover</w:t>
      </w:r>
      <w:r w:rsidR="009854B1">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internal or external. </w:t>
      </w:r>
      <w:r w:rsidR="009854B1">
        <w:rPr>
          <w:rFonts w:ascii="Times New Roman" w:eastAsia="Times New Roman" w:hAnsi="Times New Roman" w:cs="Times New Roman"/>
          <w:sz w:val="24"/>
          <w:szCs w:val="24"/>
        </w:rPr>
        <w:t>E</w:t>
      </w:r>
      <w:r w:rsidR="008353C2">
        <w:rPr>
          <w:rFonts w:ascii="Times New Roman" w:eastAsia="Times New Roman" w:hAnsi="Times New Roman" w:cs="Times New Roman"/>
          <w:sz w:val="24"/>
          <w:szCs w:val="24"/>
        </w:rPr>
        <w:t>ither</w:t>
      </w:r>
      <w:r w:rsidRPr="00707D38">
        <w:rPr>
          <w:rFonts w:ascii="Times New Roman" w:eastAsia="Times New Roman" w:hAnsi="Times New Roman" w:cs="Times New Roman"/>
          <w:sz w:val="24"/>
          <w:szCs w:val="24"/>
        </w:rPr>
        <w:t xml:space="preserve"> or </w:t>
      </w:r>
      <w:r w:rsidR="00104615">
        <w:rPr>
          <w:rFonts w:ascii="Times New Roman" w:eastAsia="Times New Roman" w:hAnsi="Times New Roman" w:cs="Times New Roman"/>
          <w:sz w:val="24"/>
          <w:szCs w:val="24"/>
        </w:rPr>
        <w:t>b</w:t>
      </w:r>
      <w:r w:rsidRPr="00707D38">
        <w:rPr>
          <w:rFonts w:ascii="Times New Roman" w:eastAsia="Times New Roman" w:hAnsi="Times New Roman" w:cs="Times New Roman"/>
          <w:sz w:val="24"/>
          <w:szCs w:val="24"/>
        </w:rPr>
        <w:t xml:space="preserve">oth have a positive impact on company performance. Food </w:t>
      </w:r>
      <w:r w:rsidR="007443C5">
        <w:rPr>
          <w:rFonts w:ascii="Times New Roman" w:eastAsia="Times New Roman" w:hAnsi="Times New Roman" w:cs="Times New Roman"/>
          <w:sz w:val="24"/>
          <w:szCs w:val="24"/>
        </w:rPr>
        <w:t>companies f</w:t>
      </w:r>
      <w:r w:rsidRPr="00707D38">
        <w:rPr>
          <w:rFonts w:ascii="Times New Roman" w:eastAsia="Times New Roman" w:hAnsi="Times New Roman" w:cs="Times New Roman"/>
          <w:sz w:val="24"/>
          <w:szCs w:val="24"/>
        </w:rPr>
        <w:t xml:space="preserve">ocus on promoting feasible </w:t>
      </w:r>
      <w:r w:rsidR="008353C2">
        <w:rPr>
          <w:rFonts w:ascii="Times New Roman" w:eastAsia="Times New Roman" w:hAnsi="Times New Roman" w:cs="Times New Roman"/>
          <w:sz w:val="24"/>
          <w:szCs w:val="24"/>
        </w:rPr>
        <w:t>supply</w:t>
      </w:r>
      <w:r w:rsidRPr="00707D38">
        <w:rPr>
          <w:rFonts w:ascii="Times New Roman" w:eastAsia="Times New Roman" w:hAnsi="Times New Roman" w:cs="Times New Roman"/>
          <w:sz w:val="24"/>
          <w:szCs w:val="24"/>
        </w:rPr>
        <w:t xml:space="preserve"> chain operation</w:t>
      </w:r>
      <w:r w:rsidR="00104615">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Through SCCM, foodstuff businesses can profit from remaining economically feasible without oppressively impacting frugality. Terrain (shops) and </w:t>
      </w:r>
      <w:r w:rsidRPr="00707D38">
        <w:rPr>
          <w:rFonts w:ascii="Times New Roman" w:eastAsia="Times New Roman" w:hAnsi="Times New Roman" w:cs="Times New Roman"/>
          <w:sz w:val="24"/>
          <w:szCs w:val="24"/>
        </w:rPr>
        <w:lastRenderedPageBreak/>
        <w:t>social systems (humans) surroundings and social action have a positive impact</w:t>
      </w:r>
      <w:r w:rsidR="009854B1">
        <w:rPr>
          <w:rFonts w:ascii="Times New Roman" w:eastAsia="Times New Roman" w:hAnsi="Times New Roman" w:cs="Times New Roman"/>
          <w:sz w:val="24"/>
          <w:szCs w:val="24"/>
        </w:rPr>
        <w:t>, with better performance, significant cost savings,</w:t>
      </w:r>
      <w:r w:rsidRPr="00707D38">
        <w:rPr>
          <w:rFonts w:ascii="Times New Roman" w:eastAsia="Times New Roman" w:hAnsi="Times New Roman" w:cs="Times New Roman"/>
          <w:sz w:val="24"/>
          <w:szCs w:val="24"/>
        </w:rPr>
        <w:t xml:space="preserve"> and supplier operations (delayed deliveries by workers). Plus, the triadic bottom performance line is gaining significance, if not essential</w:t>
      </w:r>
      <w:r w:rsidR="009854B1">
        <w:rPr>
          <w:rFonts w:ascii="Times New Roman" w:eastAsia="Times New Roman" w:hAnsi="Times New Roman" w:cs="Times New Roman"/>
          <w:sz w:val="24"/>
          <w:szCs w:val="24"/>
        </w:rPr>
        <w:t>, and food companies using the triadic bottom line approach can use it as a standard</w:t>
      </w:r>
      <w:r w:rsidRPr="00707D38">
        <w:rPr>
          <w:rFonts w:ascii="Times New Roman" w:eastAsia="Times New Roman" w:hAnsi="Times New Roman" w:cs="Times New Roman"/>
          <w:sz w:val="24"/>
          <w:szCs w:val="24"/>
        </w:rPr>
        <w:t xml:space="preserve">. Confirm sustained sweats. Several studies have delved </w:t>
      </w:r>
      <w:r w:rsidR="007443C5">
        <w:rPr>
          <w:rFonts w:ascii="Times New Roman" w:eastAsia="Times New Roman" w:hAnsi="Times New Roman" w:cs="Times New Roman"/>
          <w:sz w:val="24"/>
          <w:szCs w:val="24"/>
        </w:rPr>
        <w:t xml:space="preserve">into </w:t>
      </w:r>
      <w:r w:rsidRPr="00707D38">
        <w:rPr>
          <w:rFonts w:ascii="Times New Roman" w:eastAsia="Times New Roman" w:hAnsi="Times New Roman" w:cs="Times New Roman"/>
          <w:sz w:val="24"/>
          <w:szCs w:val="24"/>
        </w:rPr>
        <w:t>SSCM in colo</w:t>
      </w:r>
      <w:r w:rsidR="007443C5">
        <w:rPr>
          <w:rFonts w:ascii="Times New Roman" w:eastAsia="Times New Roman" w:hAnsi="Times New Roman" w:cs="Times New Roman"/>
          <w:sz w:val="24"/>
          <w:szCs w:val="24"/>
        </w:rPr>
        <w:t>u</w:t>
      </w:r>
      <w:r w:rsidRPr="00707D38">
        <w:rPr>
          <w:rFonts w:ascii="Times New Roman" w:eastAsia="Times New Roman" w:hAnsi="Times New Roman" w:cs="Times New Roman"/>
          <w:sz w:val="24"/>
          <w:szCs w:val="24"/>
        </w:rPr>
        <w:t xml:space="preserve">rful diligence, especially </w:t>
      </w:r>
      <w:r w:rsidR="00104615">
        <w:rPr>
          <w:rFonts w:ascii="Times New Roman" w:eastAsia="Times New Roman" w:hAnsi="Times New Roman" w:cs="Times New Roman"/>
          <w:sz w:val="24"/>
          <w:szCs w:val="24"/>
        </w:rPr>
        <w:t xml:space="preserve">in </w:t>
      </w:r>
      <w:r w:rsidRPr="00707D38">
        <w:rPr>
          <w:rFonts w:ascii="Times New Roman" w:eastAsia="Times New Roman" w:hAnsi="Times New Roman" w:cs="Times New Roman"/>
          <w:sz w:val="24"/>
          <w:szCs w:val="24"/>
        </w:rPr>
        <w:t xml:space="preserve">manufacturing. There are many studies on FSC. For illustration, Diversity impacts feasible force bonds. </w:t>
      </w:r>
      <w:r w:rsidR="0043072C" w:rsidRPr="00707D38">
        <w:rPr>
          <w:rFonts w:ascii="Times New Roman" w:eastAsia="Times New Roman" w:hAnsi="Times New Roman" w:cs="Times New Roman"/>
          <w:sz w:val="24"/>
          <w:szCs w:val="24"/>
        </w:rPr>
        <w:t>And</w:t>
      </w:r>
      <w:r w:rsidRPr="00707D38">
        <w:rPr>
          <w:rFonts w:ascii="Times New Roman" w:eastAsia="Times New Roman" w:hAnsi="Times New Roman" w:cs="Times New Roman"/>
          <w:sz w:val="24"/>
          <w:szCs w:val="24"/>
        </w:rPr>
        <w:t xml:space="preserve"> Glover. We explored the hopelessness of a mar</w:t>
      </w:r>
      <w:r w:rsidR="00104615">
        <w:rPr>
          <w:rFonts w:ascii="Times New Roman" w:eastAsia="Times New Roman" w:hAnsi="Times New Roman" w:cs="Times New Roman"/>
          <w:sz w:val="24"/>
          <w:szCs w:val="24"/>
        </w:rPr>
        <w:t>ke</w:t>
      </w:r>
      <w:r w:rsidRPr="00707D38">
        <w:rPr>
          <w:rFonts w:ascii="Times New Roman" w:eastAsia="Times New Roman" w:hAnsi="Times New Roman" w:cs="Times New Roman"/>
          <w:sz w:val="24"/>
          <w:szCs w:val="24"/>
        </w:rPr>
        <w:t>t-led feasible milk force chain and explored feasible actions and SCM</w:t>
      </w:r>
      <w:r w:rsidR="009854B1">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effect</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sftr.2022.100102","ISSN":"26661888","abstract":"The purpose of this study is to investigate how the COVID-19 crisis affected delivery security and firms’ preparedness and responses in Norway. Investigations focus on supply chains which were critical for maintaining the supply of essential goods when large parts of society closed down. This includes four firms belonging to food and pharmaceutical industries, representing different parts of the respective supply chains, and covering imports, exports, domestic distribution, and home-delivery services. The originality of this article is that we employ theoretical models on supply chain risk management, resilience and reliability in conjunction, where these are usually used separately. Recognizing links, overlaps, and complementarity between the models, and using them step-by-step, we exploit synergies that enable more comprehensive assessments of strengths and weaknesses in firms’ supply chains, covering gaps, prioritizing between improvement areas, and collecting input towards detailed, actionable risk mitigation actions. Investigations build on semi-structured interviews, systematically covering the formative elements for each of the models. Using the models in conjunction, we compare the firms and identify differences, similarities, strengths, and weaknesses in the consequences of pandemic-related disruptions and how firms approached the challenges. The main challenges for the firms were sudden demand changes early in the pandemic. While the firms had minor differences, their pre-pandemic contingency plans were generally not actionable or detailed enough, nor prepared for the pandemic's longevity. Therefore, more detailed and long-term guidelines are desirable, noting the importance and interrelationships of elements of supply chain risk management, resilience, and reliability. A common feature for all firms, and crucial for handling disruptions, is the importance of good and long-term relationships with upstream and downstream supply chain partners and the need for improving contingency plans and future resilience.","author":[{"dropping-particle":"","family":"Bø","given":"Eirill","non-dropping-particle":"","parse-names":false,"suffix":""},{"dropping-particle":"","family":"Hovi","given":"Inger Beate","non-dropping-particle":"","parse-names":false,"suffix":""},{"dropping-particle":"","family":"Pinchasik","given":"Daniel Ruben","non-dropping-particle":"","parse-names":false,"suffix":""}],"container-title":"Sustainable Futures","id":"ITEM-1","issued":{"date-parts":[["2023","12"]]},"publisher":"Elsevier Ltd","title":"COVID-19 disruptions and Norwegian food and pharmaceutical supply chains: Insights into supply chain risk management, resilience, and reliability","type":"article-journal","volume":"5"},"uris":["http://www.mendeley.com/documents/?uuid=4ba300bb-5781-38b1-a519-75af15d8c77d","http://www.mendeley.com/documents/?uuid=d4b1e5c4-eeb5-4117-9ae2-87f58a0282bc"]}],"mendeley":{"formattedCitation":"(Bø et al., 2023)","plainTextFormattedCitation":"(Bø et al., 2023)","previouslyFormattedCitation":"(Bø et al., 2023)"},"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Bø et al., 2023)</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w:t>
      </w:r>
      <w:r w:rsidR="00A3206F" w:rsidRPr="00A3206F">
        <w:rPr>
          <w:rFonts w:ascii="Times New Roman" w:eastAsia="Times New Roman" w:hAnsi="Times New Roman" w:cs="Times New Roman"/>
          <w:sz w:val="24"/>
          <w:szCs w:val="24"/>
        </w:rPr>
        <w:t>Production of the business encompass</w:t>
      </w:r>
      <w:r w:rsidR="00104615">
        <w:rPr>
          <w:rFonts w:ascii="Times New Roman" w:eastAsia="Times New Roman" w:hAnsi="Times New Roman" w:cs="Times New Roman"/>
          <w:sz w:val="24"/>
          <w:szCs w:val="24"/>
        </w:rPr>
        <w:t>es</w:t>
      </w:r>
      <w:r w:rsidR="00A3206F" w:rsidRPr="00A3206F">
        <w:rPr>
          <w:rFonts w:ascii="Times New Roman" w:eastAsia="Times New Roman" w:hAnsi="Times New Roman" w:cs="Times New Roman"/>
          <w:sz w:val="24"/>
          <w:szCs w:val="24"/>
        </w:rPr>
        <w:t xml:space="preserve"> social and environmental standards and sustainable supply chain management. </w:t>
      </w:r>
      <w:r w:rsidR="009854B1">
        <w:rPr>
          <w:rFonts w:ascii="Times New Roman" w:eastAsia="Times New Roman" w:hAnsi="Times New Roman" w:cs="Times New Roman"/>
          <w:sz w:val="24"/>
          <w:szCs w:val="24"/>
        </w:rPr>
        <w:t>They are e</w:t>
      </w:r>
      <w:r w:rsidR="0043072C" w:rsidRPr="00707D38">
        <w:rPr>
          <w:rFonts w:ascii="Times New Roman" w:eastAsia="Times New Roman" w:hAnsi="Times New Roman" w:cs="Times New Roman"/>
          <w:sz w:val="24"/>
          <w:szCs w:val="24"/>
        </w:rPr>
        <w:t>valuating</w:t>
      </w:r>
      <w:r w:rsidRPr="00707D38">
        <w:rPr>
          <w:rFonts w:ascii="Times New Roman" w:eastAsia="Times New Roman" w:hAnsi="Times New Roman" w:cs="Times New Roman"/>
          <w:sz w:val="24"/>
          <w:szCs w:val="24"/>
        </w:rPr>
        <w:t xml:space="preserve"> the impact of SSCM Performance procedures used by Vietnamese manufacturing firms. Also, the effects of feasible force chai</w:t>
      </w:r>
      <w:r w:rsidR="009854B1">
        <w:rPr>
          <w:rFonts w:ascii="Times New Roman" w:eastAsia="Times New Roman" w:hAnsi="Times New Roman" w:cs="Times New Roman"/>
          <w:sz w:val="24"/>
          <w:szCs w:val="24"/>
        </w:rPr>
        <w:t>n operation strategies have</w:t>
      </w:r>
      <w:r w:rsidRPr="00707D38">
        <w:rPr>
          <w:rFonts w:ascii="Times New Roman" w:eastAsia="Times New Roman" w:hAnsi="Times New Roman" w:cs="Times New Roman"/>
          <w:sz w:val="24"/>
          <w:szCs w:val="24"/>
        </w:rPr>
        <w:t xml:space="preserve"> </w:t>
      </w:r>
      <w:r w:rsidR="009854B1">
        <w:rPr>
          <w:rFonts w:ascii="Times New Roman" w:eastAsia="Times New Roman" w:hAnsi="Times New Roman" w:cs="Times New Roman"/>
          <w:sz w:val="24"/>
          <w:szCs w:val="24"/>
        </w:rPr>
        <w:t xml:space="preserve">been </w:t>
      </w:r>
      <w:r w:rsidRPr="00707D38">
        <w:rPr>
          <w:rFonts w:ascii="Times New Roman" w:eastAsia="Times New Roman" w:hAnsi="Times New Roman" w:cs="Times New Roman"/>
          <w:sz w:val="24"/>
          <w:szCs w:val="24"/>
        </w:rPr>
        <w:t xml:space="preserve">examined in several studies. On the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erformance of businesses in diverse circumstances across inte</w:t>
      </w:r>
      <w:r w:rsidR="0043072C">
        <w:rPr>
          <w:rFonts w:ascii="Times New Roman" w:eastAsia="Times New Roman" w:hAnsi="Times New Roman" w:cs="Times New Roman"/>
          <w:sz w:val="24"/>
          <w:szCs w:val="24"/>
        </w:rPr>
        <w:t>rnational borders. L</w:t>
      </w:r>
      <w:r w:rsidRPr="00707D38">
        <w:rPr>
          <w:rFonts w:ascii="Times New Roman" w:eastAsia="Times New Roman" w:hAnsi="Times New Roman" w:cs="Times New Roman"/>
          <w:sz w:val="24"/>
          <w:szCs w:val="24"/>
        </w:rPr>
        <w:t>ater</w:t>
      </w:r>
      <w:r w:rsidR="009854B1">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the provocations powering SSCM</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JCLEPRO.2018.08.250","ISSN":"0959-6526","abstract":"The present work is an attempt to investigate the adoption of Sustainable Supply Chain Management practices amongst manufacturing and process based organizations in India and its impact on firm performance encompassing all three dimensions of sustainability. Sustainable Supply Chain Management practices conceived in the present study include Environmental Management Practices, Socially Inclusive Practices for Employees, Socially Inclusive Practices for Community, Operations Practices, and Supply Chain Integration which were treated as exogenous variables. Firm performance considered in this study includes five dimensions, namely Environmental Performance, Employee-centred Social Performance, Community-centred Social Performance, Operations Performance, and Competitiveness, which were regarded as endogenous variables. The analysis was carried out with the help of structural equation modeling considering natural logarithm of manpower as a control variable. It is found that the construct environmental management practices does not have any significant association with operations performance, nor does it result in competitiveness. However, when jointly mediated through both environmental performance and operations performance, environmental management practices lead to competitiveness. Socially inclusive practices for community have significant negative association with competitiveness, when only direct relationship is considered. However, its indirect relationship with competitiveness shows significant positive association when mediated through community-centred social performance. The resultant total effect between socially inclusive practices for community and competitiveness turns out to be insignificant. Further, operations performance fully mediates the relationship between operations practices and competitiveness. Managerial implications of the findings are discussed.","author":[{"dropping-particle":"","family":"Das","given":"Debadyuti","non-dropping-particle":"","parse-names":false,"suffix":""}],"container-title":"Journal of Cleaner Production","id":"ITEM-1","issued":{"date-parts":[["2018","12","1"]]},"page":"179-196","publisher":"Elsevier","title":"The impact of Sustainable Supply Chain Management practices on firm performance: Lessons from Indian organizations","type":"article-journal","volume":"203"},"uris":["http://www.mendeley.com/documents/?uuid=52fb1617-bc0c-3804-9a7e-0dda0333744a"]}],"mendeley":{"formattedCitation":"(D. Das, 2018)","plainTextFormattedCitation":"(D. Das, 2018)","previouslyFormattedCitation":"(D. Das, 2018)"},"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D. Das, 2018)</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Most research in Thailand focuses on feasible force chain procedures in FSC, </w:t>
      </w:r>
      <w:r w:rsidR="009854B1">
        <w:rPr>
          <w:rFonts w:ascii="Times New Roman" w:eastAsia="Times New Roman" w:hAnsi="Times New Roman" w:cs="Times New Roman"/>
          <w:sz w:val="24"/>
          <w:szCs w:val="24"/>
        </w:rPr>
        <w:t>with</w:t>
      </w:r>
      <w:r w:rsidRPr="00707D38">
        <w:rPr>
          <w:rFonts w:ascii="Times New Roman" w:eastAsia="Times New Roman" w:hAnsi="Times New Roman" w:cs="Times New Roman"/>
          <w:sz w:val="24"/>
          <w:szCs w:val="24"/>
        </w:rPr>
        <w:t xml:space="preserve"> several studies on this topic. </w:t>
      </w:r>
      <w:r w:rsidR="009854B1">
        <w:rPr>
          <w:rFonts w:ascii="Times New Roman" w:eastAsia="Times New Roman" w:hAnsi="Times New Roman" w:cs="Times New Roman"/>
          <w:sz w:val="24"/>
          <w:szCs w:val="24"/>
        </w:rPr>
        <w:t>According to a quality assurance perspective, sustainable force chain operating techniques can affect food quality through social responsibility and the environment</w:t>
      </w:r>
      <w:r w:rsidRPr="00707D38">
        <w:rPr>
          <w:rFonts w:ascii="Times New Roman" w:eastAsia="Times New Roman" w:hAnsi="Times New Roman" w:cs="Times New Roman"/>
          <w:sz w:val="24"/>
          <w:szCs w:val="24"/>
        </w:rPr>
        <w:t xml:space="preserve">. Controlling considerations </w:t>
      </w:r>
      <w:r w:rsidR="007443C5">
        <w:rPr>
          <w:rFonts w:ascii="Times New Roman" w:eastAsia="Times New Roman" w:hAnsi="Times New Roman" w:cs="Times New Roman"/>
          <w:sz w:val="24"/>
          <w:szCs w:val="24"/>
        </w:rPr>
        <w:t>are</w:t>
      </w:r>
      <w:r w:rsidRPr="00707D38">
        <w:rPr>
          <w:rFonts w:ascii="Times New Roman" w:eastAsia="Times New Roman" w:hAnsi="Times New Roman" w:cs="Times New Roman"/>
          <w:sz w:val="24"/>
          <w:szCs w:val="24"/>
        </w:rPr>
        <w:t xml:space="preserve"> </w:t>
      </w:r>
      <w:r w:rsidR="009854B1">
        <w:rPr>
          <w:rFonts w:ascii="Times New Roman" w:eastAsia="Times New Roman" w:hAnsi="Times New Roman" w:cs="Times New Roman"/>
          <w:sz w:val="24"/>
          <w:szCs w:val="24"/>
        </w:rPr>
        <w:t>essential</w:t>
      </w:r>
      <w:r w:rsidRPr="00707D38">
        <w:rPr>
          <w:rFonts w:ascii="Times New Roman" w:eastAsia="Times New Roman" w:hAnsi="Times New Roman" w:cs="Times New Roman"/>
          <w:sz w:val="24"/>
          <w:szCs w:val="24"/>
        </w:rPr>
        <w:t xml:space="preserve"> for enterprises to ensure food security before sustained </w:t>
      </w:r>
      <w:r w:rsidR="00952D8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erformance</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jwb.2015.08.010","ISSN":"10909516","abstract":"This article examines how the international business (IB) literature has addressed social responsibility issues in the past 50 years, highlighting key developments and implications from a historical perspective. Specific attention is paid to the Journal of World Business (JWB), which has covered the whole period and published relevant articles related to these issues, in comparison to the Journal of International Business Studies (JIBS), the other long-standing IB journal. The article outlines that they illustrate different conceptualizations of IB and social responsibility. The 50-year review shows three subthemes: the (green) environment; ethics, rights and responsibilities; poverty and (sustainable) development. These are discussed consecutively, including main contributions and promising areas to further the field.","author":[{"dropping-particle":"","family":"Kolk","given":"Ans","non-dropping-particle":"","parse-names":false,"suffix":""}],"container-title":"Journal of World Business","id":"ITEM-1","issue":"1","issued":{"date-parts":[["2016","1"]]},"page":"23-34","publisher":"Elsevier Inc.","title":"The social responsibility of international business: From ethics and the environment to CSR and sustainable development","type":"article-journal","volume":"51"},"uris":["http://www.mendeley.com/documents/?uuid=a151954b-5520-3746-81c9-40a5413903f5","http://www.mendeley.com/documents/?uuid=b9636f60-e963-408f-980e-4eab02914ed6"]}],"mendeley":{"formattedCitation":"(Kolk, 2016)","plainTextFormattedCitation":"(Kolk, 2016)","previouslyFormattedCitation":"(Kolk, 2016)"},"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Kolk, 2016)</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w:t>
      </w:r>
    </w:p>
    <w:p w14:paraId="7CE508E0" w14:textId="23CD7A87"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The Sustainable </w:t>
      </w:r>
      <w:r w:rsidR="00104615">
        <w:rPr>
          <w:rFonts w:ascii="Times New Roman" w:eastAsia="Times New Roman" w:hAnsi="Times New Roman" w:cs="Times New Roman"/>
          <w:sz w:val="24"/>
          <w:szCs w:val="24"/>
        </w:rPr>
        <w:t>Force Chain O</w:t>
      </w:r>
      <w:r w:rsidRPr="00707D38">
        <w:rPr>
          <w:rFonts w:ascii="Times New Roman" w:eastAsia="Times New Roman" w:hAnsi="Times New Roman" w:cs="Times New Roman"/>
          <w:sz w:val="24"/>
          <w:szCs w:val="24"/>
        </w:rPr>
        <w:t xml:space="preserve">peration determined that the most research </w:t>
      </w:r>
      <w:r w:rsidR="009854B1">
        <w:rPr>
          <w:rFonts w:ascii="Times New Roman" w:eastAsia="Times New Roman" w:hAnsi="Times New Roman" w:cs="Times New Roman"/>
          <w:sz w:val="24"/>
          <w:szCs w:val="24"/>
        </w:rPr>
        <w:t xml:space="preserve">was conducted </w:t>
      </w:r>
      <w:r w:rsidRPr="00707D38">
        <w:rPr>
          <w:rFonts w:ascii="Times New Roman" w:eastAsia="Times New Roman" w:hAnsi="Times New Roman" w:cs="Times New Roman"/>
          <w:sz w:val="24"/>
          <w:szCs w:val="24"/>
        </w:rPr>
        <w:t xml:space="preserve">via a survey of the literature. Several researchers have investigated the area of food </w:t>
      </w:r>
      <w:r w:rsidR="008353C2">
        <w:rPr>
          <w:rFonts w:ascii="Times New Roman" w:eastAsia="Times New Roman" w:hAnsi="Times New Roman" w:cs="Times New Roman"/>
          <w:sz w:val="24"/>
          <w:szCs w:val="24"/>
        </w:rPr>
        <w:t>supply</w:t>
      </w:r>
      <w:r w:rsidRPr="00707D38">
        <w:rPr>
          <w:rFonts w:ascii="Times New Roman" w:eastAsia="Times New Roman" w:hAnsi="Times New Roman" w:cs="Times New Roman"/>
          <w:sz w:val="24"/>
          <w:szCs w:val="24"/>
        </w:rPr>
        <w:t xml:space="preserve"> chains and their sustainability, but lit</w:t>
      </w:r>
      <w:r w:rsidR="009854B1">
        <w:rPr>
          <w:rFonts w:ascii="Times New Roman" w:eastAsia="Times New Roman" w:hAnsi="Times New Roman" w:cs="Times New Roman"/>
          <w:sz w:val="24"/>
          <w:szCs w:val="24"/>
        </w:rPr>
        <w:t>tle research has been done. It</w:t>
      </w:r>
      <w:r w:rsidRPr="00707D38">
        <w:rPr>
          <w:rFonts w:ascii="Times New Roman" w:eastAsia="Times New Roman" w:hAnsi="Times New Roman" w:cs="Times New Roman"/>
          <w:sz w:val="24"/>
          <w:szCs w:val="24"/>
        </w:rPr>
        <w:t xml:space="preserve"> includes </w:t>
      </w:r>
      <w:r w:rsidR="009854B1">
        <w:rPr>
          <w:rFonts w:ascii="Times New Roman" w:eastAsia="Times New Roman" w:hAnsi="Times New Roman" w:cs="Times New Roman"/>
          <w:sz w:val="24"/>
          <w:szCs w:val="24"/>
        </w:rPr>
        <w:t>fiscal, social, and environmental viewpoint</w:t>
      </w:r>
      <w:r w:rsidRPr="00707D38">
        <w:rPr>
          <w:rFonts w:ascii="Times New Roman" w:eastAsia="Times New Roman" w:hAnsi="Times New Roman" w:cs="Times New Roman"/>
          <w:sz w:val="24"/>
          <w:szCs w:val="24"/>
        </w:rPr>
        <w:t>s.</w:t>
      </w:r>
      <w:r w:rsidR="007443C5">
        <w:rPr>
          <w:rFonts w:ascii="Times New Roman" w:eastAsia="Times New Roman" w:hAnsi="Times New Roman" w:cs="Times New Roman"/>
          <w:sz w:val="24"/>
          <w:szCs w:val="24"/>
        </w:rPr>
        <w:t xml:space="preserve"> The</w:t>
      </w:r>
      <w:r w:rsidRPr="00707D38">
        <w:rPr>
          <w:rFonts w:ascii="Times New Roman" w:eastAsia="Times New Roman" w:hAnsi="Times New Roman" w:cs="Times New Roman"/>
          <w:sz w:val="24"/>
          <w:szCs w:val="24"/>
        </w:rPr>
        <w:t xml:space="preserve"> feasible force chain operation strategies have been the subject of </w:t>
      </w:r>
      <w:r w:rsidR="009854B1">
        <w:rPr>
          <w:rFonts w:ascii="Times New Roman" w:eastAsia="Times New Roman" w:hAnsi="Times New Roman" w:cs="Times New Roman"/>
          <w:sz w:val="24"/>
          <w:szCs w:val="24"/>
        </w:rPr>
        <w:t>study</w:t>
      </w:r>
      <w:r w:rsidRPr="00707D38">
        <w:rPr>
          <w:rFonts w:ascii="Times New Roman" w:eastAsia="Times New Roman" w:hAnsi="Times New Roman" w:cs="Times New Roman"/>
          <w:sz w:val="24"/>
          <w:szCs w:val="24"/>
        </w:rPr>
        <w:t xml:space="preserve"> </w:t>
      </w:r>
      <w:r w:rsidR="009854B1">
        <w:rPr>
          <w:rFonts w:ascii="Times New Roman" w:eastAsia="Times New Roman" w:hAnsi="Times New Roman" w:cs="Times New Roman"/>
          <w:sz w:val="24"/>
          <w:szCs w:val="24"/>
        </w:rPr>
        <w:t>regarding</w:t>
      </w:r>
      <w:r w:rsidRPr="00707D38">
        <w:rPr>
          <w:rFonts w:ascii="Times New Roman" w:eastAsia="Times New Roman" w:hAnsi="Times New Roman" w:cs="Times New Roman"/>
          <w:sz w:val="24"/>
          <w:szCs w:val="24"/>
        </w:rPr>
        <w:t xml:space="preserve"> both internal and external consequences</w:t>
      </w:r>
      <w:r w:rsidR="009854B1">
        <w:rPr>
          <w:rFonts w:ascii="Times New Roman" w:eastAsia="Times New Roman" w:hAnsi="Times New Roman" w:cs="Times New Roman"/>
          <w:sz w:val="24"/>
          <w:szCs w:val="24"/>
        </w:rPr>
        <w:t>: f</w:t>
      </w:r>
      <w:r w:rsidRPr="00707D38">
        <w:rPr>
          <w:rFonts w:ascii="Times New Roman" w:eastAsia="Times New Roman" w:hAnsi="Times New Roman" w:cs="Times New Roman"/>
          <w:sz w:val="24"/>
          <w:szCs w:val="24"/>
        </w:rPr>
        <w:t xml:space="preserve">ood quality and feasible performance assurance. Moreover, three integrations and social, economic, and environmental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erformance elements were the subject</w:t>
      </w:r>
      <w:r w:rsidR="009854B1">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of prior research. The dimension of sustainability has not </w:t>
      </w:r>
      <w:r w:rsidR="009854B1">
        <w:rPr>
          <w:rFonts w:ascii="Times New Roman" w:eastAsia="Times New Roman" w:hAnsi="Times New Roman" w:cs="Times New Roman"/>
          <w:sz w:val="24"/>
          <w:szCs w:val="24"/>
        </w:rPr>
        <w:t>been explored in the meantime, and c</w:t>
      </w:r>
      <w:r w:rsidRPr="00707D38">
        <w:rPr>
          <w:rFonts w:ascii="Times New Roman" w:eastAsia="Times New Roman" w:hAnsi="Times New Roman" w:cs="Times New Roman"/>
          <w:sz w:val="24"/>
          <w:szCs w:val="24"/>
        </w:rPr>
        <w:t>ompanies are responsible for</w:t>
      </w:r>
      <w:r w:rsidR="009854B1">
        <w:rPr>
          <w:rFonts w:ascii="Times New Roman" w:eastAsia="Times New Roman" w:hAnsi="Times New Roman" w:cs="Times New Roman"/>
          <w:sz w:val="24"/>
          <w:szCs w:val="24"/>
        </w:rPr>
        <w:t xml:space="preserve"> maintaining food quality</w:t>
      </w:r>
      <w:r w:rsidR="00104615">
        <w:rPr>
          <w:rFonts w:ascii="Times New Roman" w:eastAsia="Times New Roman" w:hAnsi="Times New Roman" w:cs="Times New Roman"/>
          <w:sz w:val="24"/>
          <w:szCs w:val="24"/>
        </w:rPr>
        <w:t>,</w:t>
      </w:r>
      <w:r w:rsidR="009854B1">
        <w:rPr>
          <w:rFonts w:ascii="Times New Roman" w:eastAsia="Times New Roman" w:hAnsi="Times New Roman" w:cs="Times New Roman"/>
          <w:sz w:val="24"/>
          <w:szCs w:val="24"/>
        </w:rPr>
        <w:t xml:space="preserve"> d</w:t>
      </w:r>
      <w:r w:rsidRPr="00707D38">
        <w:rPr>
          <w:rFonts w:ascii="Times New Roman" w:eastAsia="Times New Roman" w:hAnsi="Times New Roman" w:cs="Times New Roman"/>
          <w:sz w:val="24"/>
          <w:szCs w:val="24"/>
        </w:rPr>
        <w:t xml:space="preserve">iscovery of options to address conditions </w:t>
      </w:r>
      <w:r w:rsidR="007443C5">
        <w:rPr>
          <w:rFonts w:ascii="Times New Roman" w:eastAsia="Times New Roman" w:hAnsi="Times New Roman" w:cs="Times New Roman"/>
          <w:sz w:val="24"/>
          <w:szCs w:val="24"/>
        </w:rPr>
        <w:t xml:space="preserve">and </w:t>
      </w:r>
      <w:r w:rsidRPr="00707D38">
        <w:rPr>
          <w:rFonts w:ascii="Times New Roman" w:eastAsia="Times New Roman" w:hAnsi="Times New Roman" w:cs="Times New Roman"/>
          <w:sz w:val="24"/>
          <w:szCs w:val="24"/>
        </w:rPr>
        <w:t>environmental foot</w:t>
      </w:r>
      <w:r w:rsidR="00104615">
        <w:rPr>
          <w:rFonts w:ascii="Times New Roman" w:eastAsia="Times New Roman" w:hAnsi="Times New Roman" w:cs="Times New Roman"/>
          <w:sz w:val="24"/>
          <w:szCs w:val="24"/>
        </w:rPr>
        <w:t>print</w:t>
      </w:r>
      <w:r w:rsidR="009854B1">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in profitable, social, and nutriti</w:t>
      </w:r>
      <w:r w:rsidR="009854B1">
        <w:rPr>
          <w:rFonts w:ascii="Times New Roman" w:eastAsia="Times New Roman" w:hAnsi="Times New Roman" w:cs="Times New Roman"/>
          <w:sz w:val="24"/>
          <w:szCs w:val="24"/>
        </w:rPr>
        <w:t>onal</w:t>
      </w:r>
      <w:r w:rsidRPr="00707D38">
        <w:rPr>
          <w:rFonts w:ascii="Times New Roman" w:eastAsia="Times New Roman" w:hAnsi="Times New Roman" w:cs="Times New Roman"/>
          <w:sz w:val="24"/>
          <w:szCs w:val="24"/>
        </w:rPr>
        <w:t xml:space="preserve"> achievement improvement assurance</w:t>
      </w:r>
      <w:r w:rsidR="00104615">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w:t>
      </w:r>
      <w:r w:rsidR="008353C2">
        <w:rPr>
          <w:rFonts w:ascii="Times New Roman" w:eastAsia="Times New Roman" w:hAnsi="Times New Roman" w:cs="Times New Roman"/>
          <w:sz w:val="24"/>
          <w:szCs w:val="24"/>
        </w:rPr>
        <w:t>which</w:t>
      </w:r>
      <w:r w:rsidRPr="00707D38">
        <w:rPr>
          <w:rFonts w:ascii="Times New Roman" w:eastAsia="Times New Roman" w:hAnsi="Times New Roman" w:cs="Times New Roman"/>
          <w:sz w:val="24"/>
          <w:szCs w:val="24"/>
        </w:rPr>
        <w:t xml:space="preserve"> </w:t>
      </w:r>
      <w:r w:rsidR="00104615">
        <w:rPr>
          <w:rFonts w:ascii="Times New Roman" w:eastAsia="Times New Roman" w:hAnsi="Times New Roman" w:cs="Times New Roman"/>
          <w:sz w:val="24"/>
          <w:szCs w:val="24"/>
        </w:rPr>
        <w:t>contributes</w:t>
      </w:r>
      <w:r w:rsidRPr="00707D38">
        <w:rPr>
          <w:rFonts w:ascii="Times New Roman" w:eastAsia="Times New Roman" w:hAnsi="Times New Roman" w:cs="Times New Roman"/>
          <w:sz w:val="24"/>
          <w:szCs w:val="24"/>
        </w:rPr>
        <w:t xml:space="preserve"> to the sustainability of the food</w:t>
      </w:r>
      <w:r w:rsidR="00104615">
        <w:rPr>
          <w:rFonts w:ascii="Times New Roman" w:eastAsia="Times New Roman" w:hAnsi="Times New Roman" w:cs="Times New Roman"/>
          <w:sz w:val="24"/>
          <w:szCs w:val="24"/>
        </w:rPr>
        <w:t xml:space="preserve"> supply</w:t>
      </w:r>
      <w:r w:rsidRPr="00707D38">
        <w:rPr>
          <w:rFonts w:ascii="Times New Roman" w:eastAsia="Times New Roman" w:hAnsi="Times New Roman" w:cs="Times New Roman"/>
          <w:sz w:val="24"/>
          <w:szCs w:val="24"/>
        </w:rPr>
        <w:t xml:space="preserve"> chain. Thus, </w:t>
      </w:r>
      <w:r w:rsidR="009854B1">
        <w:rPr>
          <w:rFonts w:ascii="Times New Roman" w:eastAsia="Times New Roman" w:hAnsi="Times New Roman" w:cs="Times New Roman"/>
          <w:sz w:val="24"/>
          <w:szCs w:val="24"/>
        </w:rPr>
        <w:t>this white paper shows</w:t>
      </w:r>
      <w:r w:rsidRPr="00707D38">
        <w:rPr>
          <w:rFonts w:ascii="Times New Roman" w:eastAsia="Times New Roman" w:hAnsi="Times New Roman" w:cs="Times New Roman"/>
          <w:sz w:val="24"/>
          <w:szCs w:val="24"/>
        </w:rPr>
        <w:t xml:space="preserve"> the internal and External SCM actions for feasible action and foodstuffs quality</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3390/SU11174800","ISSN":"20711050","abstract":"The present food system faces major challenges in terms of sustainable development along social, economic and environmental dimensions. These challenges are often associated with industrialised production processes and longer and less transparent distribution chains. Thus, closer distribution systems through Short Food Supply Chains (SFSCs) may be considered as a sustainable alternative. This study explores the role of different types of SFSCs and their contribution to sustainability through participants' (consumers, retailers and producers) views and perceptions. As part of the European H2020 project \"Strength2Food\" we conducted a cross-case analysis and examined 12 European SFSC cases from six countries: France, Hungary, Italy, Norway, Poland and the UK.We applied a mixed method approach including primary data collection, via in-depth interviews and customer surveys, as well as desk research. The findings suggest that, irrespective of the type of SFSC, a strong agreement among the participants were found on the contribution of SFSCs to social sustainability. However, participants' views considerably differ regarding the economic and environmental dimensions of sustainability. These differences relate to the way the SFSCs were organised and to some degrees to regional differences attributed to the significance of SFSC in different parts of Europe. The article concludes that the spatial heterogeneity of SFSCs, including supply chain actor differences, different types and organisational forms of SFSCs as well as regional and territorial characteristics, must be taken into account and further emphasised in future policies aimed at strengthening European food chain sustainability.","author":[{"dropping-particle":"","family":"Vittersø","given":"Gunnar","non-dropping-particle":"","parse-names":false,"suffix":""},{"dropping-particle":"","family":"Torjusen","given":"Hanne","non-dropping-particle":"","parse-names":false,"suffix":""},{"dropping-particle":"","family":"Laitala","given":"Kirsi","non-dropping-particle":"","parse-names":false,"suffix":""},{"dropping-particle":"","family":"Tocco","given":"Barbara","non-dropping-particle":"","parse-names":false,"suffix":""},{"dropping-particle":"","family":"Biasini","given":"Beatrice","non-dropping-particle":"","parse-names":false,"suffix":""},{"dropping-particle":"","family":"Csillag","given":"Peter","non-dropping-particle":"","parse-names":false,"suffix":""},{"dropping-particle":"","family":"Labarre","given":"Matthieu Duboys","non-dropping-particle":"de","parse-names":false,"suffix":""},{"dropping-particle":"","family":"Lecoeur","given":"Jean Loup","non-dropping-particle":"","parse-names":false,"suffix":""},{"dropping-particle":"","family":"Maj","given":"Agnieszka","non-dropping-particle":"","parse-names":false,"suffix":""},{"dropping-particle":"","family":"Majewski","given":"Edward","non-dropping-particle":"","parse-names":false,"suffix":""},{"dropping-particle":"","family":"Malak-Rawlikowska","given":"Agata","non-dropping-particle":"","parse-names":false,"suffix":""},{"dropping-particle":"","family":"Menozzi","given":"Davide","non-dropping-particle":"","parse-names":false,"suffix":""},{"dropping-particle":"","family":"Török","given":"Áron","non-dropping-particle":"","parse-names":false,"suffix":""},{"dropping-particle":"","family":"Wavresky","given":"Pierre","non-dropping-particle":"","parse-names":false,"suffix":""}],"container-title":"Sustainability (Switzerland)","id":"ITEM-1","issue":"17","issued":{"date-parts":[["2019","9"]]},"publisher":"MDPI","title":"Short food supply chains and their contributions to sustainability: Participants' views and perceptions from 12 European cases","type":"article-journal","volume":"11"},"uris":["http://www.mendeley.com/documents/?uuid=ad4b3870-30c9-4c6d-8b09-59c11f04ac23","http://www.mendeley.com/documents/?uuid=72772532-1531-3216-bb5f-44f089ddac3e"]}],"mendeley":{"formattedCitation":"(Vittersø et al., 2019)","plainTextFormattedCitation":"(Vittersø et al., 2019)","previouslyFormattedCitation":"(Vittersø et al., 2019)"},"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Vittersø et al., 2019)</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w:t>
      </w:r>
    </w:p>
    <w:p w14:paraId="79927262" w14:textId="4F59AB9F"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Insurance for a Thai restaurant. The assets-based perspective proposition, sale bring proposition, institutional proposition, and shareowner proposition are prevalent propositions employed to describe </w:t>
      </w:r>
      <w:r w:rsidR="00104615">
        <w:rPr>
          <w:rFonts w:ascii="Times New Roman" w:eastAsia="Times New Roman" w:hAnsi="Times New Roman" w:cs="Times New Roman"/>
          <w:sz w:val="24"/>
          <w:szCs w:val="24"/>
        </w:rPr>
        <w:t xml:space="preserve">the </w:t>
      </w:r>
      <w:r w:rsidRPr="00707D38">
        <w:rPr>
          <w:rFonts w:ascii="Times New Roman" w:eastAsia="Times New Roman" w:hAnsi="Times New Roman" w:cs="Times New Roman"/>
          <w:sz w:val="24"/>
          <w:szCs w:val="24"/>
        </w:rPr>
        <w:t xml:space="preserve">feasible force chain operation. Yet, research needs to be based on both external and internal actions. </w:t>
      </w:r>
      <w:r w:rsidR="0043072C" w:rsidRPr="00707D38">
        <w:rPr>
          <w:rFonts w:ascii="Times New Roman" w:eastAsia="Times New Roman" w:hAnsi="Times New Roman" w:cs="Times New Roman"/>
          <w:sz w:val="24"/>
          <w:szCs w:val="24"/>
        </w:rPr>
        <w:t>Feasible</w:t>
      </w:r>
      <w:r w:rsidRPr="00707D38">
        <w:rPr>
          <w:rFonts w:ascii="Times New Roman" w:eastAsia="Times New Roman" w:hAnsi="Times New Roman" w:cs="Times New Roman"/>
          <w:sz w:val="24"/>
          <w:szCs w:val="24"/>
        </w:rPr>
        <w:t xml:space="preserve"> supply chain management. The study was supported </w:t>
      </w:r>
      <w:r w:rsidR="009854B1">
        <w:rPr>
          <w:rFonts w:ascii="Times New Roman" w:eastAsia="Times New Roman" w:hAnsi="Times New Roman" w:cs="Times New Roman"/>
          <w:sz w:val="24"/>
          <w:szCs w:val="24"/>
        </w:rPr>
        <w:t>using</w:t>
      </w:r>
      <w:r w:rsidRPr="00707D38">
        <w:rPr>
          <w:rFonts w:ascii="Times New Roman" w:eastAsia="Times New Roman" w:hAnsi="Times New Roman" w:cs="Times New Roman"/>
          <w:sz w:val="24"/>
          <w:szCs w:val="24"/>
        </w:rPr>
        <w:t xml:space="preserve"> performance counters, resource-based view theory, and stakeholder proposals. </w:t>
      </w:r>
      <w:r w:rsidR="00104615">
        <w:rPr>
          <w:rFonts w:ascii="Times New Roman" w:eastAsia="Times New Roman" w:hAnsi="Times New Roman" w:cs="Times New Roman"/>
          <w:sz w:val="24"/>
          <w:szCs w:val="24"/>
        </w:rPr>
        <w:t>A p</w:t>
      </w:r>
      <w:r w:rsidRPr="00707D38">
        <w:rPr>
          <w:rFonts w:ascii="Times New Roman" w:eastAsia="Times New Roman" w:hAnsi="Times New Roman" w:cs="Times New Roman"/>
          <w:sz w:val="24"/>
          <w:szCs w:val="24"/>
        </w:rPr>
        <w:t xml:space="preserve">roposition advocating a material Grounded Perspective that explains how internal force chain procedures influence </w:t>
      </w:r>
      <w:r w:rsidR="007443C5">
        <w:rPr>
          <w:rFonts w:ascii="Times New Roman" w:eastAsia="Times New Roman" w:hAnsi="Times New Roman" w:cs="Times New Roman"/>
          <w:sz w:val="24"/>
          <w:szCs w:val="24"/>
        </w:rPr>
        <w:t xml:space="preserve">the </w:t>
      </w:r>
      <w:r w:rsidR="009854B1">
        <w:rPr>
          <w:rFonts w:ascii="Times New Roman" w:eastAsia="Times New Roman" w:hAnsi="Times New Roman" w:cs="Times New Roman"/>
          <w:sz w:val="24"/>
          <w:szCs w:val="24"/>
        </w:rPr>
        <w:t>supply chain performanc</w:t>
      </w:r>
      <w:r w:rsidRPr="00707D38">
        <w:rPr>
          <w:rFonts w:ascii="Times New Roman" w:eastAsia="Times New Roman" w:hAnsi="Times New Roman" w:cs="Times New Roman"/>
          <w:sz w:val="24"/>
          <w:szCs w:val="24"/>
        </w:rPr>
        <w:t xml:space="preserve">e is focused on stakeholder objectives. In what ways do external force chain actions affect the effectiveness of the force chain? The Resource Grounded Perspective is predicated on the notion that a company's financial resources impact its success. </w:t>
      </w:r>
      <w:r w:rsidRPr="00707D38">
        <w:rPr>
          <w:rFonts w:ascii="Times New Roman" w:eastAsia="Times New Roman" w:hAnsi="Times New Roman" w:cs="Times New Roman"/>
          <w:sz w:val="24"/>
          <w:szCs w:val="24"/>
        </w:rPr>
        <w:lastRenderedPageBreak/>
        <w:t xml:space="preserve">These funds </w:t>
      </w:r>
      <w:r w:rsidR="009854B1">
        <w:rPr>
          <w:rFonts w:ascii="Times New Roman" w:eastAsia="Times New Roman" w:hAnsi="Times New Roman" w:cs="Times New Roman"/>
          <w:sz w:val="24"/>
          <w:szCs w:val="24"/>
        </w:rPr>
        <w:t>give your company</w:t>
      </w:r>
      <w:r w:rsidRPr="00707D38">
        <w:rPr>
          <w:rFonts w:ascii="Times New Roman" w:eastAsia="Times New Roman" w:hAnsi="Times New Roman" w:cs="Times New Roman"/>
          <w:sz w:val="24"/>
          <w:szCs w:val="24"/>
        </w:rPr>
        <w:t xml:space="preserve"> a clear competitive edge and allow it to service customers</w:t>
      </w:r>
      <w:r w:rsidR="00992ADC" w:rsidRPr="00707D38">
        <w:rPr>
          <w:rFonts w:ascii="Times New Roman" w:eastAsia="Times New Roman" w:hAnsi="Times New Roman" w:cs="Times New Roman"/>
          <w:sz w:val="24"/>
          <w:szCs w:val="24"/>
        </w:rPr>
        <w:t xml:space="preserve"> </w:t>
      </w:r>
      <w:r w:rsidR="00992ADC"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techfore.2013.08.007","ISSN":"00401625","abstract":"University business incubators (UBIs) are organizations designed to accelerate national economic development by assisting start-up firms, particularly new technology-based firms during their growth and development phase. The purposes of this study are to identify the enabling factors influencing the success of UBIs with respect to specific internal resources, and to explore the priority of these factors, using evidence from Thailand, an emerging market country. Two research questions were addressed: (i) whether resource-based enabling factors are applicable to Thai UBIs; and (ii) how varying the relative importance of these factors affects performance. A questionnaire survey and in-depth interviews with key stakeholders were conducted to determine the applicability of these factors. Resource-based view was used to identify enabling factors in four categories: human, technological, financial, and organizational resources. Thereafter, fourteen applicable enabling factors were prioritized using fuzzy analytic hierarchy process. Finally, based on the findings, managerial and policy recommendations were provided to enable more effective strategic decision making for promoting UBIs. © 2013 Elsevier Inc.","author":[{"dropping-particle":"","family":"Somsuk","given":"Nisakorn","non-dropping-particle":"","parse-names":false,"suffix":""},{"dropping-particle":"","family":"Laosirihongthong","given":"Tritos","non-dropping-particle":"","parse-names":false,"suffix":""}],"container-title":"Technological Forecasting and Social Change","id":"ITEM-1","issued":{"date-parts":[["2014"]]},"page":"198-210","publisher":"Elsevier Inc.","title":"A fuzzy AHP to prioritize enabling factors for strategic management of university business incubators: Resource-based view","type":"article-journal","volume":"85"},"uris":["http://www.mendeley.com/documents/?uuid=f7b2743d-7e03-32f7-acbd-ccd789174b75","http://www.mendeley.com/documents/?uuid=1750d9b1-80ba-4141-8dee-a852856e057b"]}],"mendeley":{"formattedCitation":"(Somsuk &amp; Laosirihongthong, 2014)","plainTextFormattedCitation":"(Somsuk &amp; Laosirihongthong, 2014)","previouslyFormattedCitation":"(Somsuk &amp; Laosirihongthong, 2014)"},"properties":{"noteIndex":0},"schema":"https://github.com/citation-style-language/schema/raw/master/csl-citation.json"}</w:instrText>
      </w:r>
      <w:r w:rsidR="00992ADC"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Somsuk &amp; Laosirihongthong, 2014)</w:t>
      </w:r>
      <w:r w:rsidR="00992ADC"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w:t>
      </w:r>
    </w:p>
    <w:p w14:paraId="2D232ABB" w14:textId="5D4E7A6D" w:rsidR="009854B1"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RBV (Resource View) lawyers us</w:t>
      </w:r>
      <w:r w:rsidR="009854B1">
        <w:rPr>
          <w:rFonts w:ascii="Times New Roman" w:eastAsia="Times New Roman" w:hAnsi="Times New Roman" w:cs="Times New Roman"/>
          <w:sz w:val="24"/>
          <w:szCs w:val="24"/>
        </w:rPr>
        <w:t xml:space="preserve">e coffers effectively to facilitate the efficient application capacity of enterprises </w:t>
      </w:r>
      <w:r w:rsidR="00993FA2"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166/ASL.2015.6029","ISSN":"19367317","abstract":"Green supply chain management (GSCM) is evolved from supply chain management. The tenet of GSCM is to minimize or eliminate wastages including hazardous chemical, emissions, energy and solid waste along supply chain. This study aims to investigate the relationship between GSCM practices including supplier selection, supplier evaluation, environmental collaboration, internal environmental practices, green product and process design, and sustainability performance. The findings show that environmental collaboration, internal environmental practices, green product and process design have significant positive relationships with sustainability performance. The practice of green product and process design is the best predictor of sustainability performance. Surprisingly, supplier selection and supplier evaluation have no significant and positive relationship with sustainability performance. The result of this study is especially important for manufacturers in implementing GSCM practices within their respective organizations in order to achieve sustainability performance.","author":[{"dropping-particle":"","family":"Chin","given":"Thoo Ai","non-dropping-particle":"","parse-names":false,"suffix":""},{"dropping-particle":"","family":"Tat","given":"Huam Hon","non-dropping-particle":"","parse-names":false,"suffix":""},{"dropping-particle":"","family":"Sulaiman","given":"Zuraidah","non-dropping-particle":"","parse-names":false,"suffix":""},{"dropping-particle":"","family":"Muhamad Zainon","given":"Siti Norfatin Liana","non-dropping-particle":"","parse-names":false,"suffix":""}],"container-title":"Advanced Science Letters","id":"ITEM-1","issue":"5","issued":{"date-parts":[["2015","5"]]},"page":"1359-1362","publisher":"American Scientific Publishers","title":"Green supply chain management practices and sustainability performance","type":"article-journal","volume":"21"},"uris":["http://www.mendeley.com/documents/?uuid=93fbac81-c708-32f8-aeee-4b918b4e52e7","http://www.mendeley.com/documents/?uuid=d58c29e5-c4d5-481c-ba33-f49cbd5bbbc9"]}],"mendeley":{"formattedCitation":"(Chin et al., 2015)","plainTextFormattedCitation":"(Chin et al., 2015)","previouslyFormattedCitation":"(Chin et al., 2015)"},"properties":{"noteIndex":0},"schema":"https://github.com/citation-style-language/schema/raw/master/csl-citation.json"}</w:instrText>
      </w:r>
      <w:r w:rsidR="00993FA2"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Chin et al., 2015)</w:t>
      </w:r>
      <w:r w:rsidR="00993FA2"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External possibilities. Thus, the coffers available to the enterprise are Disposal Expanding the preface of environmental operation, social responsibility operation actions similar </w:t>
      </w:r>
      <w:r w:rsidR="00104615">
        <w:rPr>
          <w:rFonts w:ascii="Times New Roman" w:eastAsia="Times New Roman" w:hAnsi="Times New Roman" w:cs="Times New Roman"/>
          <w:sz w:val="24"/>
          <w:szCs w:val="24"/>
        </w:rPr>
        <w:t>to</w:t>
      </w:r>
      <w:r w:rsidRPr="00707D38">
        <w:rPr>
          <w:rFonts w:ascii="Times New Roman" w:eastAsia="Times New Roman" w:hAnsi="Times New Roman" w:cs="Times New Roman"/>
          <w:sz w:val="24"/>
          <w:szCs w:val="24"/>
        </w:rPr>
        <w:t xml:space="preserve"> foodstuff manufacturing, feasible wrapping, eco</w:t>
      </w:r>
      <w:r w:rsidR="007443C5">
        <w:rPr>
          <w:rFonts w:ascii="Times New Roman" w:eastAsia="Times New Roman" w:hAnsi="Times New Roman" w:cs="Times New Roman"/>
          <w:sz w:val="24"/>
          <w:szCs w:val="24"/>
        </w:rPr>
        <w:t>-friendly</w:t>
      </w:r>
      <w:r w:rsidRPr="00707D38">
        <w:rPr>
          <w:rFonts w:ascii="Times New Roman" w:eastAsia="Times New Roman" w:hAnsi="Times New Roman" w:cs="Times New Roman"/>
          <w:sz w:val="24"/>
          <w:szCs w:val="24"/>
        </w:rPr>
        <w:t xml:space="preserve"> operation, foodstuffs security operation, community services, and philanthropy, covering workers' rights</w:t>
      </w:r>
      <w:r w:rsidR="00993FA2" w:rsidRPr="00707D38">
        <w:rPr>
          <w:rFonts w:ascii="Times New Roman" w:eastAsia="Times New Roman" w:hAnsi="Times New Roman" w:cs="Times New Roman"/>
          <w:sz w:val="24"/>
          <w:szCs w:val="24"/>
        </w:rPr>
        <w:t xml:space="preserve"> </w:t>
      </w:r>
      <w:r w:rsidR="00993FA2"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ijpe.2023.108770","ISSN":"09255273","abstract":"The adoption of Industry 5.0 is gaining momentum; however, the research is in the nascent stage, particularly in the context of developing countries. Existing studies explore a limited number of barriers applicable to a particular context. The purpose of this paper is to identify an exhaustive list of barriers, empirically examine their ranking, and evaluate interdependencies at the organizational level for Industry 5.0 implementation. To do so, we conduct a detailed literature review, collect experts' inputs, find barriers, and investigate causal relationships using a multi-criteria decision-making approach, namely the decision-making trial and evaluation laboratory method (DEMATEL). The results indicate that the barriers associated with costs and funding system, capacity scalability, upskilling, and reskilling of human labor are perceived as the most prominent barriers. Finally, we consider inputs from experts and present a detailed account of identifying suitable strategies to combat the identified potential barriers using the “Green, Resilient and Inclusive Development’’ (GRID) framework. This study advances the research of Industry 5.0 through its barriers identification and modelling, and its findings can be used by policymakers or other major stakeholders to frame and prioritize strategies to accelerate Industry 5.0 in organizations.","author":[{"dropping-particle":"","family":"Mukherjee","given":"Abheek Anjan","non-dropping-particle":"","parse-names":false,"suffix":""},{"dropping-particle":"","family":"Raj","given":"Alok","non-dropping-particle":"","parse-names":false,"suffix":""},{"dropping-particle":"","family":"Aggarwal","given":"Shikha","non-dropping-particle":"","parse-names":false,"suffix":""}],"container-title":"International Journal of Production Economics","id":"ITEM-1","issued":{"date-parts":[["2023","3"]]},"publisher":"Elsevier B.V.","title":"Identification of barriers and their mitigation strategies for industry 5.0 implementation in emerging economies","type":"article-journal","volume":"257"},"uris":["http://www.mendeley.com/documents/?uuid=6c5b7878-4dd2-3d2e-b853-f5fb27ce9b50","http://www.mendeley.com/documents/?uuid=24e45865-befa-4dbb-9885-23ff780a5a13"]}],"mendeley":{"formattedCitation":"(Mukherjee et al., 2023)","plainTextFormattedCitation":"(Mukherjee et al., 2023)","previouslyFormattedCitation":"(Mukherjee et al., 2023)"},"properties":{"noteIndex":0},"schema":"https://github.com/citation-style-language/schema/raw/master/csl-citation.json"}</w:instrText>
      </w:r>
      <w:r w:rsidR="00993FA2"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Mukherjee et al., 2023)</w:t>
      </w:r>
      <w:r w:rsidR="00993FA2"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Thus, it is anticipated that the action</w:t>
      </w:r>
      <w:r w:rsidR="009854B1">
        <w:rPr>
          <w:rFonts w:ascii="Times New Roman" w:eastAsia="Times New Roman" w:hAnsi="Times New Roman" w:cs="Times New Roman"/>
          <w:sz w:val="24"/>
          <w:szCs w:val="24"/>
        </w:rPr>
        <w:t>s of environmental and social responsibility operations</w:t>
      </w:r>
      <w:r w:rsidRPr="00707D38">
        <w:rPr>
          <w:rFonts w:ascii="Times New Roman" w:eastAsia="Times New Roman" w:hAnsi="Times New Roman" w:cs="Times New Roman"/>
          <w:sz w:val="24"/>
          <w:szCs w:val="24"/>
        </w:rPr>
        <w:t xml:space="preserve"> that constitute the RBV (Resource</w:t>
      </w:r>
      <w:r w:rsidR="00104615">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Based View) proposition will be constructed in this exploration. It can </w:t>
      </w:r>
      <w:r w:rsidR="009854B1">
        <w:rPr>
          <w:rFonts w:ascii="Times New Roman" w:eastAsia="Times New Roman" w:hAnsi="Times New Roman" w:cs="Times New Roman"/>
          <w:sz w:val="24"/>
          <w:szCs w:val="24"/>
        </w:rPr>
        <w:t>remarkably affect</w:t>
      </w:r>
      <w:r w:rsidRPr="00707D38">
        <w:rPr>
          <w:rFonts w:ascii="Times New Roman" w:eastAsia="Times New Roman" w:hAnsi="Times New Roman" w:cs="Times New Roman"/>
          <w:sz w:val="24"/>
          <w:szCs w:val="24"/>
        </w:rPr>
        <w:t xml:space="preserve"> feasible force chain action</w:t>
      </w:r>
      <w:r w:rsidR="00993FA2" w:rsidRPr="00707D38">
        <w:rPr>
          <w:rFonts w:ascii="Times New Roman" w:eastAsia="Times New Roman" w:hAnsi="Times New Roman" w:cs="Times New Roman"/>
          <w:sz w:val="24"/>
          <w:szCs w:val="24"/>
        </w:rPr>
        <w:t xml:space="preserve"> </w:t>
      </w:r>
      <w:r w:rsidR="00993FA2"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SMSE.2023.100011","ISSN":"2667-3444","author":[{"dropping-particle":"","family":"Rahman","given":"Muhammad Sabbir","non-dropping-particle":"","parse-names":false,"suffix":""},{"dropping-particle":"","family":"Gani","given":"Mohammad Osman","non-dropping-particle":"","parse-names":false,"suffix":""},{"dropping-particle":"","family":"Fatema","given":"Bente","non-dropping-particle":"","parse-names":false,"suffix":""},{"dropping-particle":"","family":"Takahashi","given":"Yoshi","non-dropping-particle":"","parse-names":false,"suffix":""}],"container-title":"Sustainable Manufacturing and Service Economics","id":"ITEM-1","issued":{"date-parts":[["2023","4","1"]]},"page":"100011","publisher":"Elsevier","title":"B2B firms’ supply chain resilience orientation in achieving sustainable supply chain performance","type":"article-journal","volume":"2"},"uris":["http://www.mendeley.com/documents/?uuid=b5dde9cb-8231-3e85-950f-36ff3d3dadc9"]}],"mendeley":{"formattedCitation":"(Rahman et al., 2023)","plainTextFormattedCitation":"(Rahman et al., 2023)","previouslyFormattedCitation":"(Rahman et al., 2023)"},"properties":{"noteIndex":0},"schema":"https://github.com/citation-style-language/schema/raw/master/csl-citation.json"}</w:instrText>
      </w:r>
      <w:r w:rsidR="00993FA2"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Rahman et al., 2023)</w:t>
      </w:r>
      <w:r w:rsidR="00993FA2"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w:t>
      </w:r>
    </w:p>
    <w:p w14:paraId="023B00EF" w14:textId="34D810DC"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Nonetheless, it is said in the stakeholder premise that an establishment's conditioning affects the pair's internal and external groups</w:t>
      </w:r>
      <w:r w:rsidR="009854B1">
        <w:rPr>
          <w:rFonts w:ascii="Times New Roman" w:eastAsia="Times New Roman" w:hAnsi="Times New Roman" w:cs="Times New Roman"/>
          <w:sz w:val="24"/>
          <w:szCs w:val="24"/>
        </w:rPr>
        <w:t xml:space="preserve"> c</w:t>
      </w:r>
      <w:r w:rsidRPr="00707D38">
        <w:rPr>
          <w:rFonts w:ascii="Times New Roman" w:eastAsia="Times New Roman" w:hAnsi="Times New Roman" w:cs="Times New Roman"/>
          <w:sz w:val="24"/>
          <w:szCs w:val="24"/>
        </w:rPr>
        <w:t xml:space="preserve">ompany's dedication to achieving stakeholder goals. Business social responsibility by incorporating the extensive matrix of </w:t>
      </w:r>
      <w:r w:rsidR="00104615">
        <w:rPr>
          <w:rFonts w:ascii="Times New Roman" w:eastAsia="Times New Roman" w:hAnsi="Times New Roman" w:cs="Times New Roman"/>
          <w:sz w:val="24"/>
          <w:szCs w:val="24"/>
        </w:rPr>
        <w:t>i</w:t>
      </w:r>
      <w:r w:rsidRPr="00707D38">
        <w:rPr>
          <w:rFonts w:ascii="Times New Roman" w:eastAsia="Times New Roman" w:hAnsi="Times New Roman" w:cs="Times New Roman"/>
          <w:sz w:val="24"/>
          <w:szCs w:val="24"/>
        </w:rPr>
        <w:t>nvolving stakeholders in your strategy aids businesses in preserving their capacity to conduct business and ensuring their long-term survival</w:t>
      </w:r>
      <w:r w:rsidR="00993FA2" w:rsidRPr="00707D38">
        <w:rPr>
          <w:rFonts w:ascii="Times New Roman" w:eastAsia="Times New Roman" w:hAnsi="Times New Roman" w:cs="Times New Roman"/>
          <w:sz w:val="24"/>
          <w:szCs w:val="24"/>
        </w:rPr>
        <w:t xml:space="preserve"> </w:t>
      </w:r>
      <w:r w:rsidR="00993FA2"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sftr.2022.100104","ISSN":"26661888","abstract":"Intermodal terminals (IMTs) have significant importance in logistics networks whose development enables the implementation of intermodal transportation technologies and participation in international goods flows. Developing IMT contributes to the greater use of intermodal transportation thus contributing to sustainability. To stimulate stakeholders to participate in such projects, they need to be proven economically sustainable as well. This article analyzes the financial risks of investing into an IMT in Belgrade (Republic of Serbia). The scientific contribution of the article is in being the first to use a stochastic financial evaluation model for assessing the development of an IMT. The article analyzes the financial risk probability over real-world data, considering the stochastic nature of container flow volumes and the prices of logistics services. The risk probability, as an output result of the used simulation model, is derived from the probability distribution of three distinct financial parameters – net present value (NPV), internal rate of return (IRR), and the benefit-cost ratio (B/C). The results of the analysis indicate that the development of the IMT is financially justified, with relatively low investment risk.","author":[{"dropping-particle":"","family":"Kovač","given":"Milovan","non-dropping-particle":"","parse-names":false,"suffix":""},{"dropping-particle":"","family":"Tadić","given":"Snežana","non-dropping-particle":"","parse-names":false,"suffix":""},{"dropping-particle":"","family":"Krstić","given":"Mladen","non-dropping-particle":"","parse-names":false,"suffix":""},{"dropping-particle":"","family":"Elia","given":"Valerio","non-dropping-particle":"","parse-names":false,"suffix":""},{"dropping-particle":"","family":"Leo","given":"Federica","non-dropping-particle":"De","parse-names":false,"suffix":""}],"container-title":"Sustainable Futures","id":"ITEM-1","issued":{"date-parts":[["2023","12"]]},"publisher":"Elsevier Ltd","title":"Stochastic financial evaluation: The case of an intermodal terminal","type":"article-journal","volume":"5"},"uris":["http://www.mendeley.com/documents/?uuid=dd74715c-ef65-34a9-9f28-14ad68b9b4c9","http://www.mendeley.com/documents/?uuid=953ce620-95e4-426f-a000-07574f80a33f"]}],"mendeley":{"formattedCitation":"(Kovač et al., 2023)","plainTextFormattedCitation":"(Kovač et al., 2023)","previouslyFormattedCitation":"(Kovač et al., 2023)"},"properties":{"noteIndex":0},"schema":"https://github.com/citation-style-language/schema/raw/master/csl-citation.json"}</w:instrText>
      </w:r>
      <w:r w:rsidR="00993FA2"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Kovač et al., 2023)</w:t>
      </w:r>
      <w:r w:rsidR="00993FA2"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w:t>
      </w:r>
    </w:p>
    <w:p w14:paraId="2C9F7085" w14:textId="717F4431"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In this research, businesses </w:t>
      </w:r>
      <w:r w:rsidR="007443C5">
        <w:rPr>
          <w:rFonts w:ascii="Times New Roman" w:eastAsia="Times New Roman" w:hAnsi="Times New Roman" w:cs="Times New Roman"/>
          <w:sz w:val="24"/>
          <w:szCs w:val="24"/>
        </w:rPr>
        <w:t>did no</w:t>
      </w:r>
      <w:r w:rsidRPr="00707D38">
        <w:rPr>
          <w:rFonts w:ascii="Times New Roman" w:eastAsia="Times New Roman" w:hAnsi="Times New Roman" w:cs="Times New Roman"/>
          <w:sz w:val="24"/>
          <w:szCs w:val="24"/>
        </w:rPr>
        <w:t xml:space="preserve">t merely focus on internal procedures while trying to improve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erformance</w:t>
      </w:r>
      <w:r w:rsidR="00993FA2" w:rsidRPr="00707D38">
        <w:rPr>
          <w:rFonts w:ascii="Times New Roman" w:eastAsia="Times New Roman" w:hAnsi="Times New Roman" w:cs="Times New Roman"/>
          <w:sz w:val="24"/>
          <w:szCs w:val="24"/>
        </w:rPr>
        <w:t xml:space="preserve"> </w:t>
      </w:r>
      <w:r w:rsidR="00993FA2"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jafr.2022.100492","ISSN":"26661543","abstract":"Risks, risk management techniques and the willingness to insure poultry farms by poultry farmers in Ghana were explored. Random Parameter Logit (RPL) and Conditional Logit (CL) models were used for the analysis. Key risks identified were disease, marketing and financial risks. Primary insurance attributes of the premium period, risk covered, participation type, price (amount paid per annum) and the amount covered were considered in the analysis. US$5.96 per month was the mean premium farmers were willing to pay to insure farms. The results further revealed that family size, price and participation type negatively influenced participation in agricultural insurance, whereas education, farming experience, premium period and risk covered positively influenced participation.","author":[{"dropping-particle":"","family":"Bannor","given":"Richard Kwasi","non-dropping-particle":"","parse-names":false,"suffix":""},{"dropping-particle":"","family":"Oppong-Kyeremeh","given":"Helena","non-dropping-particle":"","parse-names":false,"suffix":""},{"dropping-particle":"","family":"Amfo","given":"Bismark","non-dropping-particle":"","parse-names":false,"suffix":""},{"dropping-particle":"","family":"Kuwornu","given":"John K.M.","non-dropping-particle":"","parse-names":false,"suffix":""},{"dropping-particle":"","family":"Chaa Kyire","given":"Samuel Kwabena","non-dropping-particle":"","parse-names":false,"suffix":""},{"dropping-particle":"","family":"Amponsah","given":"Josephine","non-dropping-particle":"","parse-names":false,"suffix":""}],"container-title":"Journal of Agriculture and Food Research","id":"ITEM-1","issued":{"date-parts":[["2023","3"]]},"publisher":"Elsevier B.V.","title":"Agricultural insurance and risk management among poultry farmers in Ghana: An application of discrete choice experiment","type":"article-journal","volume":"11"},"uris":["http://www.mendeley.com/documents/?uuid=fbc509d8-9475-3e30-9bc8-b63103b22f0b","http://www.mendeley.com/documents/?uuid=8363eaa9-0df5-4257-9e33-19bdff5e8110"]}],"mendeley":{"formattedCitation":"(Bannor et al., 2023)","plainTextFormattedCitation":"(Bannor et al., 2023)","previouslyFormattedCitation":"(Bannor et al., 2023)"},"properties":{"noteIndex":0},"schema":"https://github.com/citation-style-language/schema/raw/master/csl-citation.json"}</w:instrText>
      </w:r>
      <w:r w:rsidR="00993FA2"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Bannor et al., 2023)</w:t>
      </w:r>
      <w:r w:rsidR="00993FA2" w:rsidRPr="00707D38">
        <w:rPr>
          <w:rFonts w:ascii="Times New Roman" w:eastAsia="Times New Roman" w:hAnsi="Times New Roman" w:cs="Times New Roman"/>
          <w:sz w:val="24"/>
          <w:szCs w:val="24"/>
        </w:rPr>
        <w:fldChar w:fldCharType="end"/>
      </w:r>
      <w:r w:rsidR="009854B1">
        <w:rPr>
          <w:rFonts w:ascii="Times New Roman" w:eastAsia="Times New Roman" w:hAnsi="Times New Roman" w:cs="Times New Roman"/>
          <w:sz w:val="24"/>
          <w:szCs w:val="24"/>
        </w:rPr>
        <w:t>. It</w:t>
      </w:r>
      <w:r w:rsidRPr="00707D38">
        <w:rPr>
          <w:rFonts w:ascii="Times New Roman" w:eastAsia="Times New Roman" w:hAnsi="Times New Roman" w:cs="Times New Roman"/>
          <w:sz w:val="24"/>
          <w:szCs w:val="24"/>
        </w:rPr>
        <w:t xml:space="preserve"> is how we guarantee strong relationships between suppliers and sustain enduring ties with other stakeholders' participants</w:t>
      </w:r>
      <w:r w:rsidR="00993FA2" w:rsidRPr="00707D38">
        <w:rPr>
          <w:rFonts w:ascii="Times New Roman" w:eastAsia="Times New Roman" w:hAnsi="Times New Roman" w:cs="Times New Roman"/>
          <w:sz w:val="24"/>
          <w:szCs w:val="24"/>
        </w:rPr>
        <w:t xml:space="preserve"> </w:t>
      </w:r>
      <w:r w:rsidR="00993FA2"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ijpe.2013.12.026","ISSN":"09255273","abstract":"Sustainable Supply Chain Management (SSCM) and Dynamic Capabilities (DCs) are both relatively young research fields examining dynamically changing corporate environments and industries. The food industry is an example of such a dynamic environment. Customers have high expectations for food safety and a growing demand for sustainably produced food. Companies fulfilling these demands target a customer base with high awareness of all three dimensions of sustainability, i.e., the economical, ecological, and social, circumstances in which food is produced and offered. This paper aims at describing how SSCM practices allow companies to maintain control over their supply chain and achieve a competitive advantage with the implementation of dynamic capabilities. Previously identified practices in SSCM are related to DC theory by identifying them as basic routines that form specific DCs. We conduct a literature review, including content analysis, examining publications (52 articles) on sustainable food supply chains published in English, peer-reviewed journals. We form the link between SSCM and DCs by integrating them into the same conceptual context. Specific DCs in the supply chain of a sustainability-oriented industry are also identified, such as knowledge sharing and re-conceptualizing the supply chain. Thereafter, we scrutinize the food industry according to SSCM and DC criteria and offer insights into the strategies used in that business market. The results show that sustainability practices and DCs in the supply chain are used among others to enhance traceability and tracking and to fulfill customer demands. Further research is needed to extend the operationalization of the existing conceptual frameworks. © 2013 Elsevier B.V.","author":[{"dropping-particle":"","family":"Beske","given":"Philip","non-dropping-particle":"","parse-names":false,"suffix":""},{"dropping-particle":"","family":"Land","given":"Anna","non-dropping-particle":"","parse-names":false,"suffix":""},{"dropping-particle":"","family":"Seuring","given":"Stefan","non-dropping-particle":"","parse-names":false,"suffix":""}],"container-title":"International Journal of Production Economics","id":"ITEM-1","issued":{"date-parts":[["2014"]]},"page":"131-143","publisher":"Elsevier B.V.","title":"Sustainable supply chain management practices and dynamic capabilities in the food industry: A critical analysis of the literature","type":"article-journal","volume":"152"},"uris":["http://www.mendeley.com/documents/?uuid=2f7b5e70-51a2-3d17-ab8a-648d4737c477","http://www.mendeley.com/documents/?uuid=502b24ed-9e01-479d-81f3-dbd4b5db3487"]}],"mendeley":{"formattedCitation":"(Beske et al., 2014)","plainTextFormattedCitation":"(Beske et al., 2014)","previouslyFormattedCitation":"(Beske et al., 2014)"},"properties":{"noteIndex":0},"schema":"https://github.com/citation-style-language/schema/raw/master/csl-citation.json"}</w:instrText>
      </w:r>
      <w:r w:rsidR="00993FA2"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Beske et al., 2014)</w:t>
      </w:r>
      <w:r w:rsidR="00993FA2"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 xml:space="preserve">. </w:t>
      </w:r>
      <w:r w:rsidR="0043072C" w:rsidRPr="00707D38">
        <w:rPr>
          <w:rFonts w:ascii="Times New Roman" w:eastAsia="Times New Roman" w:hAnsi="Times New Roman" w:cs="Times New Roman"/>
          <w:sz w:val="24"/>
          <w:szCs w:val="24"/>
        </w:rPr>
        <w:t>Conditioning</w:t>
      </w:r>
      <w:r w:rsidRPr="00707D38">
        <w:rPr>
          <w:rFonts w:ascii="Times New Roman" w:eastAsia="Times New Roman" w:hAnsi="Times New Roman" w:cs="Times New Roman"/>
          <w:sz w:val="24"/>
          <w:szCs w:val="24"/>
        </w:rPr>
        <w:t xml:space="preserve"> from outside is comparable to forc</w:t>
      </w:r>
      <w:r w:rsidR="007443C5">
        <w:rPr>
          <w:rFonts w:ascii="Times New Roman" w:eastAsia="Times New Roman" w:hAnsi="Times New Roman" w:cs="Times New Roman"/>
          <w:sz w:val="24"/>
          <w:szCs w:val="24"/>
        </w:rPr>
        <w:t>ing</w:t>
      </w:r>
      <w:r w:rsidRPr="00707D38">
        <w:rPr>
          <w:rFonts w:ascii="Times New Roman" w:eastAsia="Times New Roman" w:hAnsi="Times New Roman" w:cs="Times New Roman"/>
          <w:sz w:val="24"/>
          <w:szCs w:val="24"/>
        </w:rPr>
        <w:t xml:space="preserve"> chain member cooperation while enforcing chain member monitoring and evaluation (SMA). </w:t>
      </w:r>
      <w:r w:rsidR="009854B1">
        <w:rPr>
          <w:rFonts w:ascii="Times New Roman" w:eastAsia="Times New Roman" w:hAnsi="Times New Roman" w:cs="Times New Roman"/>
          <w:sz w:val="24"/>
          <w:szCs w:val="24"/>
        </w:rPr>
        <w:t>It is essential</w:t>
      </w:r>
      <w:r w:rsidRPr="00707D38">
        <w:rPr>
          <w:rFonts w:ascii="Times New Roman" w:eastAsia="Times New Roman" w:hAnsi="Times New Roman" w:cs="Times New Roman"/>
          <w:sz w:val="24"/>
          <w:szCs w:val="24"/>
        </w:rPr>
        <w:t xml:space="preserve"> to improve the efficiency of the force </w:t>
      </w:r>
      <w:r w:rsidR="0043072C" w:rsidRPr="00707D38">
        <w:rPr>
          <w:rFonts w:ascii="Times New Roman" w:eastAsia="Times New Roman" w:hAnsi="Times New Roman" w:cs="Times New Roman"/>
          <w:sz w:val="24"/>
          <w:szCs w:val="24"/>
        </w:rPr>
        <w:t>chain. The</w:t>
      </w:r>
      <w:r w:rsidRPr="00707D38">
        <w:rPr>
          <w:rFonts w:ascii="Times New Roman" w:eastAsia="Times New Roman" w:hAnsi="Times New Roman" w:cs="Times New Roman"/>
          <w:sz w:val="24"/>
          <w:szCs w:val="24"/>
        </w:rPr>
        <w:t xml:space="preserve"> actions of supply chain member collaboration and force chain members (SMAS), which shape the stakeholder explanation in this study, will </w:t>
      </w:r>
      <w:r w:rsidR="009854B1">
        <w:rPr>
          <w:rFonts w:ascii="Times New Roman" w:eastAsia="Times New Roman" w:hAnsi="Times New Roman" w:cs="Times New Roman"/>
          <w:sz w:val="24"/>
          <w:szCs w:val="24"/>
        </w:rPr>
        <w:t>substantially influence</w:t>
      </w:r>
      <w:r w:rsidRPr="00707D38">
        <w:rPr>
          <w:rFonts w:ascii="Times New Roman" w:eastAsia="Times New Roman" w:hAnsi="Times New Roman" w:cs="Times New Roman"/>
          <w:sz w:val="24"/>
          <w:szCs w:val="24"/>
        </w:rPr>
        <w:t xml:space="preserve"> the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erformance of the feasible force chain</w:t>
      </w:r>
      <w:r w:rsidR="00993FA2" w:rsidRPr="00707D38">
        <w:rPr>
          <w:rFonts w:ascii="Times New Roman" w:eastAsia="Times New Roman" w:hAnsi="Times New Roman" w:cs="Times New Roman"/>
          <w:sz w:val="24"/>
          <w:szCs w:val="24"/>
        </w:rPr>
        <w:t xml:space="preserve"> </w:t>
      </w:r>
      <w:r w:rsidR="00993FA2" w:rsidRPr="00707D38">
        <w:rPr>
          <w:rFonts w:ascii="Times New Roman" w:eastAsia="Times New Roman" w:hAnsi="Times New Roman" w:cs="Times New Roman"/>
          <w:sz w:val="24"/>
          <w:szCs w:val="24"/>
        </w:rPr>
        <w:fldChar w:fldCharType="begin" w:fldLock="1"/>
      </w:r>
      <w:r w:rsidR="00FE4E89">
        <w:rPr>
          <w:rFonts w:ascii="Times New Roman" w:eastAsia="Times New Roman" w:hAnsi="Times New Roman" w:cs="Times New Roman"/>
          <w:sz w:val="24"/>
          <w:szCs w:val="24"/>
        </w:rPr>
        <w:instrText>ADDIN CSL_CITATION {"citationItems":[{"id":"ITEM-1","itemData":{"DOI":"10.1016/j.matpr.2023.02.146","ISSN":"22147853","abstract":"Climate change is the biggest concern nowadays; every-one is focusing on how they can contribute to saving the planet. This work will focus on green supply chain management (GSCM); it can define as a concept which includes various processes like product design, manufacturing and production techniques, operations, material selection, waste management and many more as a step to prevent environmental catastrophes. This work identified various barriers to implementing GSCM and found interrelations between them. Finally, based on these barriers developed the ISM model which will be further helpful in eliminating or reducing waste and also improving the economic and environmental performance of the industry. In this study, lack of awareness about reverse logistics and lack of human resources are identified most significant barriers.","author":[{"dropping-particle":"","family":"Gahlot","given":"N. K.","non-dropping-particle":"","parse-names":false,"suffix":""},{"dropping-particle":"","family":"Bagri","given":"G. P.","non-dropping-particle":"","parse-names":false,"suffix":""},{"dropping-particle":"","family":"Gulati","given":"B.","non-dropping-particle":"","parse-names":false,"suffix":""},{"dropping-particle":"","family":"Bhatia","given":"L.","non-dropping-particle":"","parse-names":false,"suffix":""},{"dropping-particle":"","family":"barat","given":"S.","non-dropping-particle":"","parse-names":false,"suffix":""},{"dropping-particle":"","family":"Das","given":"S.","non-dropping-particle":"","parse-names":false,"suffix":""}],"container-title":"Materials Today: Proceedings","id":"ITEM-1","issued":{"date-parts":[["2023"]]},"publisher":"Elsevier Ltd","title":"Analysis of barriers to implement green supply chain management practices in Indian automotive industries with the help of ISM model","type":"article-journal"},"uris":["http://www.mendeley.com/documents/?uuid=730214bf-6598-3947-affa-6e81bfc989a7","http://www.mendeley.com/documents/?uuid=e59c3f4e-b355-42c8-a9f4-c6a306f1c2be"]}],"mendeley":{"formattedCitation":"(Gahlot et al., 2023)","plainTextFormattedCitation":"(Gahlot et al., 2023)","previouslyFormattedCitation":"(Gahlot et al., 2023)"},"properties":{"noteIndex":0},"schema":"https://github.com/citation-style-language/schema/raw/master/csl-citation.json"}</w:instrText>
      </w:r>
      <w:r w:rsidR="00993FA2" w:rsidRPr="00707D38">
        <w:rPr>
          <w:rFonts w:ascii="Times New Roman" w:eastAsia="Times New Roman" w:hAnsi="Times New Roman" w:cs="Times New Roman"/>
          <w:sz w:val="24"/>
          <w:szCs w:val="24"/>
        </w:rPr>
        <w:fldChar w:fldCharType="separate"/>
      </w:r>
      <w:r w:rsidR="00FE4E89" w:rsidRPr="00FE4E89">
        <w:rPr>
          <w:rFonts w:ascii="Times New Roman" w:eastAsia="Times New Roman" w:hAnsi="Times New Roman" w:cs="Times New Roman"/>
          <w:noProof/>
          <w:sz w:val="24"/>
          <w:szCs w:val="24"/>
        </w:rPr>
        <w:t>(Gahlot et al., 2023)</w:t>
      </w:r>
      <w:r w:rsidR="00993FA2" w:rsidRPr="00707D38">
        <w:rPr>
          <w:rFonts w:ascii="Times New Roman" w:eastAsia="Times New Roman" w:hAnsi="Times New Roman" w:cs="Times New Roman"/>
          <w:sz w:val="24"/>
          <w:szCs w:val="24"/>
        </w:rPr>
        <w:fldChar w:fldCharType="end"/>
      </w:r>
      <w:r w:rsidRPr="00707D38">
        <w:rPr>
          <w:rFonts w:ascii="Times New Roman" w:eastAsia="Times New Roman" w:hAnsi="Times New Roman" w:cs="Times New Roman"/>
          <w:sz w:val="24"/>
          <w:szCs w:val="24"/>
        </w:rPr>
        <w:t>.</w:t>
      </w:r>
    </w:p>
    <w:p w14:paraId="21962A33" w14:textId="537FC98F" w:rsidR="00F679A8" w:rsidRPr="0097343B" w:rsidRDefault="001B77C9" w:rsidP="00EE27B9">
      <w:pPr>
        <w:pStyle w:val="Heading1"/>
        <w:numPr>
          <w:ilvl w:val="0"/>
          <w:numId w:val="11"/>
        </w:numPr>
        <w:spacing w:line="276" w:lineRule="auto"/>
        <w:rPr>
          <w:rFonts w:ascii="Times New Roman" w:hAnsi="Times New Roman" w:cs="Times New Roman"/>
          <w:sz w:val="28"/>
          <w:szCs w:val="28"/>
        </w:rPr>
      </w:pPr>
      <w:bookmarkStart w:id="3" w:name="_Toc135989205"/>
      <w:r w:rsidRPr="0097343B">
        <w:rPr>
          <w:rFonts w:ascii="Times New Roman" w:hAnsi="Times New Roman" w:cs="Times New Roman"/>
          <w:sz w:val="28"/>
          <w:szCs w:val="28"/>
        </w:rPr>
        <w:t>Methodology</w:t>
      </w:r>
      <w:bookmarkEnd w:id="3"/>
    </w:p>
    <w:p w14:paraId="18DDBBE0" w14:textId="4F986419" w:rsidR="00F679A8" w:rsidRPr="00707D38" w:rsidRDefault="00FA738E" w:rsidP="00EE27B9">
      <w:pPr>
        <w:pBdr>
          <w:top w:val="nil"/>
          <w:left w:val="nil"/>
          <w:bottom w:val="nil"/>
          <w:right w:val="nil"/>
          <w:between w:val="nil"/>
        </w:pBdr>
        <w:shd w:val="clear" w:color="auto" w:fill="FFFFFF"/>
        <w:spacing w:after="0" w:line="276" w:lineRule="auto"/>
        <w:jc w:val="both"/>
        <w:rPr>
          <w:rFonts w:ascii="Times New Roman" w:eastAsia="Times New Roman" w:hAnsi="Times New Roman" w:cs="Times New Roman"/>
          <w:sz w:val="24"/>
          <w:szCs w:val="24"/>
        </w:rPr>
      </w:pPr>
      <w:r w:rsidRPr="00FA738E">
        <w:rPr>
          <w:rFonts w:ascii="Times New Roman" w:eastAsia="Times New Roman" w:hAnsi="Times New Roman" w:cs="Times New Roman"/>
          <w:sz w:val="24"/>
          <w:szCs w:val="24"/>
        </w:rPr>
        <w:t>The following approach could be used to examine the impact of workable supply chain operations on the production and improvement assurance of food companies:</w:t>
      </w:r>
    </w:p>
    <w:p w14:paraId="2430D581" w14:textId="42A4FA99" w:rsidR="008C18D1" w:rsidRDefault="001B77C9" w:rsidP="008C18D1">
      <w:pPr>
        <w:numPr>
          <w:ilvl w:val="0"/>
          <w:numId w:val="3"/>
        </w:numPr>
        <w:pBdr>
          <w:top w:val="nil"/>
          <w:bottom w:val="nil"/>
          <w:right w:val="nil"/>
          <w:between w:val="nil"/>
        </w:pBdr>
        <w:tabs>
          <w:tab w:val="left" w:pos="720"/>
        </w:tabs>
        <w:spacing w:after="0" w:line="276" w:lineRule="auto"/>
        <w:ind w:left="1080" w:hanging="99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Define the research problem: The research problem is to ana</w:t>
      </w:r>
      <w:r w:rsidR="008C18D1">
        <w:rPr>
          <w:rFonts w:ascii="Times New Roman" w:eastAsia="Times New Roman" w:hAnsi="Times New Roman" w:cs="Times New Roman"/>
          <w:sz w:val="24"/>
          <w:szCs w:val="24"/>
        </w:rPr>
        <w:t xml:space="preserve">lyze the impression of feasible </w:t>
      </w:r>
      <w:r w:rsidR="0043072C" w:rsidRPr="00707D38">
        <w:rPr>
          <w:rFonts w:ascii="Times New Roman" w:eastAsia="Times New Roman" w:hAnsi="Times New Roman" w:cs="Times New Roman"/>
          <w:sz w:val="24"/>
          <w:szCs w:val="24"/>
        </w:rPr>
        <w:t>distribution</w:t>
      </w:r>
      <w:r w:rsidRPr="00707D38">
        <w:rPr>
          <w:rFonts w:ascii="Times New Roman" w:eastAsia="Times New Roman" w:hAnsi="Times New Roman" w:cs="Times New Roman"/>
          <w:sz w:val="24"/>
          <w:szCs w:val="24"/>
        </w:rPr>
        <w:t xml:space="preserve"> chain regulation actions on </w:t>
      </w:r>
      <w:r w:rsidR="009854B1">
        <w:rPr>
          <w:rFonts w:ascii="Times New Roman" w:eastAsia="Times New Roman" w:hAnsi="Times New Roman" w:cs="Times New Roman"/>
          <w:sz w:val="24"/>
          <w:szCs w:val="24"/>
        </w:rPr>
        <w:t>foodstuffs corporations' Performance and improvement guarantee</w:t>
      </w:r>
      <w:r w:rsidRPr="00707D38">
        <w:rPr>
          <w:rFonts w:ascii="Times New Roman" w:eastAsia="Times New Roman" w:hAnsi="Times New Roman" w:cs="Times New Roman"/>
          <w:sz w:val="24"/>
          <w:szCs w:val="24"/>
        </w:rPr>
        <w:t xml:space="preserve">. </w:t>
      </w:r>
    </w:p>
    <w:p w14:paraId="26831B5C" w14:textId="77777777" w:rsidR="008C18D1" w:rsidRDefault="001B77C9" w:rsidP="008C18D1">
      <w:pPr>
        <w:numPr>
          <w:ilvl w:val="0"/>
          <w:numId w:val="3"/>
        </w:numPr>
        <w:pBdr>
          <w:top w:val="nil"/>
          <w:bottom w:val="nil"/>
          <w:right w:val="nil"/>
          <w:between w:val="nil"/>
        </w:pBdr>
        <w:tabs>
          <w:tab w:val="left" w:pos="720"/>
        </w:tabs>
        <w:spacing w:after="0" w:line="276" w:lineRule="auto"/>
        <w:ind w:left="1080" w:hanging="990"/>
        <w:jc w:val="both"/>
        <w:rPr>
          <w:rFonts w:ascii="Times New Roman" w:eastAsia="Times New Roman" w:hAnsi="Times New Roman" w:cs="Times New Roman"/>
          <w:sz w:val="24"/>
          <w:szCs w:val="24"/>
        </w:rPr>
      </w:pPr>
      <w:r w:rsidRPr="008C18D1">
        <w:rPr>
          <w:rFonts w:ascii="Times New Roman" w:eastAsia="Times New Roman" w:hAnsi="Times New Roman" w:cs="Times New Roman"/>
          <w:sz w:val="24"/>
          <w:szCs w:val="24"/>
        </w:rPr>
        <w:t xml:space="preserve">Develop research objectives: The research objectives could include </w:t>
      </w:r>
      <w:r w:rsidR="00104615" w:rsidRPr="008C18D1">
        <w:rPr>
          <w:rFonts w:ascii="Times New Roman" w:eastAsia="Times New Roman" w:hAnsi="Times New Roman" w:cs="Times New Roman"/>
          <w:sz w:val="24"/>
          <w:szCs w:val="24"/>
        </w:rPr>
        <w:t>i</w:t>
      </w:r>
      <w:r w:rsidRPr="008C18D1">
        <w:rPr>
          <w:rFonts w:ascii="Times New Roman" w:eastAsia="Times New Roman" w:hAnsi="Times New Roman" w:cs="Times New Roman"/>
          <w:sz w:val="24"/>
          <w:szCs w:val="24"/>
        </w:rPr>
        <w:t>dentifying the feasible supply chain management performance adopted by foodstuff companies</w:t>
      </w:r>
      <w:r w:rsidR="009854B1" w:rsidRPr="008C18D1">
        <w:rPr>
          <w:rFonts w:ascii="Times New Roman" w:eastAsia="Times New Roman" w:hAnsi="Times New Roman" w:cs="Times New Roman"/>
          <w:sz w:val="24"/>
          <w:szCs w:val="24"/>
        </w:rPr>
        <w:t xml:space="preserve"> and a</w:t>
      </w:r>
      <w:r w:rsidRPr="008C18D1">
        <w:rPr>
          <w:rFonts w:ascii="Times New Roman" w:eastAsia="Times New Roman" w:hAnsi="Times New Roman" w:cs="Times New Roman"/>
          <w:sz w:val="24"/>
          <w:szCs w:val="24"/>
        </w:rPr>
        <w:t xml:space="preserve">nalyzing the impact of distribution </w:t>
      </w:r>
      <w:r w:rsidR="0043072C" w:rsidRPr="008C18D1">
        <w:rPr>
          <w:rFonts w:ascii="Times New Roman" w:eastAsia="Times New Roman" w:hAnsi="Times New Roman" w:cs="Times New Roman"/>
          <w:sz w:val="24"/>
          <w:szCs w:val="24"/>
        </w:rPr>
        <w:t>chain operation</w:t>
      </w:r>
      <w:r w:rsidRPr="008C18D1">
        <w:rPr>
          <w:rFonts w:ascii="Times New Roman" w:eastAsia="Times New Roman" w:hAnsi="Times New Roman" w:cs="Times New Roman"/>
          <w:sz w:val="24"/>
          <w:szCs w:val="24"/>
        </w:rPr>
        <w:t xml:space="preserve"> actions on </w:t>
      </w:r>
      <w:r w:rsidR="009854B1" w:rsidRPr="008C18D1">
        <w:rPr>
          <w:rFonts w:ascii="Times New Roman" w:eastAsia="Times New Roman" w:hAnsi="Times New Roman" w:cs="Times New Roman"/>
          <w:sz w:val="24"/>
          <w:szCs w:val="24"/>
        </w:rPr>
        <w:t>foodstuff companies' production and improvement assurance and a</w:t>
      </w:r>
      <w:r w:rsidRPr="008C18D1">
        <w:rPr>
          <w:rFonts w:ascii="Times New Roman" w:eastAsia="Times New Roman" w:hAnsi="Times New Roman" w:cs="Times New Roman"/>
          <w:sz w:val="24"/>
          <w:szCs w:val="24"/>
        </w:rPr>
        <w:t xml:space="preserve">ssessing the connection between </w:t>
      </w:r>
      <w:r w:rsidR="0043072C" w:rsidRPr="008C18D1">
        <w:rPr>
          <w:rFonts w:ascii="Times New Roman" w:eastAsia="Times New Roman" w:hAnsi="Times New Roman" w:cs="Times New Roman"/>
          <w:sz w:val="24"/>
          <w:szCs w:val="24"/>
        </w:rPr>
        <w:t>feasible supply</w:t>
      </w:r>
      <w:r w:rsidRPr="008C18D1">
        <w:rPr>
          <w:rFonts w:ascii="Times New Roman" w:eastAsia="Times New Roman" w:hAnsi="Times New Roman" w:cs="Times New Roman"/>
          <w:sz w:val="24"/>
          <w:szCs w:val="24"/>
        </w:rPr>
        <w:t xml:space="preserve"> chain management actions and customer satisfaction. </w:t>
      </w:r>
    </w:p>
    <w:p w14:paraId="7CFAC082" w14:textId="77777777" w:rsidR="008C18D1" w:rsidRDefault="001B77C9" w:rsidP="008C18D1">
      <w:pPr>
        <w:numPr>
          <w:ilvl w:val="0"/>
          <w:numId w:val="3"/>
        </w:numPr>
        <w:pBdr>
          <w:top w:val="nil"/>
          <w:bottom w:val="nil"/>
          <w:right w:val="nil"/>
          <w:between w:val="nil"/>
        </w:pBdr>
        <w:tabs>
          <w:tab w:val="left" w:pos="720"/>
        </w:tabs>
        <w:spacing w:after="0" w:line="276" w:lineRule="auto"/>
        <w:ind w:left="1080" w:hanging="990"/>
        <w:jc w:val="both"/>
        <w:rPr>
          <w:rFonts w:ascii="Times New Roman" w:eastAsia="Times New Roman" w:hAnsi="Times New Roman" w:cs="Times New Roman"/>
          <w:sz w:val="24"/>
          <w:szCs w:val="24"/>
        </w:rPr>
      </w:pPr>
      <w:r w:rsidRPr="008C18D1">
        <w:rPr>
          <w:rFonts w:ascii="Times New Roman" w:eastAsia="Times New Roman" w:hAnsi="Times New Roman" w:cs="Times New Roman"/>
          <w:sz w:val="24"/>
          <w:szCs w:val="24"/>
        </w:rPr>
        <w:t xml:space="preserve">Develop research questions: The research questions could include Feasible supply chain management actions adopted by </w:t>
      </w:r>
      <w:r w:rsidR="0043072C" w:rsidRPr="008C18D1">
        <w:rPr>
          <w:rFonts w:ascii="Times New Roman" w:eastAsia="Times New Roman" w:hAnsi="Times New Roman" w:cs="Times New Roman"/>
          <w:sz w:val="24"/>
          <w:szCs w:val="24"/>
        </w:rPr>
        <w:t>foodstuffs companies</w:t>
      </w:r>
      <w:r w:rsidRPr="008C18D1">
        <w:rPr>
          <w:rFonts w:ascii="Times New Roman" w:eastAsia="Times New Roman" w:hAnsi="Times New Roman" w:cs="Times New Roman"/>
          <w:sz w:val="24"/>
          <w:szCs w:val="24"/>
        </w:rPr>
        <w:t xml:space="preserve">. The outcome of feasible </w:t>
      </w:r>
      <w:r w:rsidRPr="008C18D1">
        <w:rPr>
          <w:rFonts w:ascii="Times New Roman" w:eastAsia="Times New Roman" w:hAnsi="Times New Roman" w:cs="Times New Roman"/>
          <w:sz w:val="24"/>
          <w:szCs w:val="24"/>
        </w:rPr>
        <w:lastRenderedPageBreak/>
        <w:t xml:space="preserve">distribution chain regulations actions on </w:t>
      </w:r>
      <w:r w:rsidR="009854B1" w:rsidRPr="008C18D1">
        <w:rPr>
          <w:rFonts w:ascii="Times New Roman" w:eastAsia="Times New Roman" w:hAnsi="Times New Roman" w:cs="Times New Roman"/>
          <w:sz w:val="24"/>
          <w:szCs w:val="24"/>
        </w:rPr>
        <w:t>foodstuff companies' production and improvement assurance</w:t>
      </w:r>
      <w:r w:rsidRPr="008C18D1">
        <w:rPr>
          <w:rFonts w:ascii="Times New Roman" w:eastAsia="Times New Roman" w:hAnsi="Times New Roman" w:cs="Times New Roman"/>
          <w:sz w:val="24"/>
          <w:szCs w:val="24"/>
        </w:rPr>
        <w:t>. The relationship between feasible supply chain regulation actions and customer satisfaction.</w:t>
      </w:r>
    </w:p>
    <w:p w14:paraId="553EF199" w14:textId="77777777" w:rsidR="008C18D1" w:rsidRDefault="001B77C9" w:rsidP="008C18D1">
      <w:pPr>
        <w:numPr>
          <w:ilvl w:val="0"/>
          <w:numId w:val="3"/>
        </w:numPr>
        <w:pBdr>
          <w:top w:val="nil"/>
          <w:bottom w:val="nil"/>
          <w:right w:val="nil"/>
          <w:between w:val="nil"/>
        </w:pBdr>
        <w:tabs>
          <w:tab w:val="left" w:pos="720"/>
        </w:tabs>
        <w:spacing w:after="0" w:line="276" w:lineRule="auto"/>
        <w:ind w:left="1080" w:hanging="990"/>
        <w:jc w:val="both"/>
        <w:rPr>
          <w:rFonts w:ascii="Times New Roman" w:eastAsia="Times New Roman" w:hAnsi="Times New Roman" w:cs="Times New Roman"/>
          <w:sz w:val="24"/>
          <w:szCs w:val="24"/>
        </w:rPr>
      </w:pPr>
      <w:r w:rsidRPr="008C18D1">
        <w:rPr>
          <w:rFonts w:ascii="Times New Roman" w:eastAsia="Times New Roman" w:hAnsi="Times New Roman" w:cs="Times New Roman"/>
          <w:sz w:val="24"/>
          <w:szCs w:val="24"/>
        </w:rPr>
        <w:t xml:space="preserve">Conduct a literature review: A literature review should be conducted to gather information on </w:t>
      </w:r>
      <w:r w:rsidR="0043072C" w:rsidRPr="008C18D1">
        <w:rPr>
          <w:rFonts w:ascii="Times New Roman" w:eastAsia="Times New Roman" w:hAnsi="Times New Roman" w:cs="Times New Roman"/>
          <w:sz w:val="24"/>
          <w:szCs w:val="24"/>
        </w:rPr>
        <w:t>feasible supply</w:t>
      </w:r>
      <w:r w:rsidRPr="008C18D1">
        <w:rPr>
          <w:rFonts w:ascii="Times New Roman" w:eastAsia="Times New Roman" w:hAnsi="Times New Roman" w:cs="Times New Roman"/>
          <w:sz w:val="24"/>
          <w:szCs w:val="24"/>
        </w:rPr>
        <w:t xml:space="preserve"> chain regulation actions and their effect on the production and improvement assurance of foodstuffs companies. This could involve searching academic databases, industry reports, and other relevant sources. </w:t>
      </w:r>
    </w:p>
    <w:p w14:paraId="5F305C98" w14:textId="77777777" w:rsidR="008C18D1" w:rsidRDefault="001B77C9" w:rsidP="008C18D1">
      <w:pPr>
        <w:numPr>
          <w:ilvl w:val="0"/>
          <w:numId w:val="3"/>
        </w:numPr>
        <w:pBdr>
          <w:top w:val="nil"/>
          <w:bottom w:val="nil"/>
          <w:right w:val="nil"/>
          <w:between w:val="nil"/>
        </w:pBdr>
        <w:tabs>
          <w:tab w:val="left" w:pos="720"/>
        </w:tabs>
        <w:spacing w:after="0" w:line="276" w:lineRule="auto"/>
        <w:ind w:left="1080" w:hanging="990"/>
        <w:jc w:val="both"/>
        <w:rPr>
          <w:rFonts w:ascii="Times New Roman" w:eastAsia="Times New Roman" w:hAnsi="Times New Roman" w:cs="Times New Roman"/>
          <w:sz w:val="24"/>
          <w:szCs w:val="24"/>
        </w:rPr>
      </w:pPr>
      <w:r w:rsidRPr="008C18D1">
        <w:rPr>
          <w:rFonts w:ascii="Times New Roman" w:eastAsia="Times New Roman" w:hAnsi="Times New Roman" w:cs="Times New Roman"/>
          <w:sz w:val="24"/>
          <w:szCs w:val="24"/>
        </w:rPr>
        <w:t xml:space="preserve">Develop a research design: A research design should be developed to guide the research process. This could include: Choosing a research approach, such as a case study, survey, or experiment. Selecting a sample of foodstuff companies to study. Identifying data collection methods, such as interviews, surveys, or observations. Developing data analysis methods, such as statistical analysis or content analysis. </w:t>
      </w:r>
    </w:p>
    <w:p w14:paraId="191F56B2" w14:textId="77777777" w:rsidR="008C18D1" w:rsidRDefault="001B77C9" w:rsidP="008C18D1">
      <w:pPr>
        <w:numPr>
          <w:ilvl w:val="0"/>
          <w:numId w:val="3"/>
        </w:numPr>
        <w:pBdr>
          <w:top w:val="nil"/>
          <w:bottom w:val="nil"/>
          <w:right w:val="nil"/>
          <w:between w:val="nil"/>
        </w:pBdr>
        <w:tabs>
          <w:tab w:val="left" w:pos="720"/>
        </w:tabs>
        <w:spacing w:after="0" w:line="276" w:lineRule="auto"/>
        <w:ind w:left="1080" w:hanging="990"/>
        <w:jc w:val="both"/>
        <w:rPr>
          <w:rFonts w:ascii="Times New Roman" w:eastAsia="Times New Roman" w:hAnsi="Times New Roman" w:cs="Times New Roman"/>
          <w:sz w:val="24"/>
          <w:szCs w:val="24"/>
        </w:rPr>
      </w:pPr>
      <w:r w:rsidRPr="008C18D1">
        <w:rPr>
          <w:rFonts w:ascii="Times New Roman" w:eastAsia="Times New Roman" w:hAnsi="Times New Roman" w:cs="Times New Roman"/>
          <w:sz w:val="24"/>
          <w:szCs w:val="24"/>
        </w:rPr>
        <w:t xml:space="preserve">Collect data: Data should be collected using the chosen data collection methods. This could involve conducting interviews with foodstuff company representatives, administering surveys to customers, or analyzing company documents. </w:t>
      </w:r>
    </w:p>
    <w:p w14:paraId="7D942600" w14:textId="77777777" w:rsidR="008C18D1" w:rsidRDefault="001B77C9" w:rsidP="008C18D1">
      <w:pPr>
        <w:numPr>
          <w:ilvl w:val="0"/>
          <w:numId w:val="3"/>
        </w:numPr>
        <w:pBdr>
          <w:top w:val="nil"/>
          <w:bottom w:val="nil"/>
          <w:right w:val="nil"/>
          <w:between w:val="nil"/>
        </w:pBdr>
        <w:tabs>
          <w:tab w:val="left" w:pos="720"/>
        </w:tabs>
        <w:spacing w:after="0" w:line="276" w:lineRule="auto"/>
        <w:ind w:left="1080" w:hanging="990"/>
        <w:jc w:val="both"/>
        <w:rPr>
          <w:rFonts w:ascii="Times New Roman" w:eastAsia="Times New Roman" w:hAnsi="Times New Roman" w:cs="Times New Roman"/>
          <w:sz w:val="24"/>
          <w:szCs w:val="24"/>
        </w:rPr>
      </w:pPr>
      <w:r w:rsidRPr="008C18D1">
        <w:rPr>
          <w:rFonts w:ascii="Times New Roman" w:eastAsia="Times New Roman" w:hAnsi="Times New Roman" w:cs="Times New Roman"/>
          <w:sz w:val="24"/>
          <w:szCs w:val="24"/>
        </w:rPr>
        <w:t xml:space="preserve">Analyze data: Data should be analyzed using the chosen data analysis methods. This could involve conducting statistical analysis to identify correlations between feasible supply chain regulation actions and production measures or using content analysis to identify themes in interview or survey data. </w:t>
      </w:r>
    </w:p>
    <w:p w14:paraId="1AFA68DD" w14:textId="77777777" w:rsidR="008C18D1" w:rsidRDefault="001B77C9" w:rsidP="008C18D1">
      <w:pPr>
        <w:numPr>
          <w:ilvl w:val="0"/>
          <w:numId w:val="3"/>
        </w:numPr>
        <w:pBdr>
          <w:top w:val="nil"/>
          <w:bottom w:val="nil"/>
          <w:right w:val="nil"/>
          <w:between w:val="nil"/>
        </w:pBdr>
        <w:tabs>
          <w:tab w:val="left" w:pos="720"/>
        </w:tabs>
        <w:spacing w:after="0" w:line="276" w:lineRule="auto"/>
        <w:ind w:left="1080" w:hanging="990"/>
        <w:jc w:val="both"/>
        <w:rPr>
          <w:rFonts w:ascii="Times New Roman" w:eastAsia="Times New Roman" w:hAnsi="Times New Roman" w:cs="Times New Roman"/>
          <w:sz w:val="24"/>
          <w:szCs w:val="24"/>
        </w:rPr>
      </w:pPr>
      <w:r w:rsidRPr="008C18D1">
        <w:rPr>
          <w:rFonts w:ascii="Times New Roman" w:eastAsia="Times New Roman" w:hAnsi="Times New Roman" w:cs="Times New Roman"/>
          <w:sz w:val="24"/>
          <w:szCs w:val="24"/>
        </w:rPr>
        <w:t xml:space="preserve">Draw conclusions and make recommendations: Based on the data analysis, conclusions should be drawn regarding the impact of feasible supply chain regulations on the production and quality assurance of foodstuffs companies. Recommendations could be made for food companies looking to improve their sustainability actions and </w:t>
      </w:r>
      <w:r w:rsidR="009854B1" w:rsidRPr="008C18D1">
        <w:rPr>
          <w:rFonts w:ascii="Times New Roman" w:eastAsia="Times New Roman" w:hAnsi="Times New Roman" w:cs="Times New Roman"/>
          <w:sz w:val="24"/>
          <w:szCs w:val="24"/>
        </w:rPr>
        <w:t>p</w:t>
      </w:r>
      <w:r w:rsidRPr="008C18D1">
        <w:rPr>
          <w:rFonts w:ascii="Times New Roman" w:eastAsia="Times New Roman" w:hAnsi="Times New Roman" w:cs="Times New Roman"/>
          <w:sz w:val="24"/>
          <w:szCs w:val="24"/>
        </w:rPr>
        <w:t xml:space="preserve">erformance. </w:t>
      </w:r>
    </w:p>
    <w:p w14:paraId="107D15CB" w14:textId="02233023" w:rsidR="00F679A8" w:rsidRPr="008C18D1" w:rsidRDefault="001B77C9" w:rsidP="008C18D1">
      <w:pPr>
        <w:numPr>
          <w:ilvl w:val="0"/>
          <w:numId w:val="3"/>
        </w:numPr>
        <w:pBdr>
          <w:top w:val="nil"/>
          <w:bottom w:val="nil"/>
          <w:right w:val="nil"/>
          <w:between w:val="nil"/>
        </w:pBdr>
        <w:tabs>
          <w:tab w:val="left" w:pos="720"/>
        </w:tabs>
        <w:spacing w:after="0" w:line="276" w:lineRule="auto"/>
        <w:ind w:left="1080" w:hanging="990"/>
        <w:jc w:val="both"/>
        <w:rPr>
          <w:rFonts w:ascii="Times New Roman" w:eastAsia="Times New Roman" w:hAnsi="Times New Roman" w:cs="Times New Roman"/>
          <w:sz w:val="24"/>
          <w:szCs w:val="24"/>
        </w:rPr>
      </w:pPr>
      <w:r w:rsidRPr="008C18D1">
        <w:rPr>
          <w:rFonts w:ascii="Times New Roman" w:eastAsia="Times New Roman" w:hAnsi="Times New Roman" w:cs="Times New Roman"/>
          <w:sz w:val="24"/>
          <w:szCs w:val="24"/>
        </w:rPr>
        <w:t xml:space="preserve">Communicate findings: The findings should be communicated to stakeholders, such as foodstuff company managers, industry organizations, and policymakers. This could involve writing a research report, presenting at conferences, or publishing in academic journals. </w:t>
      </w:r>
    </w:p>
    <w:p w14:paraId="29B9D4FB" w14:textId="67A6F8B1" w:rsidR="00F679A8" w:rsidRPr="00D50251" w:rsidRDefault="001B77C9" w:rsidP="00EE27B9">
      <w:pPr>
        <w:spacing w:line="276" w:lineRule="auto"/>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Thailand's capital city, Bangkok, and its surrounding metropolitan region served as the site of this study. Bangkok's population of 5.59 million (about twice the population of Arkansas) people (8.5% of Thailand's total population) live</w:t>
      </w:r>
      <w:r w:rsidR="00104615">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in a city with an </w:t>
      </w:r>
      <w:r w:rsidR="008353C2">
        <w:rPr>
          <w:rFonts w:ascii="Times New Roman" w:eastAsia="Times New Roman" w:hAnsi="Times New Roman" w:cs="Times New Roman"/>
          <w:sz w:val="24"/>
          <w:szCs w:val="24"/>
        </w:rPr>
        <w:t>area</w:t>
      </w:r>
      <w:r w:rsidRPr="00707D38">
        <w:rPr>
          <w:rFonts w:ascii="Times New Roman" w:eastAsia="Times New Roman" w:hAnsi="Times New Roman" w:cs="Times New Roman"/>
          <w:sz w:val="24"/>
          <w:szCs w:val="24"/>
        </w:rPr>
        <w:t xml:space="preserve"> of around 156,900 hectares (ha). As compared to other places in </w:t>
      </w:r>
      <w:r w:rsidR="0043072C" w:rsidRPr="00707D38">
        <w:rPr>
          <w:rFonts w:ascii="Times New Roman" w:eastAsia="Times New Roman" w:hAnsi="Times New Roman" w:cs="Times New Roman"/>
          <w:sz w:val="24"/>
          <w:szCs w:val="24"/>
        </w:rPr>
        <w:t>Southeast Asia</w:t>
      </w:r>
      <w:r w:rsidR="00104615">
        <w:rPr>
          <w:rFonts w:ascii="Times New Roman" w:eastAsia="Times New Roman" w:hAnsi="Times New Roman" w:cs="Times New Roman"/>
          <w:sz w:val="24"/>
          <w:szCs w:val="24"/>
        </w:rPr>
        <w:t>,</w:t>
      </w:r>
      <w:r w:rsidR="0043072C" w:rsidRPr="00707D38">
        <w:rPr>
          <w:rFonts w:ascii="Times New Roman" w:eastAsia="Times New Roman" w:hAnsi="Times New Roman" w:cs="Times New Roman"/>
          <w:sz w:val="24"/>
          <w:szCs w:val="24"/>
        </w:rPr>
        <w:t xml:space="preserve"> Bangkok</w:t>
      </w:r>
      <w:r w:rsidR="00952D81">
        <w:rPr>
          <w:rFonts w:ascii="Times New Roman" w:eastAsia="Times New Roman" w:hAnsi="Times New Roman" w:cs="Times New Roman"/>
          <w:sz w:val="24"/>
          <w:szCs w:val="24"/>
        </w:rPr>
        <w:t>'</w:t>
      </w:r>
      <w:r w:rsidR="0043072C" w:rsidRPr="00707D38">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food market has grown because of population growth, economic development, changes in living and consuming habits, and improvements in the country's transportation infrastructure. As households and people in metropolitan areas work long hours and have little to do </w:t>
      </w:r>
      <w:r w:rsidR="007443C5">
        <w:rPr>
          <w:rFonts w:ascii="Times New Roman" w:eastAsia="Times New Roman" w:hAnsi="Times New Roman" w:cs="Times New Roman"/>
          <w:sz w:val="24"/>
          <w:szCs w:val="24"/>
        </w:rPr>
        <w:t>with</w:t>
      </w:r>
      <w:r w:rsidRPr="00707D38">
        <w:rPr>
          <w:rFonts w:ascii="Times New Roman" w:eastAsia="Times New Roman" w:hAnsi="Times New Roman" w:cs="Times New Roman"/>
          <w:sz w:val="24"/>
          <w:szCs w:val="24"/>
        </w:rPr>
        <w:t xml:space="preserve"> homemak</w:t>
      </w:r>
      <w:r w:rsidR="007443C5">
        <w:rPr>
          <w:rFonts w:ascii="Times New Roman" w:eastAsia="Times New Roman" w:hAnsi="Times New Roman" w:cs="Times New Roman"/>
          <w:sz w:val="24"/>
          <w:szCs w:val="24"/>
        </w:rPr>
        <w:t>ing</w:t>
      </w:r>
      <w:r w:rsidRPr="00707D38">
        <w:rPr>
          <w:rFonts w:ascii="Times New Roman" w:eastAsia="Times New Roman" w:hAnsi="Times New Roman" w:cs="Times New Roman"/>
          <w:sz w:val="24"/>
          <w:szCs w:val="24"/>
        </w:rPr>
        <w:t>, Bangkok residents are mostly responsible for the astonishing surge in dining-out expenditures. As a result, there is a greater need for high-quality food items that are reliable, safe, and tasty. The main sources of information for this study were Thai cuisine businesses that are legally registered in Thailand's Bangkok Metropolis. The National Food Institute</w:t>
      </w:r>
      <w:r w:rsidR="008353C2">
        <w:rPr>
          <w:rFonts w:ascii="Times New Roman" w:eastAsia="Times New Roman" w:hAnsi="Times New Roman" w:cs="Times New Roman"/>
          <w:sz w:val="24"/>
          <w:szCs w:val="24"/>
        </w:rPr>
        <w:t xml:space="preserve"> (NFI)</w:t>
      </w:r>
      <w:r w:rsidRPr="00707D38">
        <w:rPr>
          <w:rFonts w:ascii="Times New Roman" w:eastAsia="Times New Roman" w:hAnsi="Times New Roman" w:cs="Times New Roman"/>
          <w:sz w:val="24"/>
          <w:szCs w:val="24"/>
        </w:rPr>
        <w:t xml:space="preserve"> reports that 1,967 Thai cuisine businesses </w:t>
      </w:r>
      <w:r w:rsidRPr="00707D38">
        <w:rPr>
          <w:rFonts w:ascii="Times New Roman" w:eastAsia="Times New Roman" w:hAnsi="Times New Roman" w:cs="Times New Roman"/>
          <w:sz w:val="24"/>
          <w:szCs w:val="24"/>
        </w:rPr>
        <w:lastRenderedPageBreak/>
        <w:t>are registered in Thailand's Bangkok Metropolis</w:t>
      </w:r>
      <w:r w:rsidR="00104615">
        <w:rPr>
          <w:rFonts w:ascii="Times New Roman" w:eastAsia="Times New Roman" w:hAnsi="Times New Roman" w:cs="Times New Roman"/>
          <w:sz w:val="24"/>
          <w:szCs w:val="24"/>
        </w:rPr>
        <w:t>,</w:t>
      </w:r>
      <w:r w:rsidR="00D50251">
        <w:rPr>
          <w:rFonts w:ascii="Times New Roman" w:eastAsia="Times New Roman" w:hAnsi="Times New Roman" w:cs="Times New Roman"/>
          <w:sz w:val="24"/>
          <w:szCs w:val="24"/>
        </w:rPr>
        <w:t xml:space="preserve"> as shown in Figure 1</w:t>
      </w:r>
      <w:r w:rsidRPr="00707D38">
        <w:rPr>
          <w:rFonts w:ascii="Times New Roman" w:eastAsia="Times New Roman" w:hAnsi="Times New Roman" w:cs="Times New Roman"/>
          <w:sz w:val="24"/>
          <w:szCs w:val="24"/>
        </w:rPr>
        <w:t>. The sample size was determined using Yamane's formula</w:t>
      </w:r>
      <w:r w:rsidR="008353C2">
        <w:rPr>
          <w:rFonts w:ascii="Times New Roman" w:eastAsia="Times New Roman" w:hAnsi="Times New Roman" w:cs="Times New Roman"/>
          <w:sz w:val="24"/>
          <w:szCs w:val="24"/>
        </w:rPr>
        <w:t>, which</w:t>
      </w:r>
      <w:r w:rsidRPr="00707D38">
        <w:rPr>
          <w:rFonts w:ascii="Times New Roman" w:eastAsia="Times New Roman" w:hAnsi="Times New Roman" w:cs="Times New Roman"/>
          <w:sz w:val="24"/>
          <w:szCs w:val="24"/>
        </w:rPr>
        <w:t xml:space="preserve"> </w:t>
      </w:r>
      <w:r w:rsidR="008353C2">
        <w:rPr>
          <w:rFonts w:ascii="Times New Roman" w:eastAsia="Times New Roman" w:hAnsi="Times New Roman" w:cs="Times New Roman"/>
          <w:sz w:val="24"/>
          <w:szCs w:val="24"/>
        </w:rPr>
        <w:t>is</w:t>
      </w:r>
      <w:r w:rsidRPr="00707D38">
        <w:rPr>
          <w:rFonts w:ascii="Times New Roman" w:eastAsia="Times New Roman" w:hAnsi="Times New Roman" w:cs="Times New Roman"/>
          <w:sz w:val="24"/>
          <w:szCs w:val="24"/>
        </w:rPr>
        <w:t>:</w:t>
      </w:r>
    </w:p>
    <w:p w14:paraId="592C588E" w14:textId="77777777" w:rsidR="00F679A8" w:rsidRPr="00707D38" w:rsidRDefault="001B77C9" w:rsidP="00EE27B9">
      <w:pPr>
        <w:spacing w:line="276"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Apply formula = 1968/ 0.9 + 0.9, 968 (0.1^02) = 96.3 ≈ 96 businesses</m:t>
          </m:r>
        </m:oMath>
      </m:oMathPara>
    </w:p>
    <w:p w14:paraId="58F4DFDB" w14:textId="74C40F3B" w:rsidR="00DE5EB0" w:rsidRPr="00707D38" w:rsidRDefault="0043072C" w:rsidP="00EE27B9">
      <w:pPr>
        <w:spacing w:line="276" w:lineRule="auto"/>
        <w:jc w:val="both"/>
        <w:rPr>
          <w:rFonts w:ascii="Times New Roman" w:eastAsia="Times New Roman" w:hAnsi="Times New Roman" w:cs="Times New Roman"/>
          <w:sz w:val="24"/>
          <w:szCs w:val="24"/>
        </w:rPr>
      </w:pPr>
      <w:r w:rsidRPr="00707D38">
        <w:rPr>
          <w:rFonts w:ascii="Times New Roman" w:eastAsia="Times New Roman" w:hAnsi="Times New Roman" w:cs="Times New Roman"/>
          <w:noProof/>
          <w:sz w:val="24"/>
          <w:szCs w:val="24"/>
        </w:rPr>
        <w:drawing>
          <wp:anchor distT="0" distB="0" distL="114300" distR="114300" simplePos="0" relativeHeight="251658240" behindDoc="0" locked="0" layoutInCell="1" allowOverlap="1" wp14:anchorId="447C741D" wp14:editId="716471B1">
            <wp:simplePos x="0" y="0"/>
            <wp:positionH relativeFrom="margin">
              <wp:align>right</wp:align>
            </wp:positionH>
            <wp:positionV relativeFrom="paragraph">
              <wp:posOffset>858520</wp:posOffset>
            </wp:positionV>
            <wp:extent cx="5859780" cy="3025140"/>
            <wp:effectExtent l="0" t="0" r="7620" b="3810"/>
            <wp:wrapTopAndBottom/>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extLst>
                        <a:ext uri="{28A0092B-C50C-407E-A947-70E740481C1C}">
                          <a14:useLocalDpi xmlns:a14="http://schemas.microsoft.com/office/drawing/2010/main" val="0"/>
                        </a:ext>
                      </a:extLst>
                    </a:blip>
                    <a:srcRect/>
                    <a:stretch>
                      <a:fillRect/>
                    </a:stretch>
                  </pic:blipFill>
                  <pic:spPr>
                    <a:xfrm>
                      <a:off x="0" y="0"/>
                      <a:ext cx="5859780" cy="3025140"/>
                    </a:xfrm>
                    <a:prstGeom prst="rect">
                      <a:avLst/>
                    </a:prstGeom>
                    <a:ln/>
                  </pic:spPr>
                </pic:pic>
              </a:graphicData>
            </a:graphic>
            <wp14:sizeRelH relativeFrom="page">
              <wp14:pctWidth>0</wp14:pctWidth>
            </wp14:sizeRelH>
            <wp14:sizeRelV relativeFrom="page">
              <wp14:pctHeight>0</wp14:pctHeight>
            </wp14:sizeRelV>
          </wp:anchor>
        </w:drawing>
      </w:r>
      <w:r w:rsidRPr="00707D38">
        <w:rPr>
          <w:rFonts w:ascii="Times New Roman" w:eastAsia="Times New Roman" w:hAnsi="Times New Roman" w:cs="Times New Roman"/>
          <w:sz w:val="24"/>
          <w:szCs w:val="24"/>
        </w:rPr>
        <w:t>Where</w:t>
      </w:r>
      <w:r w:rsidR="001B77C9" w:rsidRPr="00707D38">
        <w:rPr>
          <w:rFonts w:ascii="Times New Roman" w:eastAsia="Times New Roman" w:hAnsi="Times New Roman" w:cs="Times New Roman"/>
          <w:sz w:val="24"/>
          <w:szCs w:val="24"/>
        </w:rPr>
        <w:t xml:space="preserve"> P stands for the overall population, s for the selection sample's margin of error (0.1), and n for the sample size. As a result, the illustration for this study was at least 96 processed </w:t>
      </w:r>
      <w:r w:rsidRPr="00707D38">
        <w:rPr>
          <w:rFonts w:ascii="Times New Roman" w:eastAsia="Times New Roman" w:hAnsi="Times New Roman" w:cs="Times New Roman"/>
          <w:sz w:val="24"/>
          <w:szCs w:val="24"/>
        </w:rPr>
        <w:t>foodstuffs businesses</w:t>
      </w:r>
      <w:r w:rsidR="001B77C9" w:rsidRPr="00707D38">
        <w:rPr>
          <w:rFonts w:ascii="Times New Roman" w:eastAsia="Times New Roman" w:hAnsi="Times New Roman" w:cs="Times New Roman"/>
          <w:sz w:val="24"/>
          <w:szCs w:val="24"/>
        </w:rPr>
        <w:t xml:space="preserve"> in Siam, Southeast </w:t>
      </w:r>
      <w:r w:rsidR="00DE5EB0" w:rsidRPr="00707D38">
        <w:rPr>
          <w:rFonts w:ascii="Times New Roman" w:eastAsia="Times New Roman" w:hAnsi="Times New Roman" w:cs="Times New Roman"/>
          <w:sz w:val="24"/>
          <w:szCs w:val="24"/>
        </w:rPr>
        <w:t>Asia</w:t>
      </w:r>
      <w:r w:rsidR="001B77C9" w:rsidRPr="00707D38">
        <w:rPr>
          <w:rFonts w:ascii="Times New Roman" w:eastAsia="Times New Roman" w:hAnsi="Times New Roman" w:cs="Times New Roman"/>
          <w:sz w:val="24"/>
          <w:szCs w:val="24"/>
        </w:rPr>
        <w:t>.</w:t>
      </w:r>
      <w:r w:rsidR="00707D38" w:rsidRPr="00707D38">
        <w:rPr>
          <w:rFonts w:ascii="Times New Roman" w:eastAsia="Times New Roman" w:hAnsi="Times New Roman" w:cs="Times New Roman"/>
          <w:noProof/>
          <w:sz w:val="24"/>
          <w:szCs w:val="24"/>
        </w:rPr>
        <w:t xml:space="preserve"> </w:t>
      </w:r>
    </w:p>
    <w:p w14:paraId="14FA3573" w14:textId="13C23CD1" w:rsidR="00F679A8" w:rsidRPr="00707D38" w:rsidRDefault="00AC02FF" w:rsidP="00EE27B9">
      <w:pPr>
        <w:spacing w:line="276" w:lineRule="auto"/>
        <w:jc w:val="center"/>
        <w:rPr>
          <w:rFonts w:ascii="Times New Roman" w:eastAsia="Times New Roman" w:hAnsi="Times New Roman" w:cs="Times New Roman"/>
          <w:sz w:val="24"/>
          <w:szCs w:val="24"/>
        </w:rPr>
      </w:pPr>
      <w:r w:rsidRPr="00AC02FF">
        <w:rPr>
          <w:rFonts w:ascii="Times New Roman" w:eastAsia="Times New Roman" w:hAnsi="Times New Roman" w:cs="Times New Roman"/>
          <w:sz w:val="24"/>
          <w:szCs w:val="24"/>
        </w:rPr>
        <w:t xml:space="preserve">Figure 1: </w:t>
      </w:r>
      <w:r w:rsidR="0043072C">
        <w:rPr>
          <w:rFonts w:ascii="Times New Roman" w:eastAsia="Times New Roman" w:hAnsi="Times New Roman" w:cs="Times New Roman"/>
          <w:sz w:val="24"/>
          <w:szCs w:val="24"/>
        </w:rPr>
        <w:t>Expected Sign</w:t>
      </w:r>
    </w:p>
    <w:p w14:paraId="5DE12ADB" w14:textId="182578C3"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From June to August 2019, information was gathered from foodstuff businesses in</w:t>
      </w:r>
      <w:r w:rsidRPr="00707D38">
        <w:rPr>
          <w:rFonts w:ascii="Times New Roman" w:eastAsia="Times New Roman" w:hAnsi="Times New Roman" w:cs="Times New Roman"/>
          <w:color w:val="202124"/>
          <w:sz w:val="24"/>
          <w:szCs w:val="24"/>
          <w:highlight w:val="white"/>
        </w:rPr>
        <w:t xml:space="preserve"> </w:t>
      </w:r>
      <w:r w:rsidRPr="00707D38">
        <w:rPr>
          <w:rFonts w:ascii="Times New Roman" w:eastAsia="Times New Roman" w:hAnsi="Times New Roman" w:cs="Times New Roman"/>
          <w:color w:val="040C28"/>
          <w:sz w:val="24"/>
          <w:szCs w:val="24"/>
        </w:rPr>
        <w:t>Krung</w:t>
      </w:r>
      <w:r w:rsidRPr="00707D38">
        <w:rPr>
          <w:rFonts w:ascii="Times New Roman" w:eastAsia="Times New Roman" w:hAnsi="Times New Roman" w:cs="Times New Roman"/>
          <w:sz w:val="24"/>
          <w:szCs w:val="24"/>
        </w:rPr>
        <w:t xml:space="preserve">, </w:t>
      </w:r>
      <w:r w:rsidR="001830E7" w:rsidRPr="00707D38">
        <w:rPr>
          <w:rFonts w:ascii="Times New Roman" w:eastAsia="Times New Roman" w:hAnsi="Times New Roman" w:cs="Times New Roman"/>
          <w:sz w:val="24"/>
          <w:szCs w:val="24"/>
        </w:rPr>
        <w:t>Southeast</w:t>
      </w:r>
      <w:r w:rsidRPr="00707D38">
        <w:rPr>
          <w:rFonts w:ascii="Times New Roman" w:eastAsia="Times New Roman" w:hAnsi="Times New Roman" w:cs="Times New Roman"/>
          <w:sz w:val="24"/>
          <w:szCs w:val="24"/>
        </w:rPr>
        <w:t xml:space="preserve"> Asia, using a multistep random </w:t>
      </w:r>
      <w:r w:rsidR="0043072C" w:rsidRPr="00707D38">
        <w:rPr>
          <w:rFonts w:ascii="Times New Roman" w:eastAsia="Times New Roman" w:hAnsi="Times New Roman" w:cs="Times New Roman"/>
          <w:sz w:val="24"/>
          <w:szCs w:val="24"/>
        </w:rPr>
        <w:t>sample approach</w:t>
      </w:r>
      <w:r w:rsidRPr="00707D38">
        <w:rPr>
          <w:rFonts w:ascii="Times New Roman" w:eastAsia="Times New Roman" w:hAnsi="Times New Roman" w:cs="Times New Roman"/>
          <w:sz w:val="24"/>
          <w:szCs w:val="24"/>
        </w:rPr>
        <w:t xml:space="preserve">. Then, suitable Thai cuisine providers in the Bangkok Metropolitan Area were deliberately chosen. Second, based on the yearly sales </w:t>
      </w:r>
      <w:r w:rsidR="00104615">
        <w:rPr>
          <w:rFonts w:ascii="Times New Roman" w:eastAsia="Times New Roman" w:hAnsi="Times New Roman" w:cs="Times New Roman"/>
          <w:sz w:val="24"/>
          <w:szCs w:val="24"/>
        </w:rPr>
        <w:t xml:space="preserve">of </w:t>
      </w:r>
      <w:r w:rsidRPr="00707D38">
        <w:rPr>
          <w:rFonts w:ascii="Times New Roman" w:eastAsia="Times New Roman" w:hAnsi="Times New Roman" w:cs="Times New Roman"/>
          <w:sz w:val="24"/>
          <w:szCs w:val="24"/>
        </w:rPr>
        <w:t xml:space="preserve">2017, a graded technique was used to divide the public of 1976 foodstuff firms </w:t>
      </w:r>
      <w:r w:rsidR="001830E7" w:rsidRPr="00707D38">
        <w:rPr>
          <w:rFonts w:ascii="Times New Roman" w:eastAsia="Times New Roman" w:hAnsi="Times New Roman" w:cs="Times New Roman"/>
          <w:sz w:val="24"/>
          <w:szCs w:val="24"/>
        </w:rPr>
        <w:t>in</w:t>
      </w:r>
      <w:r w:rsidR="007443C5">
        <w:rPr>
          <w:rFonts w:ascii="Times New Roman" w:eastAsia="Times New Roman" w:hAnsi="Times New Roman" w:cs="Times New Roman"/>
          <w:sz w:val="24"/>
          <w:szCs w:val="24"/>
        </w:rPr>
        <w:t>to</w:t>
      </w:r>
      <w:r w:rsidR="001830E7" w:rsidRPr="00707D38">
        <w:rPr>
          <w:rFonts w:ascii="Times New Roman" w:eastAsia="Times New Roman" w:hAnsi="Times New Roman" w:cs="Times New Roman"/>
          <w:sz w:val="24"/>
          <w:szCs w:val="24"/>
        </w:rPr>
        <w:t xml:space="preserve"> six</w:t>
      </w:r>
      <w:r w:rsidRPr="00707D38">
        <w:rPr>
          <w:rFonts w:ascii="Times New Roman" w:eastAsia="Times New Roman" w:hAnsi="Times New Roman" w:cs="Times New Roman"/>
          <w:sz w:val="24"/>
          <w:szCs w:val="24"/>
        </w:rPr>
        <w:t xml:space="preserve"> categories. Third, the sample size for each group was determined using the proportional sampling approach. Subsequently, a straightforward random procedure was used to acquire data. To increase the rightness of the study outcome, a sample size of 126 businesses was chosen, which decreased the </w:t>
      </w:r>
      <w:r w:rsidR="00104615">
        <w:rPr>
          <w:rFonts w:ascii="Times New Roman" w:eastAsia="Times New Roman" w:hAnsi="Times New Roman" w:cs="Times New Roman"/>
          <w:sz w:val="24"/>
          <w:szCs w:val="24"/>
        </w:rPr>
        <w:t>risk</w:t>
      </w:r>
      <w:r w:rsidRPr="00707D38">
        <w:rPr>
          <w:rFonts w:ascii="Times New Roman" w:eastAsia="Times New Roman" w:hAnsi="Times New Roman" w:cs="Times New Roman"/>
          <w:sz w:val="24"/>
          <w:szCs w:val="24"/>
        </w:rPr>
        <w:t xml:space="preserve"> of mistake to 0.0882 (trust size of 92.40%).</w:t>
      </w:r>
    </w:p>
    <w:p w14:paraId="22360899" w14:textId="1E708CAC"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Each responder was questioned for around an hour to guarantee the </w:t>
      </w:r>
      <w:r w:rsidR="00E9502D" w:rsidRPr="00707D38">
        <w:rPr>
          <w:rFonts w:ascii="Times New Roman" w:eastAsia="Times New Roman" w:hAnsi="Times New Roman" w:cs="Times New Roman"/>
          <w:sz w:val="24"/>
          <w:szCs w:val="24"/>
        </w:rPr>
        <w:t>calib</w:t>
      </w:r>
      <w:r w:rsidR="00E9502D">
        <w:rPr>
          <w:rFonts w:ascii="Times New Roman" w:eastAsia="Times New Roman" w:hAnsi="Times New Roman" w:cs="Times New Roman"/>
          <w:sz w:val="24"/>
          <w:szCs w:val="24"/>
        </w:rPr>
        <w:t>er</w:t>
      </w:r>
      <w:r w:rsidRPr="00707D38">
        <w:rPr>
          <w:rFonts w:ascii="Times New Roman" w:eastAsia="Times New Roman" w:hAnsi="Times New Roman" w:cs="Times New Roman"/>
          <w:sz w:val="24"/>
          <w:szCs w:val="24"/>
        </w:rPr>
        <w:t xml:space="preserve"> of their answers. </w:t>
      </w:r>
      <w:r w:rsidR="00952D81">
        <w:rPr>
          <w:rFonts w:ascii="Times New Roman" w:eastAsia="Times New Roman" w:hAnsi="Times New Roman" w:cs="Times New Roman"/>
          <w:sz w:val="24"/>
          <w:szCs w:val="24"/>
        </w:rPr>
        <w:t>The conversation was conducted in Thai for simple communication</w:t>
      </w:r>
      <w:r w:rsidRPr="00707D38">
        <w:rPr>
          <w:rFonts w:ascii="Times New Roman" w:eastAsia="Times New Roman" w:hAnsi="Times New Roman" w:cs="Times New Roman"/>
          <w:sz w:val="24"/>
          <w:szCs w:val="24"/>
        </w:rPr>
        <w:t>, and the final report was written in English. T</w:t>
      </w:r>
      <w:r w:rsidR="00104615">
        <w:rPr>
          <w:rFonts w:ascii="Times New Roman" w:eastAsia="Times New Roman" w:hAnsi="Times New Roman" w:cs="Times New Roman"/>
          <w:sz w:val="24"/>
          <w:szCs w:val="24"/>
        </w:rPr>
        <w:t xml:space="preserve">he </w:t>
      </w:r>
      <w:r w:rsidR="005E1006">
        <w:rPr>
          <w:rFonts w:ascii="Times New Roman" w:eastAsia="Times New Roman" w:hAnsi="Times New Roman" w:cs="Times New Roman"/>
          <w:sz w:val="24"/>
          <w:szCs w:val="24"/>
        </w:rPr>
        <w:t>data</w:t>
      </w:r>
      <w:r w:rsidRPr="00707D38">
        <w:rPr>
          <w:rFonts w:ascii="Times New Roman" w:eastAsia="Times New Roman" w:hAnsi="Times New Roman" w:cs="Times New Roman"/>
          <w:sz w:val="24"/>
          <w:szCs w:val="24"/>
        </w:rPr>
        <w:t xml:space="preserve"> for this study w</w:t>
      </w:r>
      <w:r w:rsidR="005E1006">
        <w:rPr>
          <w:rFonts w:ascii="Times New Roman" w:eastAsia="Times New Roman" w:hAnsi="Times New Roman" w:cs="Times New Roman"/>
          <w:sz w:val="24"/>
          <w:szCs w:val="24"/>
        </w:rPr>
        <w:t>ere</w:t>
      </w:r>
      <w:r w:rsidRPr="00707D38">
        <w:rPr>
          <w:rFonts w:ascii="Times New Roman" w:eastAsia="Times New Roman" w:hAnsi="Times New Roman" w:cs="Times New Roman"/>
          <w:sz w:val="24"/>
          <w:szCs w:val="24"/>
        </w:rPr>
        <w:t xml:space="preserve"> gathered using a standardized questionnaire. The seven-point Likert scale was employed in the questionnaire: 1 indicates a </w:t>
      </w:r>
      <w:r w:rsidR="00952D81">
        <w:rPr>
          <w:rFonts w:ascii="Times New Roman" w:eastAsia="Times New Roman" w:hAnsi="Times New Roman" w:cs="Times New Roman"/>
          <w:sz w:val="24"/>
          <w:szCs w:val="24"/>
        </w:rPr>
        <w:t>robust</w:t>
      </w:r>
      <w:r w:rsidRPr="00707D38">
        <w:rPr>
          <w:rFonts w:ascii="Times New Roman" w:eastAsia="Times New Roman" w:hAnsi="Times New Roman" w:cs="Times New Roman"/>
          <w:sz w:val="24"/>
          <w:szCs w:val="24"/>
        </w:rPr>
        <w:t xml:space="preserve"> disagreement, 3 </w:t>
      </w:r>
      <w:r w:rsidR="007443C5">
        <w:rPr>
          <w:rFonts w:ascii="Times New Roman" w:eastAsia="Times New Roman" w:hAnsi="Times New Roman" w:cs="Times New Roman"/>
          <w:sz w:val="24"/>
          <w:szCs w:val="24"/>
        </w:rPr>
        <w:t xml:space="preserve">is </w:t>
      </w:r>
      <w:r w:rsidRPr="00707D38">
        <w:rPr>
          <w:rFonts w:ascii="Times New Roman" w:eastAsia="Times New Roman" w:hAnsi="Times New Roman" w:cs="Times New Roman"/>
          <w:sz w:val="24"/>
          <w:szCs w:val="24"/>
        </w:rPr>
        <w:t xml:space="preserve">an average disagreement, </w:t>
      </w:r>
      <w:r w:rsidR="00952D81">
        <w:rPr>
          <w:rFonts w:ascii="Times New Roman" w:eastAsia="Times New Roman" w:hAnsi="Times New Roman" w:cs="Times New Roman"/>
          <w:sz w:val="24"/>
          <w:szCs w:val="24"/>
        </w:rPr>
        <w:t>four</w:t>
      </w:r>
      <w:r w:rsidRPr="00707D38">
        <w:rPr>
          <w:rFonts w:ascii="Times New Roman" w:eastAsia="Times New Roman" w:hAnsi="Times New Roman" w:cs="Times New Roman"/>
          <w:sz w:val="24"/>
          <w:szCs w:val="24"/>
        </w:rPr>
        <w:t xml:space="preserve"> a little dispute, </w:t>
      </w:r>
      <w:r w:rsidR="00952D81">
        <w:rPr>
          <w:rFonts w:ascii="Times New Roman" w:eastAsia="Times New Roman" w:hAnsi="Times New Roman" w:cs="Times New Roman"/>
          <w:sz w:val="24"/>
          <w:szCs w:val="24"/>
        </w:rPr>
        <w:t>five</w:t>
      </w:r>
      <w:r w:rsidRPr="00707D38">
        <w:rPr>
          <w:rFonts w:ascii="Times New Roman" w:eastAsia="Times New Roman" w:hAnsi="Times New Roman" w:cs="Times New Roman"/>
          <w:sz w:val="24"/>
          <w:szCs w:val="24"/>
        </w:rPr>
        <w:t xml:space="preserve"> a neutral opinion, </w:t>
      </w:r>
      <w:r w:rsidR="00952D81">
        <w:rPr>
          <w:rFonts w:ascii="Times New Roman" w:eastAsia="Times New Roman" w:hAnsi="Times New Roman" w:cs="Times New Roman"/>
          <w:sz w:val="24"/>
          <w:szCs w:val="24"/>
        </w:rPr>
        <w:t>six</w:t>
      </w:r>
      <w:r w:rsidRPr="00707D38">
        <w:rPr>
          <w:rFonts w:ascii="Times New Roman" w:eastAsia="Times New Roman" w:hAnsi="Times New Roman" w:cs="Times New Roman"/>
          <w:sz w:val="24"/>
          <w:szCs w:val="24"/>
        </w:rPr>
        <w:t xml:space="preserve"> a slight agreement, </w:t>
      </w:r>
      <w:r w:rsidR="00952D81">
        <w:rPr>
          <w:rFonts w:ascii="Times New Roman" w:eastAsia="Times New Roman" w:hAnsi="Times New Roman" w:cs="Times New Roman"/>
          <w:sz w:val="24"/>
          <w:szCs w:val="24"/>
        </w:rPr>
        <w:t>seven</w:t>
      </w:r>
      <w:r w:rsidRPr="00707D38">
        <w:rPr>
          <w:rFonts w:ascii="Times New Roman" w:eastAsia="Times New Roman" w:hAnsi="Times New Roman" w:cs="Times New Roman"/>
          <w:sz w:val="24"/>
          <w:szCs w:val="24"/>
        </w:rPr>
        <w:t xml:space="preserve"> a moderate agreement, and </w:t>
      </w:r>
      <w:r w:rsidR="00952D81">
        <w:rPr>
          <w:rFonts w:ascii="Times New Roman" w:eastAsia="Times New Roman" w:hAnsi="Times New Roman" w:cs="Times New Roman"/>
          <w:sz w:val="24"/>
          <w:szCs w:val="24"/>
        </w:rPr>
        <w:t>eight</w:t>
      </w:r>
      <w:r w:rsidRPr="00707D38">
        <w:rPr>
          <w:rFonts w:ascii="Times New Roman" w:eastAsia="Times New Roman" w:hAnsi="Times New Roman" w:cs="Times New Roman"/>
          <w:sz w:val="24"/>
          <w:szCs w:val="24"/>
        </w:rPr>
        <w:t xml:space="preserve"> a </w:t>
      </w:r>
      <w:r w:rsidR="00952D81">
        <w:rPr>
          <w:rFonts w:ascii="Times New Roman" w:eastAsia="Times New Roman" w:hAnsi="Times New Roman" w:cs="Times New Roman"/>
          <w:sz w:val="24"/>
          <w:szCs w:val="24"/>
        </w:rPr>
        <w:t>firm</w:t>
      </w:r>
      <w:r w:rsidRPr="00707D38">
        <w:rPr>
          <w:rFonts w:ascii="Times New Roman" w:eastAsia="Times New Roman" w:hAnsi="Times New Roman" w:cs="Times New Roman"/>
          <w:sz w:val="24"/>
          <w:szCs w:val="24"/>
        </w:rPr>
        <w:t xml:space="preserve"> agreement. The respondents were questioned on the </w:t>
      </w:r>
      <w:r w:rsidRPr="00707D38">
        <w:rPr>
          <w:rFonts w:ascii="Times New Roman" w:eastAsia="Times New Roman" w:hAnsi="Times New Roman" w:cs="Times New Roman"/>
          <w:sz w:val="24"/>
          <w:szCs w:val="24"/>
        </w:rPr>
        <w:lastRenderedPageBreak/>
        <w:t xml:space="preserve">demographic details (such as total revenue and product category). Data on the businesses' </w:t>
      </w:r>
      <w:r w:rsidR="0043072C" w:rsidRPr="00707D38">
        <w:rPr>
          <w:rFonts w:ascii="Times New Roman" w:eastAsia="Times New Roman" w:hAnsi="Times New Roman" w:cs="Times New Roman"/>
          <w:sz w:val="24"/>
          <w:szCs w:val="24"/>
        </w:rPr>
        <w:t>production and</w:t>
      </w:r>
      <w:r w:rsidRPr="00707D38">
        <w:rPr>
          <w:rFonts w:ascii="Times New Roman" w:eastAsia="Times New Roman" w:hAnsi="Times New Roman" w:cs="Times New Roman"/>
          <w:sz w:val="24"/>
          <w:szCs w:val="24"/>
        </w:rPr>
        <w:t xml:space="preserve"> quality assurance were initially gathered based on the primary goal of this study.</w:t>
      </w:r>
    </w:p>
    <w:p w14:paraId="0DF4A4C9" w14:textId="315CB4DC" w:rsidR="00F679A8" w:rsidRPr="00707D38" w:rsidRDefault="00707D38"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noProof/>
          <w:sz w:val="24"/>
          <w:szCs w:val="24"/>
        </w:rPr>
        <w:drawing>
          <wp:anchor distT="0" distB="0" distL="114300" distR="114300" simplePos="0" relativeHeight="251659264" behindDoc="0" locked="0" layoutInCell="1" allowOverlap="1" wp14:anchorId="2DE3AB28" wp14:editId="38C1DF6C">
            <wp:simplePos x="0" y="0"/>
            <wp:positionH relativeFrom="margin">
              <wp:align>left</wp:align>
            </wp:positionH>
            <wp:positionV relativeFrom="paragraph">
              <wp:posOffset>2613660</wp:posOffset>
            </wp:positionV>
            <wp:extent cx="5806440" cy="2933700"/>
            <wp:effectExtent l="0" t="0" r="3810" b="0"/>
            <wp:wrapTopAndBottom/>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5806440" cy="2933700"/>
                    </a:xfrm>
                    <a:prstGeom prst="rect">
                      <a:avLst/>
                    </a:prstGeom>
                    <a:ln/>
                  </pic:spPr>
                </pic:pic>
              </a:graphicData>
            </a:graphic>
            <wp14:sizeRelH relativeFrom="page">
              <wp14:pctWidth>0</wp14:pctWidth>
            </wp14:sizeRelH>
            <wp14:sizeRelV relativeFrom="page">
              <wp14:pctHeight>0</wp14:pctHeight>
            </wp14:sizeRelV>
          </wp:anchor>
        </w:drawing>
      </w:r>
      <w:r w:rsidR="001B77C9" w:rsidRPr="00707D38">
        <w:rPr>
          <w:rFonts w:ascii="Times New Roman" w:eastAsia="Times New Roman" w:hAnsi="Times New Roman" w:cs="Times New Roman"/>
          <w:sz w:val="24"/>
          <w:szCs w:val="24"/>
        </w:rPr>
        <w:t xml:space="preserve">Internal and external actions were separated </w:t>
      </w:r>
      <w:r w:rsidR="007443C5">
        <w:rPr>
          <w:rFonts w:ascii="Times New Roman" w:eastAsia="Times New Roman" w:hAnsi="Times New Roman" w:cs="Times New Roman"/>
          <w:sz w:val="24"/>
          <w:szCs w:val="24"/>
        </w:rPr>
        <w:t>from</w:t>
      </w:r>
      <w:r w:rsidR="001B77C9" w:rsidRPr="00707D38">
        <w:rPr>
          <w:rFonts w:ascii="Times New Roman" w:eastAsia="Times New Roman" w:hAnsi="Times New Roman" w:cs="Times New Roman"/>
          <w:sz w:val="24"/>
          <w:szCs w:val="24"/>
        </w:rPr>
        <w:t xml:space="preserve"> the SSCM actions. The two main components of this study's internal SCM actions were surrounding regulation (including general actions of surrounding management, green foodstuffs performance, feasible fill up, and surrounding defen</w:t>
      </w:r>
      <w:r w:rsidR="007443C5">
        <w:rPr>
          <w:rFonts w:ascii="Times New Roman" w:eastAsia="Times New Roman" w:hAnsi="Times New Roman" w:cs="Times New Roman"/>
          <w:sz w:val="24"/>
          <w:szCs w:val="24"/>
        </w:rPr>
        <w:t>c</w:t>
      </w:r>
      <w:r w:rsidR="001B77C9" w:rsidRPr="00707D38">
        <w:rPr>
          <w:rFonts w:ascii="Times New Roman" w:eastAsia="Times New Roman" w:hAnsi="Times New Roman" w:cs="Times New Roman"/>
          <w:sz w:val="24"/>
          <w:szCs w:val="24"/>
        </w:rPr>
        <w:t xml:space="preserve">e regulation) and civility in control of operation (together with foodstuffs security regulation, welfare work and brotherly love, and worker fair </w:t>
      </w:r>
      <w:r w:rsidR="00E9502D" w:rsidRPr="00707D38">
        <w:rPr>
          <w:rFonts w:ascii="Times New Roman" w:eastAsia="Times New Roman" w:hAnsi="Times New Roman" w:cs="Times New Roman"/>
          <w:sz w:val="24"/>
          <w:szCs w:val="24"/>
        </w:rPr>
        <w:t>defen</w:t>
      </w:r>
      <w:r w:rsidR="008C18D1">
        <w:rPr>
          <w:rFonts w:ascii="Times New Roman" w:eastAsia="Times New Roman" w:hAnsi="Times New Roman" w:cs="Times New Roman"/>
          <w:sz w:val="24"/>
          <w:szCs w:val="24"/>
        </w:rPr>
        <w:t>c</w:t>
      </w:r>
      <w:r w:rsidR="00E9502D" w:rsidRPr="00707D38">
        <w:rPr>
          <w:rFonts w:ascii="Times New Roman" w:eastAsia="Times New Roman" w:hAnsi="Times New Roman" w:cs="Times New Roman"/>
          <w:sz w:val="24"/>
          <w:szCs w:val="24"/>
        </w:rPr>
        <w:t>e</w:t>
      </w:r>
      <w:r w:rsidR="001B77C9" w:rsidRPr="00707D38">
        <w:rPr>
          <w:rFonts w:ascii="Times New Roman" w:eastAsia="Times New Roman" w:hAnsi="Times New Roman" w:cs="Times New Roman"/>
          <w:sz w:val="24"/>
          <w:szCs w:val="24"/>
        </w:rPr>
        <w:t>). The outsider SCM action, in contrast, was split into two main groups. Monitoring and evaluating supply chain participants and cooperation among affordable bonds participants. Monitoring and evaluation of supply chain members included participation in the management of the wholesaler adaptation and alternative activity, policy production compute</w:t>
      </w:r>
      <w:r w:rsidR="008C18D1">
        <w:rPr>
          <w:rFonts w:ascii="Times New Roman" w:eastAsia="Times New Roman" w:hAnsi="Times New Roman" w:cs="Times New Roman"/>
          <w:sz w:val="24"/>
          <w:szCs w:val="24"/>
        </w:rPr>
        <w:t>d</w:t>
      </w:r>
      <w:r w:rsidR="001B77C9" w:rsidRPr="00707D38">
        <w:rPr>
          <w:rFonts w:ascii="Times New Roman" w:eastAsia="Times New Roman" w:hAnsi="Times New Roman" w:cs="Times New Roman"/>
          <w:sz w:val="24"/>
          <w:szCs w:val="24"/>
        </w:rPr>
        <w:t xml:space="preserve"> with </w:t>
      </w:r>
      <w:r w:rsidR="007443C5">
        <w:rPr>
          <w:rFonts w:ascii="Times New Roman" w:eastAsia="Times New Roman" w:hAnsi="Times New Roman" w:cs="Times New Roman"/>
          <w:sz w:val="24"/>
          <w:szCs w:val="24"/>
        </w:rPr>
        <w:t xml:space="preserve">the </w:t>
      </w:r>
      <w:r w:rsidR="001B77C9" w:rsidRPr="00707D38">
        <w:rPr>
          <w:rFonts w:ascii="Times New Roman" w:eastAsia="Times New Roman" w:hAnsi="Times New Roman" w:cs="Times New Roman"/>
          <w:sz w:val="24"/>
          <w:szCs w:val="24"/>
        </w:rPr>
        <w:t>distributor, discuss</w:t>
      </w:r>
      <w:r w:rsidR="007443C5">
        <w:rPr>
          <w:rFonts w:ascii="Times New Roman" w:eastAsia="Times New Roman" w:hAnsi="Times New Roman" w:cs="Times New Roman"/>
          <w:sz w:val="24"/>
          <w:szCs w:val="24"/>
        </w:rPr>
        <w:t>ion</w:t>
      </w:r>
      <w:r w:rsidR="001B77C9" w:rsidRPr="00707D38">
        <w:rPr>
          <w:rFonts w:ascii="Times New Roman" w:eastAsia="Times New Roman" w:hAnsi="Times New Roman" w:cs="Times New Roman"/>
          <w:sz w:val="24"/>
          <w:szCs w:val="24"/>
        </w:rPr>
        <w:t xml:space="preserve"> </w:t>
      </w:r>
      <w:r w:rsidR="007443C5">
        <w:rPr>
          <w:rFonts w:ascii="Times New Roman" w:eastAsia="Times New Roman" w:hAnsi="Times New Roman" w:cs="Times New Roman"/>
          <w:sz w:val="24"/>
          <w:szCs w:val="24"/>
        </w:rPr>
        <w:t>for</w:t>
      </w:r>
      <w:r w:rsidR="001B77C9" w:rsidRPr="00707D38">
        <w:rPr>
          <w:rFonts w:ascii="Times New Roman" w:eastAsia="Times New Roman" w:hAnsi="Times New Roman" w:cs="Times New Roman"/>
          <w:sz w:val="24"/>
          <w:szCs w:val="24"/>
        </w:rPr>
        <w:t xml:space="preserve"> the supervisory elements of wholesaler, explain</w:t>
      </w:r>
      <w:r w:rsidR="007443C5">
        <w:rPr>
          <w:rFonts w:ascii="Times New Roman" w:eastAsia="Times New Roman" w:hAnsi="Times New Roman" w:cs="Times New Roman"/>
          <w:sz w:val="24"/>
          <w:szCs w:val="24"/>
        </w:rPr>
        <w:t>ing</w:t>
      </w:r>
      <w:r w:rsidR="001B77C9" w:rsidRPr="00707D38">
        <w:rPr>
          <w:rFonts w:ascii="Times New Roman" w:eastAsia="Times New Roman" w:hAnsi="Times New Roman" w:cs="Times New Roman"/>
          <w:sz w:val="24"/>
          <w:szCs w:val="24"/>
        </w:rPr>
        <w:t xml:space="preserve"> with respect </w:t>
      </w:r>
      <w:r w:rsidR="008C18D1">
        <w:rPr>
          <w:rFonts w:ascii="Times New Roman" w:eastAsia="Times New Roman" w:hAnsi="Times New Roman" w:cs="Times New Roman"/>
          <w:sz w:val="24"/>
          <w:szCs w:val="24"/>
        </w:rPr>
        <w:t>to</w:t>
      </w:r>
      <w:r w:rsidR="001B77C9" w:rsidRPr="00707D38">
        <w:rPr>
          <w:rFonts w:ascii="Times New Roman" w:eastAsia="Times New Roman" w:hAnsi="Times New Roman" w:cs="Times New Roman"/>
          <w:sz w:val="24"/>
          <w:szCs w:val="24"/>
        </w:rPr>
        <w:t xml:space="preserve"> the surrounding element in distributor preference decisions, assum</w:t>
      </w:r>
      <w:r w:rsidR="008C18D1">
        <w:rPr>
          <w:rFonts w:ascii="Times New Roman" w:eastAsia="Times New Roman" w:hAnsi="Times New Roman" w:cs="Times New Roman"/>
          <w:sz w:val="24"/>
          <w:szCs w:val="24"/>
        </w:rPr>
        <w:t>ption</w:t>
      </w:r>
      <w:r w:rsidR="001B77C9" w:rsidRPr="00707D38">
        <w:rPr>
          <w:rFonts w:ascii="Times New Roman" w:eastAsia="Times New Roman" w:hAnsi="Times New Roman" w:cs="Times New Roman"/>
          <w:sz w:val="24"/>
          <w:szCs w:val="24"/>
        </w:rPr>
        <w:t xml:space="preserve"> of processes for evaluating distributor production, reliance working regulation</w:t>
      </w:r>
      <w:r w:rsidR="007443C5">
        <w:rPr>
          <w:rFonts w:ascii="Times New Roman" w:eastAsia="Times New Roman" w:hAnsi="Times New Roman" w:cs="Times New Roman"/>
          <w:sz w:val="24"/>
          <w:szCs w:val="24"/>
        </w:rPr>
        <w:t>, by the way,</w:t>
      </w:r>
      <w:r w:rsidR="001B77C9" w:rsidRPr="00707D38">
        <w:rPr>
          <w:rFonts w:ascii="Times New Roman" w:eastAsia="Times New Roman" w:hAnsi="Times New Roman" w:cs="Times New Roman"/>
          <w:sz w:val="24"/>
          <w:szCs w:val="24"/>
        </w:rPr>
        <w:t xml:space="preserve"> alternative resource person thinking, and monitoring of the individual.</w:t>
      </w:r>
    </w:p>
    <w:p w14:paraId="0DF76359" w14:textId="6941B097" w:rsidR="00F679A8" w:rsidRPr="00707D38" w:rsidRDefault="00AC02FF" w:rsidP="00EE27B9">
      <w:pPr>
        <w:spacing w:line="276" w:lineRule="auto"/>
        <w:jc w:val="center"/>
        <w:rPr>
          <w:rFonts w:ascii="Times New Roman" w:eastAsia="Times New Roman" w:hAnsi="Times New Roman" w:cs="Times New Roman"/>
          <w:sz w:val="24"/>
          <w:szCs w:val="24"/>
        </w:rPr>
      </w:pPr>
      <w:r w:rsidRPr="00AC02FF">
        <w:rPr>
          <w:rFonts w:ascii="Times New Roman" w:eastAsia="Times New Roman" w:hAnsi="Times New Roman" w:cs="Times New Roman"/>
          <w:sz w:val="24"/>
          <w:szCs w:val="24"/>
        </w:rPr>
        <w:t xml:space="preserve">Figure 2: </w:t>
      </w:r>
      <w:r w:rsidR="00707D38" w:rsidRPr="00707D38">
        <w:rPr>
          <w:rFonts w:ascii="Times New Roman" w:eastAsia="Times New Roman" w:hAnsi="Times New Roman" w:cs="Times New Roman"/>
          <w:sz w:val="24"/>
          <w:szCs w:val="24"/>
        </w:rPr>
        <w:t>A breakdown of the firms' demographics by year of formation</w:t>
      </w:r>
    </w:p>
    <w:p w14:paraId="66AAF92A" w14:textId="341C71BC"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The data on the foodstuff firms were examined using descriptive statistics, such as frequency and proportion. For the econometric analysis, the impact of inner and outer SCM action on feasible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 xml:space="preserve">erformance was first ascertained using SUR. Equations relating to the impact of inside and outside SCM actions on the </w:t>
      </w:r>
      <w:r w:rsidR="00952D81">
        <w:rPr>
          <w:rFonts w:ascii="Times New Roman" w:eastAsia="Times New Roman" w:hAnsi="Times New Roman" w:cs="Times New Roman"/>
          <w:sz w:val="24"/>
          <w:szCs w:val="24"/>
        </w:rPr>
        <w:t>pos</w:t>
      </w:r>
      <w:r w:rsidRPr="00707D38">
        <w:rPr>
          <w:rFonts w:ascii="Times New Roman" w:eastAsia="Times New Roman" w:hAnsi="Times New Roman" w:cs="Times New Roman"/>
          <w:sz w:val="24"/>
          <w:szCs w:val="24"/>
        </w:rPr>
        <w:t>sible production measure of foodstuff enterprises were analyzed using the SUR</w:t>
      </w:r>
      <w:r w:rsidR="00952D81">
        <w:rPr>
          <w:rFonts w:ascii="Times New Roman" w:eastAsia="Times New Roman" w:hAnsi="Times New Roman" w:cs="Times New Roman"/>
          <w:sz w:val="24"/>
          <w:szCs w:val="24"/>
        </w:rPr>
        <w:t>,</w:t>
      </w:r>
      <w:r w:rsidR="00D50251">
        <w:rPr>
          <w:rFonts w:ascii="Times New Roman" w:eastAsia="Times New Roman" w:hAnsi="Times New Roman" w:cs="Times New Roman"/>
          <w:sz w:val="24"/>
          <w:szCs w:val="24"/>
        </w:rPr>
        <w:t xml:space="preserve"> as shown in </w:t>
      </w:r>
      <w:r w:rsidR="007443C5">
        <w:rPr>
          <w:rFonts w:ascii="Times New Roman" w:eastAsia="Times New Roman" w:hAnsi="Times New Roman" w:cs="Times New Roman"/>
          <w:sz w:val="24"/>
          <w:szCs w:val="24"/>
        </w:rPr>
        <w:t>F</w:t>
      </w:r>
      <w:r w:rsidR="00D50251">
        <w:rPr>
          <w:rFonts w:ascii="Times New Roman" w:eastAsia="Times New Roman" w:hAnsi="Times New Roman" w:cs="Times New Roman"/>
          <w:sz w:val="24"/>
          <w:szCs w:val="24"/>
        </w:rPr>
        <w:t>igure 2</w:t>
      </w:r>
      <w:r w:rsidRPr="00707D38">
        <w:rPr>
          <w:rFonts w:ascii="Times New Roman" w:eastAsia="Times New Roman" w:hAnsi="Times New Roman" w:cs="Times New Roman"/>
          <w:sz w:val="24"/>
          <w:szCs w:val="24"/>
        </w:rPr>
        <w:t xml:space="preserve">. </w:t>
      </w:r>
      <w:r w:rsidR="007443C5">
        <w:rPr>
          <w:rFonts w:ascii="Times New Roman" w:eastAsia="Times New Roman" w:hAnsi="Times New Roman" w:cs="Times New Roman"/>
          <w:sz w:val="24"/>
          <w:szCs w:val="24"/>
        </w:rPr>
        <w:t>The</w:t>
      </w:r>
      <w:r w:rsidRPr="00707D38">
        <w:rPr>
          <w:rFonts w:ascii="Times New Roman" w:eastAsia="Times New Roman" w:hAnsi="Times New Roman" w:cs="Times New Roman"/>
          <w:sz w:val="24"/>
          <w:szCs w:val="24"/>
        </w:rPr>
        <w:t xml:space="preserve"> regression sum</w:t>
      </w:r>
      <w:r w:rsidR="00952D81">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depending on variables and wi</w:t>
      </w:r>
      <w:r w:rsidR="00104615">
        <w:rPr>
          <w:rFonts w:ascii="Times New Roman" w:eastAsia="Times New Roman" w:hAnsi="Times New Roman" w:cs="Times New Roman"/>
          <w:sz w:val="24"/>
          <w:szCs w:val="24"/>
        </w:rPr>
        <w:t>de</w:t>
      </w:r>
      <w:r w:rsidRPr="00707D38">
        <w:rPr>
          <w:rFonts w:ascii="Times New Roman" w:eastAsia="Times New Roman" w:hAnsi="Times New Roman" w:cs="Times New Roman"/>
          <w:sz w:val="24"/>
          <w:szCs w:val="24"/>
        </w:rPr>
        <w:t>ly varied self-standing variables</w:t>
      </w:r>
      <w:r w:rsidR="00952D81">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make</w:t>
      </w:r>
      <w:r w:rsidR="00067221">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up the SUR system estimate technique. This method takes into account the current correlations of mistakes across </w:t>
      </w:r>
      <w:r w:rsidR="007443C5">
        <w:rPr>
          <w:rFonts w:ascii="Times New Roman" w:eastAsia="Times New Roman" w:hAnsi="Times New Roman" w:cs="Times New Roman"/>
          <w:sz w:val="24"/>
          <w:szCs w:val="24"/>
        </w:rPr>
        <w:t xml:space="preserve">the </w:t>
      </w:r>
      <w:r w:rsidRPr="00707D38">
        <w:rPr>
          <w:rFonts w:ascii="Times New Roman" w:eastAsia="Times New Roman" w:hAnsi="Times New Roman" w:cs="Times New Roman"/>
          <w:sz w:val="24"/>
          <w:szCs w:val="24"/>
        </w:rPr>
        <w:t>sum. Next, the impact of foodstuff company sustainability on quality assurance was examined using the ordinary least squares (OLS) approach.</w:t>
      </w:r>
    </w:p>
    <w:p w14:paraId="4825A410" w14:textId="462B3CAD" w:rsidR="00F679A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lastRenderedPageBreak/>
        <w:t xml:space="preserve">The pointer service was initially calculated as a single variable to reflect everyone's class of quizzes. </w:t>
      </w:r>
      <w:r w:rsidR="007443C5">
        <w:rPr>
          <w:rFonts w:ascii="Times New Roman" w:eastAsia="Times New Roman" w:hAnsi="Times New Roman" w:cs="Times New Roman"/>
          <w:sz w:val="24"/>
          <w:szCs w:val="24"/>
        </w:rPr>
        <w:t>In a</w:t>
      </w:r>
      <w:r w:rsidRPr="00707D38">
        <w:rPr>
          <w:rFonts w:ascii="Times New Roman" w:eastAsia="Times New Roman" w:hAnsi="Times New Roman" w:cs="Times New Roman"/>
          <w:sz w:val="24"/>
          <w:szCs w:val="24"/>
        </w:rPr>
        <w:t>ppropriate case</w:t>
      </w:r>
      <w:r w:rsidR="007443C5">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feasible production exists to constantly </w:t>
      </w:r>
      <w:r w:rsidR="00952D81">
        <w:rPr>
          <w:rFonts w:ascii="Times New Roman" w:eastAsia="Times New Roman" w:hAnsi="Times New Roman" w:cs="Times New Roman"/>
          <w:sz w:val="24"/>
          <w:szCs w:val="24"/>
        </w:rPr>
        <w:t>use</w:t>
      </w:r>
      <w:r w:rsidRPr="00707D38">
        <w:rPr>
          <w:rFonts w:ascii="Times New Roman" w:eastAsia="Times New Roman" w:hAnsi="Times New Roman" w:cs="Times New Roman"/>
          <w:sz w:val="24"/>
          <w:szCs w:val="24"/>
        </w:rPr>
        <w:t xml:space="preserve"> economic, </w:t>
      </w:r>
      <w:r w:rsidR="008353C2">
        <w:rPr>
          <w:rFonts w:ascii="Times New Roman" w:eastAsia="Times New Roman" w:hAnsi="Times New Roman" w:cs="Times New Roman"/>
          <w:sz w:val="24"/>
          <w:szCs w:val="24"/>
        </w:rPr>
        <w:t>environmental</w:t>
      </w:r>
      <w:r w:rsidRPr="00707D38">
        <w:rPr>
          <w:rFonts w:ascii="Times New Roman" w:eastAsia="Times New Roman" w:hAnsi="Times New Roman" w:cs="Times New Roman"/>
          <w:sz w:val="24"/>
          <w:szCs w:val="24"/>
        </w:rPr>
        <w:t>, and community</w:t>
      </w:r>
      <w:r w:rsidR="007443C5">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based production criteria. Using a Likert scale, six indicators were utilized to measure financial success. For financial production, social production, and quality assurance, the Likert scale contained eight, four, and five criteria, respectively. The index worth was calculated by taking the sum of the scores </w:t>
      </w:r>
      <w:r w:rsidR="00C464B4" w:rsidRPr="00707D38">
        <w:rPr>
          <w:rFonts w:ascii="Times New Roman" w:eastAsia="Times New Roman" w:hAnsi="Times New Roman" w:cs="Times New Roman"/>
          <w:sz w:val="24"/>
          <w:szCs w:val="24"/>
        </w:rPr>
        <w:t>for everyone</w:t>
      </w:r>
      <w:r w:rsidR="00952D81">
        <w:rPr>
          <w:rFonts w:ascii="Times New Roman" w:eastAsia="Times New Roman" w:hAnsi="Times New Roman" w:cs="Times New Roman"/>
          <w:sz w:val="24"/>
          <w:szCs w:val="24"/>
        </w:rPr>
        <w:t>'</w:t>
      </w:r>
      <w:r w:rsidR="00C464B4" w:rsidRPr="00707D38">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class of quizzes and dividing it b</w:t>
      </w:r>
      <w:r w:rsidR="007443C5">
        <w:rPr>
          <w:rFonts w:ascii="Times New Roman" w:eastAsia="Times New Roman" w:hAnsi="Times New Roman" w:cs="Times New Roman"/>
          <w:sz w:val="24"/>
          <w:szCs w:val="24"/>
        </w:rPr>
        <w:t>y</w:t>
      </w:r>
      <w:r w:rsidRPr="00707D38">
        <w:rPr>
          <w:rFonts w:ascii="Times New Roman" w:eastAsia="Times New Roman" w:hAnsi="Times New Roman" w:cs="Times New Roman"/>
          <w:sz w:val="24"/>
          <w:szCs w:val="24"/>
        </w:rPr>
        <w:t xml:space="preserve"> the </w:t>
      </w:r>
      <w:r w:rsidR="00067221">
        <w:rPr>
          <w:rFonts w:ascii="Times New Roman" w:eastAsia="Times New Roman" w:hAnsi="Times New Roman" w:cs="Times New Roman"/>
          <w:sz w:val="24"/>
          <w:szCs w:val="24"/>
        </w:rPr>
        <w:t>total</w:t>
      </w:r>
      <w:r w:rsidRPr="00707D38">
        <w:rPr>
          <w:rFonts w:ascii="Times New Roman" w:eastAsia="Times New Roman" w:hAnsi="Times New Roman" w:cs="Times New Roman"/>
          <w:sz w:val="24"/>
          <w:szCs w:val="24"/>
        </w:rPr>
        <w:t xml:space="preserve"> </w:t>
      </w:r>
      <w:r w:rsidR="00067221">
        <w:rPr>
          <w:rFonts w:ascii="Times New Roman" w:eastAsia="Times New Roman" w:hAnsi="Times New Roman" w:cs="Times New Roman"/>
          <w:sz w:val="24"/>
          <w:szCs w:val="24"/>
        </w:rPr>
        <w:t>number</w:t>
      </w:r>
      <w:r w:rsidRPr="00707D38">
        <w:rPr>
          <w:rFonts w:ascii="Times New Roman" w:eastAsia="Times New Roman" w:hAnsi="Times New Roman" w:cs="Times New Roman"/>
          <w:sz w:val="24"/>
          <w:szCs w:val="24"/>
        </w:rPr>
        <w:t xml:space="preserve"> of </w:t>
      </w:r>
      <w:r w:rsidR="00067221">
        <w:rPr>
          <w:rFonts w:ascii="Times New Roman" w:eastAsia="Times New Roman" w:hAnsi="Times New Roman" w:cs="Times New Roman"/>
          <w:sz w:val="24"/>
          <w:szCs w:val="24"/>
        </w:rPr>
        <w:t>queries</w:t>
      </w:r>
      <w:r w:rsidRPr="00707D38">
        <w:rPr>
          <w:rFonts w:ascii="Times New Roman" w:eastAsia="Times New Roman" w:hAnsi="Times New Roman" w:cs="Times New Roman"/>
          <w:sz w:val="24"/>
          <w:szCs w:val="24"/>
        </w:rPr>
        <w:t xml:space="preserve"> in each</w:t>
      </w:r>
      <w:r w:rsidR="007443C5">
        <w:rPr>
          <w:rFonts w:ascii="Times New Roman" w:eastAsia="Times New Roman" w:hAnsi="Times New Roman" w:cs="Times New Roman"/>
          <w:sz w:val="24"/>
          <w:szCs w:val="24"/>
        </w:rPr>
        <w:t xml:space="preserve"> </w:t>
      </w:r>
      <w:r w:rsidRPr="00707D38">
        <w:rPr>
          <w:rFonts w:ascii="Times New Roman" w:eastAsia="Times New Roman" w:hAnsi="Times New Roman" w:cs="Times New Roman"/>
          <w:sz w:val="24"/>
          <w:szCs w:val="24"/>
        </w:rPr>
        <w:t>specific class</w:t>
      </w:r>
      <w:r w:rsidR="00067221">
        <w:rPr>
          <w:rFonts w:ascii="Times New Roman" w:eastAsia="Times New Roman" w:hAnsi="Times New Roman" w:cs="Times New Roman"/>
          <w:sz w:val="24"/>
          <w:szCs w:val="24"/>
        </w:rPr>
        <w:t>,</w:t>
      </w:r>
      <w:r w:rsidR="00D50251">
        <w:rPr>
          <w:rFonts w:ascii="Times New Roman" w:eastAsia="Times New Roman" w:hAnsi="Times New Roman" w:cs="Times New Roman"/>
          <w:sz w:val="24"/>
          <w:szCs w:val="24"/>
        </w:rPr>
        <w:t xml:space="preserve"> as shown in </w:t>
      </w:r>
      <w:r w:rsidR="007443C5">
        <w:rPr>
          <w:rFonts w:ascii="Times New Roman" w:eastAsia="Times New Roman" w:hAnsi="Times New Roman" w:cs="Times New Roman"/>
          <w:sz w:val="24"/>
          <w:szCs w:val="24"/>
        </w:rPr>
        <w:t>F</w:t>
      </w:r>
      <w:r w:rsidR="00D50251">
        <w:rPr>
          <w:rFonts w:ascii="Times New Roman" w:eastAsia="Times New Roman" w:hAnsi="Times New Roman" w:cs="Times New Roman"/>
          <w:sz w:val="24"/>
          <w:szCs w:val="24"/>
        </w:rPr>
        <w:t>igure 3</w:t>
      </w:r>
      <w:r w:rsidRPr="00707D38">
        <w:rPr>
          <w:rFonts w:ascii="Times New Roman" w:eastAsia="Times New Roman" w:hAnsi="Times New Roman" w:cs="Times New Roman"/>
          <w:sz w:val="24"/>
          <w:szCs w:val="24"/>
        </w:rPr>
        <w:t>.</w:t>
      </w:r>
    </w:p>
    <w:p w14:paraId="03C3843B" w14:textId="5E2021E7" w:rsidR="00EA35B9" w:rsidRPr="00707D38" w:rsidRDefault="00EA35B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noProof/>
          <w:sz w:val="24"/>
          <w:szCs w:val="24"/>
        </w:rPr>
        <w:drawing>
          <wp:inline distT="0" distB="0" distL="0" distR="0" wp14:anchorId="11C1823F" wp14:editId="5ABF85CD">
            <wp:extent cx="5478780" cy="3017520"/>
            <wp:effectExtent l="0" t="0" r="762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5478780" cy="3017520"/>
                    </a:xfrm>
                    <a:prstGeom prst="rect">
                      <a:avLst/>
                    </a:prstGeom>
                    <a:ln/>
                  </pic:spPr>
                </pic:pic>
              </a:graphicData>
            </a:graphic>
          </wp:inline>
        </w:drawing>
      </w:r>
    </w:p>
    <w:p w14:paraId="048D710F" w14:textId="2D4E253F" w:rsidR="00F679A8" w:rsidRPr="00707D38" w:rsidRDefault="00AC02FF" w:rsidP="00EE27B9">
      <w:pPr>
        <w:spacing w:line="276" w:lineRule="auto"/>
        <w:jc w:val="center"/>
        <w:rPr>
          <w:rFonts w:ascii="Times New Roman" w:eastAsia="Times New Roman" w:hAnsi="Times New Roman" w:cs="Times New Roman"/>
          <w:sz w:val="24"/>
          <w:szCs w:val="24"/>
        </w:rPr>
      </w:pPr>
      <w:r w:rsidRPr="00AC02FF">
        <w:rPr>
          <w:rFonts w:ascii="Times New Roman" w:eastAsia="Times New Roman" w:hAnsi="Times New Roman" w:cs="Times New Roman"/>
          <w:sz w:val="24"/>
          <w:szCs w:val="24"/>
        </w:rPr>
        <w:t>Figure 3: Demographic data for the businesses organized according to total sales in 2017.</w:t>
      </w:r>
    </w:p>
    <w:p w14:paraId="78779C93" w14:textId="0B8C7186" w:rsidR="00F679A8" w:rsidRPr="00707D38" w:rsidRDefault="00C464B4"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Where</w:t>
      </w:r>
      <w:r w:rsidR="001B77C9" w:rsidRPr="00707D38">
        <w:rPr>
          <w:rFonts w:ascii="Times New Roman" w:eastAsia="Times New Roman" w:hAnsi="Times New Roman" w:cs="Times New Roman"/>
          <w:sz w:val="24"/>
          <w:szCs w:val="24"/>
        </w:rPr>
        <w:t xml:space="preserve"> I stand for the pointer services, s for the outcome of everyone's set of examination</w:t>
      </w:r>
      <w:r w:rsidR="007443C5">
        <w:rPr>
          <w:rFonts w:ascii="Times New Roman" w:eastAsia="Times New Roman" w:hAnsi="Times New Roman" w:cs="Times New Roman"/>
          <w:sz w:val="24"/>
          <w:szCs w:val="24"/>
        </w:rPr>
        <w:t>s</w:t>
      </w:r>
      <w:r w:rsidR="001B77C9" w:rsidRPr="00707D38">
        <w:rPr>
          <w:rFonts w:ascii="Times New Roman" w:eastAsia="Times New Roman" w:hAnsi="Times New Roman" w:cs="Times New Roman"/>
          <w:sz w:val="24"/>
          <w:szCs w:val="24"/>
        </w:rPr>
        <w:t xml:space="preserve">, together with N for the whole value of </w:t>
      </w:r>
      <w:r w:rsidR="00067221">
        <w:rPr>
          <w:rFonts w:ascii="Times New Roman" w:eastAsia="Times New Roman" w:hAnsi="Times New Roman" w:cs="Times New Roman"/>
          <w:sz w:val="24"/>
          <w:szCs w:val="24"/>
        </w:rPr>
        <w:t xml:space="preserve">the </w:t>
      </w:r>
      <w:r w:rsidR="001B77C9" w:rsidRPr="00707D38">
        <w:rPr>
          <w:rFonts w:ascii="Times New Roman" w:eastAsia="Times New Roman" w:hAnsi="Times New Roman" w:cs="Times New Roman"/>
          <w:sz w:val="24"/>
          <w:szCs w:val="24"/>
        </w:rPr>
        <w:t xml:space="preserve">query in the class. When all the signal uses were computed appropriately </w:t>
      </w:r>
      <w:r w:rsidRPr="00707D38">
        <w:rPr>
          <w:rFonts w:ascii="Times New Roman" w:eastAsia="Times New Roman" w:hAnsi="Times New Roman" w:cs="Times New Roman"/>
          <w:sz w:val="24"/>
          <w:szCs w:val="24"/>
        </w:rPr>
        <w:t>to the</w:t>
      </w:r>
      <w:r w:rsidR="001B77C9" w:rsidRPr="00707D38">
        <w:rPr>
          <w:rFonts w:ascii="Times New Roman" w:eastAsia="Times New Roman" w:hAnsi="Times New Roman" w:cs="Times New Roman"/>
          <w:sz w:val="24"/>
          <w:szCs w:val="24"/>
        </w:rPr>
        <w:t xml:space="preserve"> </w:t>
      </w:r>
      <w:r w:rsidRPr="00707D38">
        <w:rPr>
          <w:rFonts w:ascii="Times New Roman" w:eastAsia="Times New Roman" w:hAnsi="Times New Roman" w:cs="Times New Roman"/>
          <w:sz w:val="24"/>
          <w:szCs w:val="24"/>
        </w:rPr>
        <w:t>non-constant</w:t>
      </w:r>
      <w:r w:rsidR="001B77C9" w:rsidRPr="00707D38">
        <w:rPr>
          <w:rFonts w:ascii="Times New Roman" w:eastAsia="Times New Roman" w:hAnsi="Times New Roman" w:cs="Times New Roman"/>
          <w:sz w:val="24"/>
          <w:szCs w:val="24"/>
        </w:rPr>
        <w:t>, they exist</w:t>
      </w:r>
      <w:r w:rsidR="00952D81">
        <w:rPr>
          <w:rFonts w:ascii="Times New Roman" w:eastAsia="Times New Roman" w:hAnsi="Times New Roman" w:cs="Times New Roman"/>
          <w:sz w:val="24"/>
          <w:szCs w:val="24"/>
        </w:rPr>
        <w:t>ed and were</w:t>
      </w:r>
      <w:r w:rsidR="001B77C9" w:rsidRPr="00707D38">
        <w:rPr>
          <w:rFonts w:ascii="Times New Roman" w:eastAsia="Times New Roman" w:hAnsi="Times New Roman" w:cs="Times New Roman"/>
          <w:sz w:val="24"/>
          <w:szCs w:val="24"/>
        </w:rPr>
        <w:t xml:space="preserve"> utilized appr</w:t>
      </w:r>
      <w:r w:rsidR="00D50251">
        <w:rPr>
          <w:rFonts w:ascii="Times New Roman" w:eastAsia="Times New Roman" w:hAnsi="Times New Roman" w:cs="Times New Roman"/>
          <w:sz w:val="24"/>
          <w:szCs w:val="24"/>
        </w:rPr>
        <w:t>opriately to the fall off. Figure</w:t>
      </w:r>
      <w:r w:rsidR="001B77C9" w:rsidRPr="00707D38">
        <w:rPr>
          <w:rFonts w:ascii="Times New Roman" w:eastAsia="Times New Roman" w:hAnsi="Times New Roman" w:cs="Times New Roman"/>
          <w:sz w:val="24"/>
          <w:szCs w:val="24"/>
        </w:rPr>
        <w:t xml:space="preserve"> 1 demonstrates the self-standing factors</w:t>
      </w:r>
      <w:r w:rsidR="00952D81">
        <w:rPr>
          <w:rFonts w:ascii="Times New Roman" w:eastAsia="Times New Roman" w:hAnsi="Times New Roman" w:cs="Times New Roman"/>
          <w:sz w:val="24"/>
          <w:szCs w:val="24"/>
        </w:rPr>
        <w:t xml:space="preserve"> comprising</w:t>
      </w:r>
      <w:r w:rsidR="001B77C9" w:rsidRPr="00707D38">
        <w:rPr>
          <w:rFonts w:ascii="Times New Roman" w:eastAsia="Times New Roman" w:hAnsi="Times New Roman" w:cs="Times New Roman"/>
          <w:sz w:val="24"/>
          <w:szCs w:val="24"/>
        </w:rPr>
        <w:t xml:space="preserve"> </w:t>
      </w:r>
      <w:r w:rsidR="00067221">
        <w:rPr>
          <w:rFonts w:ascii="Times New Roman" w:eastAsia="Times New Roman" w:hAnsi="Times New Roman" w:cs="Times New Roman"/>
          <w:sz w:val="24"/>
          <w:szCs w:val="24"/>
        </w:rPr>
        <w:t xml:space="preserve">the </w:t>
      </w:r>
      <w:r w:rsidR="001B77C9" w:rsidRPr="00707D38">
        <w:rPr>
          <w:rFonts w:ascii="Times New Roman" w:eastAsia="Times New Roman" w:hAnsi="Times New Roman" w:cs="Times New Roman"/>
          <w:sz w:val="24"/>
          <w:szCs w:val="24"/>
        </w:rPr>
        <w:t xml:space="preserve">inside and outside SCM processes. Surrounding regulation and social responsibility management (SRM) are the two main components of internal SCM actions at a test. The distributor </w:t>
      </w:r>
      <w:r w:rsidR="00952D81">
        <w:rPr>
          <w:rFonts w:ascii="Times New Roman" w:eastAsia="Times New Roman" w:hAnsi="Times New Roman" w:cs="Times New Roman"/>
          <w:sz w:val="24"/>
          <w:szCs w:val="24"/>
        </w:rPr>
        <w:t>chain member values are higher compared with 9.0 for all the constructs undergoing feasible production, inside and outside SCCM procedures, and standard assurance, which</w:t>
      </w:r>
      <w:r w:rsidR="001B77C9" w:rsidRPr="00707D38">
        <w:rPr>
          <w:rFonts w:ascii="Times New Roman" w:eastAsia="Times New Roman" w:hAnsi="Times New Roman" w:cs="Times New Roman"/>
          <w:sz w:val="24"/>
          <w:szCs w:val="24"/>
        </w:rPr>
        <w:t xml:space="preserve"> indicate</w:t>
      </w:r>
      <w:r w:rsidR="008353C2">
        <w:rPr>
          <w:rFonts w:ascii="Times New Roman" w:eastAsia="Times New Roman" w:hAnsi="Times New Roman" w:cs="Times New Roman"/>
          <w:sz w:val="24"/>
          <w:szCs w:val="24"/>
        </w:rPr>
        <w:t>s</w:t>
      </w:r>
      <w:r w:rsidR="001B77C9" w:rsidRPr="00707D38">
        <w:rPr>
          <w:rFonts w:ascii="Times New Roman" w:eastAsia="Times New Roman" w:hAnsi="Times New Roman" w:cs="Times New Roman"/>
          <w:sz w:val="24"/>
          <w:szCs w:val="24"/>
        </w:rPr>
        <w:t xml:space="preserve"> the dependability or inside stability of the set of plates employed in this review. For the data analysis in this study, STATA version 19 and the Microsoft Excel package were used</w:t>
      </w:r>
      <w:r w:rsidR="005E1006">
        <w:rPr>
          <w:rFonts w:ascii="Times New Roman" w:eastAsia="Times New Roman" w:hAnsi="Times New Roman" w:cs="Times New Roman"/>
          <w:sz w:val="24"/>
          <w:szCs w:val="24"/>
        </w:rPr>
        <w:t>,</w:t>
      </w:r>
      <w:r w:rsidR="00D50251">
        <w:rPr>
          <w:rFonts w:ascii="Times New Roman" w:eastAsia="Times New Roman" w:hAnsi="Times New Roman" w:cs="Times New Roman"/>
          <w:sz w:val="24"/>
          <w:szCs w:val="24"/>
        </w:rPr>
        <w:t xml:space="preserve"> as shown in </w:t>
      </w:r>
      <w:r w:rsidR="007443C5">
        <w:rPr>
          <w:rFonts w:ascii="Times New Roman" w:eastAsia="Times New Roman" w:hAnsi="Times New Roman" w:cs="Times New Roman"/>
          <w:sz w:val="24"/>
          <w:szCs w:val="24"/>
        </w:rPr>
        <w:t>F</w:t>
      </w:r>
      <w:r w:rsidR="00D50251">
        <w:rPr>
          <w:rFonts w:ascii="Times New Roman" w:eastAsia="Times New Roman" w:hAnsi="Times New Roman" w:cs="Times New Roman"/>
          <w:sz w:val="24"/>
          <w:szCs w:val="24"/>
        </w:rPr>
        <w:t>igure 4</w:t>
      </w:r>
      <w:r w:rsidR="005E1006">
        <w:rPr>
          <w:rFonts w:ascii="Times New Roman" w:eastAsia="Times New Roman" w:hAnsi="Times New Roman" w:cs="Times New Roman"/>
          <w:sz w:val="24"/>
          <w:szCs w:val="24"/>
        </w:rPr>
        <w:t>,</w:t>
      </w:r>
      <w:r w:rsidR="00067221">
        <w:rPr>
          <w:rFonts w:ascii="Times New Roman" w:eastAsia="Times New Roman" w:hAnsi="Times New Roman" w:cs="Times New Roman"/>
          <w:sz w:val="24"/>
          <w:szCs w:val="24"/>
        </w:rPr>
        <w:t xml:space="preserve"> </w:t>
      </w:r>
      <w:r w:rsidR="00952D81">
        <w:rPr>
          <w:rFonts w:ascii="Times New Roman" w:eastAsia="Times New Roman" w:hAnsi="Times New Roman" w:cs="Times New Roman"/>
          <w:sz w:val="24"/>
          <w:szCs w:val="24"/>
        </w:rPr>
        <w:t>i</w:t>
      </w:r>
      <w:r w:rsidR="001B77C9" w:rsidRPr="00707D38">
        <w:rPr>
          <w:rFonts w:ascii="Times New Roman" w:eastAsia="Times New Roman" w:hAnsi="Times New Roman" w:cs="Times New Roman"/>
          <w:sz w:val="24"/>
          <w:szCs w:val="24"/>
        </w:rPr>
        <w:t xml:space="preserve">nternal SSCM procedures for achieving sustainability. Three equations are first established to analyze how internal SSCM procedures affect feasible </w:t>
      </w:r>
      <w:r w:rsidR="009854B1">
        <w:rPr>
          <w:rFonts w:ascii="Times New Roman" w:eastAsia="Times New Roman" w:hAnsi="Times New Roman" w:cs="Times New Roman"/>
          <w:sz w:val="24"/>
          <w:szCs w:val="24"/>
        </w:rPr>
        <w:t>p</w:t>
      </w:r>
      <w:r w:rsidR="001B77C9" w:rsidRPr="00707D38">
        <w:rPr>
          <w:rFonts w:ascii="Times New Roman" w:eastAsia="Times New Roman" w:hAnsi="Times New Roman" w:cs="Times New Roman"/>
          <w:sz w:val="24"/>
          <w:szCs w:val="24"/>
        </w:rPr>
        <w:t>erformance and specify the actual copy of how internal SSCM activities affect eco-</w:t>
      </w:r>
      <w:r w:rsidRPr="00707D38">
        <w:rPr>
          <w:rFonts w:ascii="Times New Roman" w:eastAsia="Times New Roman" w:hAnsi="Times New Roman" w:cs="Times New Roman"/>
          <w:sz w:val="24"/>
          <w:szCs w:val="24"/>
        </w:rPr>
        <w:t>friendly production</w:t>
      </w:r>
      <w:r w:rsidR="001B77C9" w:rsidRPr="00707D38">
        <w:rPr>
          <w:rFonts w:ascii="Times New Roman" w:eastAsia="Times New Roman" w:hAnsi="Times New Roman" w:cs="Times New Roman"/>
          <w:sz w:val="24"/>
          <w:szCs w:val="24"/>
        </w:rPr>
        <w:t>.</w:t>
      </w:r>
    </w:p>
    <w:p w14:paraId="6F84AF81" w14:textId="4935D743" w:rsidR="00F679A8" w:rsidRPr="00707D38" w:rsidRDefault="00C464B4" w:rsidP="00EE27B9">
      <w:pPr>
        <w:spacing w:line="276" w:lineRule="auto"/>
        <w:jc w:val="both"/>
        <w:rPr>
          <w:rFonts w:ascii="Times New Roman" w:eastAsia="Times New Roman" w:hAnsi="Times New Roman" w:cs="Times New Roman"/>
          <w:sz w:val="24"/>
          <w:szCs w:val="24"/>
        </w:rPr>
      </w:pPr>
      <w:r w:rsidRPr="00707D38">
        <w:rPr>
          <w:rFonts w:ascii="Times New Roman" w:eastAsia="Times New Roman" w:hAnsi="Times New Roman" w:cs="Times New Roman"/>
          <w:noProof/>
          <w:sz w:val="24"/>
          <w:szCs w:val="24"/>
        </w:rPr>
        <w:lastRenderedPageBreak/>
        <w:drawing>
          <wp:inline distT="0" distB="0" distL="0" distR="0" wp14:anchorId="29CB63EE" wp14:editId="3632A2CA">
            <wp:extent cx="5501640" cy="2895600"/>
            <wp:effectExtent l="0" t="0" r="381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5501640" cy="2895600"/>
                    </a:xfrm>
                    <a:prstGeom prst="rect">
                      <a:avLst/>
                    </a:prstGeom>
                    <a:ln/>
                  </pic:spPr>
                </pic:pic>
              </a:graphicData>
            </a:graphic>
          </wp:inline>
        </w:drawing>
      </w:r>
    </w:p>
    <w:p w14:paraId="6B875A97" w14:textId="4FB8EFA4" w:rsidR="00AC02FF" w:rsidRPr="00AC02FF" w:rsidRDefault="00AC02FF" w:rsidP="00EE27B9">
      <w:pPr>
        <w:spacing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igure 4: The </w:t>
      </w:r>
      <w:r w:rsidRPr="00AC02FF">
        <w:rPr>
          <w:rFonts w:ascii="Times New Roman" w:eastAsia="Times New Roman" w:hAnsi="Times New Roman" w:cs="Times New Roman"/>
          <w:sz w:val="24"/>
          <w:szCs w:val="24"/>
        </w:rPr>
        <w:t>information on the firms' demographics, categorized</w:t>
      </w:r>
    </w:p>
    <w:p w14:paraId="56AA530F" w14:textId="693085A8" w:rsidR="00F679A8" w:rsidRPr="001830E7" w:rsidRDefault="001830E7" w:rsidP="00EE27B9">
      <w:pPr>
        <w:spacing w:line="276"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EP = α0 + α1GPM + α2GFP + α3SUP + α4EPM + α5SM1 +....+ α7S</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M</m:t>
              </m:r>
            </m:e>
            <m:sup>
              <m:r>
                <w:rPr>
                  <w:rFonts w:ascii="Cambria Math" w:eastAsia="Times New Roman" w:hAnsi="Cambria Math" w:cs="Times New Roman"/>
                  <w:sz w:val="24"/>
                  <w:szCs w:val="24"/>
                </w:rPr>
                <m:t>n</m:t>
              </m:r>
            </m:sup>
          </m:sSup>
          <m:r>
            <w:rPr>
              <w:rFonts w:ascii="Cambria Math" w:eastAsia="Times New Roman" w:hAnsi="Cambria Math" w:cs="Times New Roman"/>
              <w:sz w:val="24"/>
              <w:szCs w:val="24"/>
            </w:rPr>
            <m:t xml:space="preserve"> + e</m:t>
          </m:r>
        </m:oMath>
      </m:oMathPara>
    </w:p>
    <w:p w14:paraId="5F414801" w14:textId="178159D8" w:rsidR="00F679A8" w:rsidRPr="00707D38" w:rsidRDefault="00C464B4"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Where</w:t>
      </w:r>
      <w:r w:rsidR="001B77C9" w:rsidRPr="00707D38">
        <w:rPr>
          <w:rFonts w:ascii="Times New Roman" w:eastAsia="Times New Roman" w:hAnsi="Times New Roman" w:cs="Times New Roman"/>
          <w:sz w:val="24"/>
          <w:szCs w:val="24"/>
        </w:rPr>
        <w:t xml:space="preserve"> EP stands for "environmental production," I stand for "estimated parameters," "e" stands for "error term," and the remaining flexible </w:t>
      </w:r>
      <w:r w:rsidR="005E1006">
        <w:rPr>
          <w:rFonts w:ascii="Times New Roman" w:eastAsia="Times New Roman" w:hAnsi="Times New Roman" w:cs="Times New Roman"/>
          <w:sz w:val="24"/>
          <w:szCs w:val="24"/>
        </w:rPr>
        <w:t xml:space="preserve">parameters </w:t>
      </w:r>
      <w:r w:rsidR="001B77C9" w:rsidRPr="00707D38">
        <w:rPr>
          <w:rFonts w:ascii="Times New Roman" w:eastAsia="Times New Roman" w:hAnsi="Times New Roman" w:cs="Times New Roman"/>
          <w:sz w:val="24"/>
          <w:szCs w:val="24"/>
        </w:rPr>
        <w:t xml:space="preserve">are specified in graph 1. </w:t>
      </w:r>
      <w:r w:rsidRPr="00707D38">
        <w:rPr>
          <w:rFonts w:ascii="Times New Roman" w:eastAsia="Times New Roman" w:hAnsi="Times New Roman" w:cs="Times New Roman"/>
          <w:sz w:val="24"/>
          <w:szCs w:val="24"/>
        </w:rPr>
        <w:t>Specifies</w:t>
      </w:r>
      <w:r w:rsidR="001B77C9" w:rsidRPr="00707D38">
        <w:rPr>
          <w:rFonts w:ascii="Times New Roman" w:eastAsia="Times New Roman" w:hAnsi="Times New Roman" w:cs="Times New Roman"/>
          <w:sz w:val="24"/>
          <w:szCs w:val="24"/>
        </w:rPr>
        <w:t xml:space="preserve"> the </w:t>
      </w:r>
      <w:r w:rsidRPr="00707D38">
        <w:rPr>
          <w:rFonts w:ascii="Times New Roman" w:eastAsia="Times New Roman" w:hAnsi="Times New Roman" w:cs="Times New Roman"/>
          <w:sz w:val="24"/>
          <w:szCs w:val="24"/>
        </w:rPr>
        <w:t>actual replica of</w:t>
      </w:r>
      <w:r w:rsidR="001B77C9" w:rsidRPr="00707D38">
        <w:rPr>
          <w:rFonts w:ascii="Times New Roman" w:eastAsia="Times New Roman" w:hAnsi="Times New Roman" w:cs="Times New Roman"/>
          <w:sz w:val="24"/>
          <w:szCs w:val="24"/>
        </w:rPr>
        <w:t xml:space="preserve"> how </w:t>
      </w:r>
      <w:r w:rsidR="001830E7" w:rsidRPr="00707D38">
        <w:rPr>
          <w:rFonts w:ascii="Times New Roman" w:eastAsia="Times New Roman" w:hAnsi="Times New Roman" w:cs="Times New Roman"/>
          <w:sz w:val="24"/>
          <w:szCs w:val="24"/>
        </w:rPr>
        <w:t>inner SSCM</w:t>
      </w:r>
      <w:r w:rsidR="001B77C9" w:rsidRPr="00707D38">
        <w:rPr>
          <w:rFonts w:ascii="Times New Roman" w:eastAsia="Times New Roman" w:hAnsi="Times New Roman" w:cs="Times New Roman"/>
          <w:sz w:val="24"/>
          <w:szCs w:val="24"/>
        </w:rPr>
        <w:t xml:space="preserve"> procedures affect financial production.</w:t>
      </w:r>
    </w:p>
    <w:p w14:paraId="66743B3B" w14:textId="060ABABB" w:rsidR="00F679A8" w:rsidRPr="001830E7" w:rsidRDefault="001830E7" w:rsidP="00EE27B9">
      <w:pPr>
        <w:spacing w:line="276" w:lineRule="auto"/>
        <w:ind w:firstLine="720"/>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FP = β0 + β1GPM + β2GFP + β3SUP + β4EPM + β5SM1 +. ...+ β7S</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M</m:t>
              </m:r>
            </m:e>
            <m:sup>
              <m:r>
                <w:rPr>
                  <w:rFonts w:ascii="Cambria Math" w:eastAsia="Times New Roman" w:hAnsi="Cambria Math" w:cs="Times New Roman"/>
                  <w:sz w:val="24"/>
                  <w:szCs w:val="24"/>
                </w:rPr>
                <m:t>n</m:t>
              </m:r>
            </m:sup>
          </m:sSup>
          <m:r>
            <w:rPr>
              <w:rFonts w:ascii="Cambria Math" w:eastAsia="Times New Roman" w:hAnsi="Cambria Math" w:cs="Times New Roman"/>
              <w:sz w:val="24"/>
              <w:szCs w:val="24"/>
            </w:rPr>
            <m:t xml:space="preserve"> + μ</m:t>
          </m:r>
        </m:oMath>
      </m:oMathPara>
    </w:p>
    <w:p w14:paraId="141143B7" w14:textId="38D8A517" w:rsidR="00F679A8" w:rsidRPr="00707D38" w:rsidRDefault="00C464B4"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Where</w:t>
      </w:r>
      <w:r w:rsidR="001B77C9" w:rsidRPr="00707D38">
        <w:rPr>
          <w:rFonts w:ascii="Times New Roman" w:eastAsia="Times New Roman" w:hAnsi="Times New Roman" w:cs="Times New Roman"/>
          <w:sz w:val="24"/>
          <w:szCs w:val="24"/>
        </w:rPr>
        <w:t xml:space="preserve"> the remaining flexib</w:t>
      </w:r>
      <w:r w:rsidR="007443C5">
        <w:rPr>
          <w:rFonts w:ascii="Times New Roman" w:eastAsia="Times New Roman" w:hAnsi="Times New Roman" w:cs="Times New Roman"/>
          <w:sz w:val="24"/>
          <w:szCs w:val="24"/>
        </w:rPr>
        <w:t>ility</w:t>
      </w:r>
      <w:r w:rsidR="001B77C9" w:rsidRPr="00707D38">
        <w:rPr>
          <w:rFonts w:ascii="Times New Roman" w:eastAsia="Times New Roman" w:hAnsi="Times New Roman" w:cs="Times New Roman"/>
          <w:sz w:val="24"/>
          <w:szCs w:val="24"/>
        </w:rPr>
        <w:t xml:space="preserve"> </w:t>
      </w:r>
      <w:r w:rsidR="007443C5">
        <w:rPr>
          <w:rFonts w:ascii="Times New Roman" w:eastAsia="Times New Roman" w:hAnsi="Times New Roman" w:cs="Times New Roman"/>
          <w:sz w:val="24"/>
          <w:szCs w:val="24"/>
        </w:rPr>
        <w:t>is</w:t>
      </w:r>
      <w:r w:rsidR="001B77C9" w:rsidRPr="00707D38">
        <w:rPr>
          <w:rFonts w:ascii="Times New Roman" w:eastAsia="Times New Roman" w:hAnsi="Times New Roman" w:cs="Times New Roman"/>
          <w:sz w:val="24"/>
          <w:szCs w:val="24"/>
        </w:rPr>
        <w:t xml:space="preserve"> </w:t>
      </w:r>
      <w:r w:rsidRPr="00707D38">
        <w:rPr>
          <w:rFonts w:ascii="Times New Roman" w:eastAsia="Times New Roman" w:hAnsi="Times New Roman" w:cs="Times New Roman"/>
          <w:sz w:val="24"/>
          <w:szCs w:val="24"/>
        </w:rPr>
        <w:t>explain</w:t>
      </w:r>
      <w:r w:rsidR="007443C5">
        <w:rPr>
          <w:rFonts w:ascii="Times New Roman" w:eastAsia="Times New Roman" w:hAnsi="Times New Roman" w:cs="Times New Roman"/>
          <w:sz w:val="24"/>
          <w:szCs w:val="24"/>
        </w:rPr>
        <w:t>ed</w:t>
      </w:r>
      <w:r w:rsidRPr="00707D38">
        <w:rPr>
          <w:rFonts w:ascii="Times New Roman" w:eastAsia="Times New Roman" w:hAnsi="Times New Roman" w:cs="Times New Roman"/>
          <w:sz w:val="24"/>
          <w:szCs w:val="24"/>
        </w:rPr>
        <w:t xml:space="preserve"> in</w:t>
      </w:r>
      <w:r w:rsidR="001B77C9" w:rsidRPr="00707D38">
        <w:rPr>
          <w:rFonts w:ascii="Times New Roman" w:eastAsia="Times New Roman" w:hAnsi="Times New Roman" w:cs="Times New Roman"/>
          <w:sz w:val="24"/>
          <w:szCs w:val="24"/>
        </w:rPr>
        <w:t xml:space="preserve"> </w:t>
      </w:r>
      <w:r w:rsidR="00D50251" w:rsidRPr="00D50251">
        <w:rPr>
          <w:rFonts w:ascii="Times New Roman" w:eastAsia="Times New Roman" w:hAnsi="Times New Roman" w:cs="Times New Roman"/>
          <w:sz w:val="24"/>
          <w:szCs w:val="24"/>
        </w:rPr>
        <w:t>Figure</w:t>
      </w:r>
      <w:r w:rsidR="001B77C9" w:rsidRPr="00707D38">
        <w:rPr>
          <w:rFonts w:ascii="Times New Roman" w:eastAsia="Times New Roman" w:hAnsi="Times New Roman" w:cs="Times New Roman"/>
          <w:sz w:val="24"/>
          <w:szCs w:val="24"/>
        </w:rPr>
        <w:t xml:space="preserve"> # 1</w:t>
      </w:r>
      <w:r w:rsidR="00952D81">
        <w:rPr>
          <w:rFonts w:ascii="Times New Roman" w:eastAsia="Times New Roman" w:hAnsi="Times New Roman" w:cs="Times New Roman"/>
          <w:sz w:val="24"/>
          <w:szCs w:val="24"/>
        </w:rPr>
        <w:t>,</w:t>
      </w:r>
      <w:r w:rsidR="001B77C9" w:rsidRPr="00707D38">
        <w:rPr>
          <w:rFonts w:ascii="Times New Roman" w:eastAsia="Times New Roman" w:hAnsi="Times New Roman" w:cs="Times New Roman"/>
          <w:sz w:val="24"/>
          <w:szCs w:val="24"/>
        </w:rPr>
        <w:t xml:space="preserve"> and FP stands for financial production, I for </w:t>
      </w:r>
      <w:r w:rsidR="007443C5">
        <w:rPr>
          <w:rFonts w:ascii="Times New Roman" w:eastAsia="Times New Roman" w:hAnsi="Times New Roman" w:cs="Times New Roman"/>
          <w:sz w:val="24"/>
          <w:szCs w:val="24"/>
        </w:rPr>
        <w:t xml:space="preserve">a </w:t>
      </w:r>
      <w:r w:rsidR="001B77C9" w:rsidRPr="00707D38">
        <w:rPr>
          <w:rFonts w:ascii="Times New Roman" w:eastAsia="Times New Roman" w:hAnsi="Times New Roman" w:cs="Times New Roman"/>
          <w:sz w:val="24"/>
          <w:szCs w:val="24"/>
        </w:rPr>
        <w:t xml:space="preserve">boundary to be estimated, and for the fault phase. Provides the actual copy of how inner SSCM </w:t>
      </w:r>
      <w:r w:rsidRPr="00707D38">
        <w:rPr>
          <w:rFonts w:ascii="Times New Roman" w:eastAsia="Times New Roman" w:hAnsi="Times New Roman" w:cs="Times New Roman"/>
          <w:sz w:val="24"/>
          <w:szCs w:val="24"/>
        </w:rPr>
        <w:t>projects affect</w:t>
      </w:r>
      <w:r w:rsidR="001B77C9" w:rsidRPr="00707D38">
        <w:rPr>
          <w:rFonts w:ascii="Times New Roman" w:eastAsia="Times New Roman" w:hAnsi="Times New Roman" w:cs="Times New Roman"/>
          <w:sz w:val="24"/>
          <w:szCs w:val="24"/>
        </w:rPr>
        <w:t xml:space="preserve"> social production.</w:t>
      </w:r>
    </w:p>
    <w:p w14:paraId="755F91ED" w14:textId="33B6E9D7" w:rsidR="00F679A8" w:rsidRPr="001830E7" w:rsidRDefault="001830E7" w:rsidP="00EE27B9">
      <w:pPr>
        <w:spacing w:line="276" w:lineRule="auto"/>
        <w:ind w:firstLine="720"/>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SP = γ0 + γ1GPM + γ2GFP + γ3SUP + γ4EPM + γ5SM1 +.... + </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γ</m:t>
              </m:r>
            </m:e>
            <m:sup>
              <m:r>
                <w:rPr>
                  <w:rFonts w:ascii="Cambria Math" w:eastAsia="Times New Roman" w:hAnsi="Cambria Math" w:cs="Times New Roman"/>
                  <w:sz w:val="24"/>
                  <w:szCs w:val="24"/>
                </w:rPr>
                <m:t>7</m:t>
              </m:r>
            </m:sup>
          </m:sSup>
          <m:r>
            <w:rPr>
              <w:rFonts w:ascii="Cambria Math" w:eastAsia="Times New Roman" w:hAnsi="Cambria Math" w:cs="Times New Roman"/>
              <w:sz w:val="24"/>
              <w:szCs w:val="24"/>
            </w:rPr>
            <m:t>SM3 + v</m:t>
          </m:r>
        </m:oMath>
      </m:oMathPara>
    </w:p>
    <w:p w14:paraId="6E6E381E" w14:textId="16A5C206" w:rsidR="00F679A8" w:rsidRPr="00707D38" w:rsidRDefault="00C464B4"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Where</w:t>
      </w:r>
      <w:r w:rsidR="001B77C9" w:rsidRPr="00707D38">
        <w:rPr>
          <w:rFonts w:ascii="Times New Roman" w:eastAsia="Times New Roman" w:hAnsi="Times New Roman" w:cs="Times New Roman"/>
          <w:sz w:val="24"/>
          <w:szCs w:val="24"/>
        </w:rPr>
        <w:t xml:space="preserve"> SP stands for "social performance," I for "approximate parameters," "v" for "error term," and the other flexible terms are specified in graph 1. Practices of the external SSCM for feasible </w:t>
      </w:r>
      <w:r w:rsidRPr="00707D38">
        <w:rPr>
          <w:rFonts w:ascii="Times New Roman" w:eastAsia="Times New Roman" w:hAnsi="Times New Roman" w:cs="Times New Roman"/>
          <w:sz w:val="24"/>
          <w:szCs w:val="24"/>
        </w:rPr>
        <w:t>production</w:t>
      </w:r>
      <w:r w:rsidR="00952D81">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another</w:t>
      </w:r>
      <w:r w:rsidR="001B77C9" w:rsidRPr="00707D38">
        <w:rPr>
          <w:rFonts w:ascii="Times New Roman" w:eastAsia="Times New Roman" w:hAnsi="Times New Roman" w:cs="Times New Roman"/>
          <w:sz w:val="24"/>
          <w:szCs w:val="24"/>
        </w:rPr>
        <w:t xml:space="preserve"> set of three </w:t>
      </w:r>
      <w:r w:rsidRPr="00707D38">
        <w:rPr>
          <w:rFonts w:ascii="Times New Roman" w:eastAsia="Times New Roman" w:hAnsi="Times New Roman" w:cs="Times New Roman"/>
          <w:sz w:val="24"/>
          <w:szCs w:val="24"/>
        </w:rPr>
        <w:t>sums is</w:t>
      </w:r>
      <w:r w:rsidR="001B77C9" w:rsidRPr="00707D38">
        <w:rPr>
          <w:rFonts w:ascii="Times New Roman" w:eastAsia="Times New Roman" w:hAnsi="Times New Roman" w:cs="Times New Roman"/>
          <w:sz w:val="24"/>
          <w:szCs w:val="24"/>
        </w:rPr>
        <w:t xml:space="preserve"> given below to investigate the impact of external SCM action on </w:t>
      </w:r>
      <w:r w:rsidRPr="00707D38">
        <w:rPr>
          <w:rFonts w:ascii="Times New Roman" w:eastAsia="Times New Roman" w:hAnsi="Times New Roman" w:cs="Times New Roman"/>
          <w:sz w:val="24"/>
          <w:szCs w:val="24"/>
        </w:rPr>
        <w:t xml:space="preserve">feasible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erformance</w:t>
      </w:r>
      <w:r w:rsidR="001B77C9" w:rsidRPr="00707D38">
        <w:rPr>
          <w:rFonts w:ascii="Times New Roman" w:eastAsia="Times New Roman" w:hAnsi="Times New Roman" w:cs="Times New Roman"/>
          <w:sz w:val="24"/>
          <w:szCs w:val="24"/>
        </w:rPr>
        <w:t xml:space="preserve">. Specifies the </w:t>
      </w:r>
      <w:r w:rsidRPr="00707D38">
        <w:rPr>
          <w:rFonts w:ascii="Times New Roman" w:eastAsia="Times New Roman" w:hAnsi="Times New Roman" w:cs="Times New Roman"/>
          <w:sz w:val="24"/>
          <w:szCs w:val="24"/>
        </w:rPr>
        <w:t>actual model</w:t>
      </w:r>
      <w:r w:rsidR="001B77C9" w:rsidRPr="00707D38">
        <w:rPr>
          <w:rFonts w:ascii="Times New Roman" w:eastAsia="Times New Roman" w:hAnsi="Times New Roman" w:cs="Times New Roman"/>
          <w:sz w:val="24"/>
          <w:szCs w:val="24"/>
        </w:rPr>
        <w:t xml:space="preserve"> of the impact of outer SSCM activities on eco-</w:t>
      </w:r>
      <w:r w:rsidRPr="00707D38">
        <w:rPr>
          <w:rFonts w:ascii="Times New Roman" w:eastAsia="Times New Roman" w:hAnsi="Times New Roman" w:cs="Times New Roman"/>
          <w:sz w:val="24"/>
          <w:szCs w:val="24"/>
        </w:rPr>
        <w:t>friendly production</w:t>
      </w:r>
      <w:r w:rsidR="001B77C9" w:rsidRPr="00707D38">
        <w:rPr>
          <w:rFonts w:ascii="Times New Roman" w:eastAsia="Times New Roman" w:hAnsi="Times New Roman" w:cs="Times New Roman"/>
          <w:sz w:val="24"/>
          <w:szCs w:val="24"/>
        </w:rPr>
        <w:t>.</w:t>
      </w:r>
    </w:p>
    <w:p w14:paraId="156BBD07" w14:textId="4788D291" w:rsidR="00F679A8" w:rsidRPr="001830E7" w:rsidRDefault="001830E7" w:rsidP="00EE27B9">
      <w:pPr>
        <w:spacing w:line="276"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EP1 = φ0 +φ1SMA1 +....+ φ7SM</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A</m:t>
              </m:r>
            </m:e>
            <m:sup>
              <m:r>
                <w:rPr>
                  <w:rFonts w:ascii="Cambria Math" w:eastAsia="Times New Roman" w:hAnsi="Cambria Math" w:cs="Times New Roman"/>
                  <w:sz w:val="24"/>
                  <w:szCs w:val="24"/>
                </w:rPr>
                <m:t>n</m:t>
              </m:r>
            </m:sup>
          </m:sSup>
          <m:r>
            <w:rPr>
              <w:rFonts w:ascii="Cambria Math" w:eastAsia="Times New Roman" w:hAnsi="Cambria Math" w:cs="Times New Roman"/>
              <w:sz w:val="24"/>
              <w:szCs w:val="24"/>
            </w:rPr>
            <m:t xml:space="preserve"> +φ8SCC1 +....+ φ14SC</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C</m:t>
              </m:r>
            </m:e>
            <m:sup>
              <m:r>
                <w:rPr>
                  <w:rFonts w:ascii="Cambria Math" w:eastAsia="Times New Roman" w:hAnsi="Cambria Math" w:cs="Times New Roman"/>
                  <w:sz w:val="24"/>
                  <w:szCs w:val="24"/>
                </w:rPr>
                <m:t>n</m:t>
              </m:r>
            </m:sup>
          </m:sSup>
          <m:r>
            <w:rPr>
              <w:rFonts w:ascii="Cambria Math" w:eastAsia="Times New Roman" w:hAnsi="Cambria Math" w:cs="Times New Roman"/>
              <w:sz w:val="24"/>
              <w:szCs w:val="24"/>
            </w:rPr>
            <m:t xml:space="preserve"> +R</m:t>
          </m:r>
        </m:oMath>
      </m:oMathPara>
    </w:p>
    <w:p w14:paraId="613F7F32" w14:textId="5B6ADF1C" w:rsidR="00F679A8" w:rsidRPr="00707D38" w:rsidRDefault="001830E7" w:rsidP="00EE27B9">
      <w:pPr>
        <w:spacing w:line="276" w:lineRule="auto"/>
        <w:ind w:firstLine="63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Where</w:t>
      </w:r>
      <w:r w:rsidR="001B77C9" w:rsidRPr="00707D38">
        <w:rPr>
          <w:rFonts w:ascii="Times New Roman" w:eastAsia="Times New Roman" w:hAnsi="Times New Roman" w:cs="Times New Roman"/>
          <w:sz w:val="24"/>
          <w:szCs w:val="24"/>
        </w:rPr>
        <w:t xml:space="preserve"> EP1 stands for "environmental performance," I for "estimated guideline," "R" for "error term," and all other variables are described in graph 1. </w:t>
      </w:r>
      <w:r w:rsidRPr="00707D38">
        <w:rPr>
          <w:rFonts w:ascii="Times New Roman" w:eastAsia="Times New Roman" w:hAnsi="Times New Roman" w:cs="Times New Roman"/>
          <w:sz w:val="24"/>
          <w:szCs w:val="24"/>
        </w:rPr>
        <w:t>Specifies</w:t>
      </w:r>
      <w:r w:rsidR="001B77C9" w:rsidRPr="00707D38">
        <w:rPr>
          <w:rFonts w:ascii="Times New Roman" w:eastAsia="Times New Roman" w:hAnsi="Times New Roman" w:cs="Times New Roman"/>
          <w:sz w:val="24"/>
          <w:szCs w:val="24"/>
        </w:rPr>
        <w:t xml:space="preserve"> the actual copy of the impact of outer SCM actions on economic production.</w:t>
      </w:r>
    </w:p>
    <w:p w14:paraId="5BFF9035" w14:textId="640542AF" w:rsidR="00F679A8" w:rsidRPr="001830E7" w:rsidRDefault="001830E7" w:rsidP="00EE27B9">
      <w:pPr>
        <w:spacing w:line="276" w:lineRule="auto"/>
        <w:ind w:firstLine="630"/>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FP1 = ω0 +ω1SMA1 +....+ </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ω</m:t>
              </m:r>
            </m:e>
            <m:sup>
              <m:r>
                <w:rPr>
                  <w:rFonts w:ascii="Cambria Math" w:eastAsia="Times New Roman" w:hAnsi="Cambria Math" w:cs="Times New Roman"/>
                  <w:sz w:val="24"/>
                  <w:szCs w:val="24"/>
                </w:rPr>
                <m:t>e</m:t>
              </m:r>
            </m:sup>
          </m:sSup>
          <m:r>
            <w:rPr>
              <w:rFonts w:ascii="Cambria Math" w:eastAsia="Times New Roman" w:hAnsi="Cambria Math" w:cs="Times New Roman"/>
              <w:sz w:val="24"/>
              <w:szCs w:val="24"/>
            </w:rPr>
            <m:t>SM</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A</m:t>
              </m:r>
            </m:e>
            <m:sup>
              <m:r>
                <w:rPr>
                  <w:rFonts w:ascii="Cambria Math" w:eastAsia="Times New Roman" w:hAnsi="Cambria Math" w:cs="Times New Roman"/>
                  <w:sz w:val="24"/>
                  <w:szCs w:val="24"/>
                </w:rPr>
                <m:t>e</m:t>
              </m:r>
            </m:sup>
          </m:sSup>
          <m:r>
            <w:rPr>
              <w:rFonts w:ascii="Cambria Math" w:eastAsia="Times New Roman" w:hAnsi="Cambria Math" w:cs="Times New Roman"/>
              <w:sz w:val="24"/>
              <w:szCs w:val="24"/>
            </w:rPr>
            <m:t xml:space="preserve"> +ω8SCC1 +.... ω14SC</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C</m:t>
              </m:r>
            </m:e>
            <m:sup>
              <m:r>
                <w:rPr>
                  <w:rFonts w:ascii="Cambria Math" w:eastAsia="Times New Roman" w:hAnsi="Cambria Math" w:cs="Times New Roman"/>
                  <w:sz w:val="24"/>
                  <w:szCs w:val="24"/>
                </w:rPr>
                <m:t>e</m:t>
              </m:r>
            </m:sup>
          </m:sSup>
          <m:r>
            <w:rPr>
              <w:rFonts w:ascii="Cambria Math" w:eastAsia="Times New Roman" w:hAnsi="Cambria Math" w:cs="Times New Roman"/>
              <w:sz w:val="24"/>
              <w:szCs w:val="24"/>
            </w:rPr>
            <m:t xml:space="preserve"> +e</m:t>
          </m:r>
        </m:oMath>
      </m:oMathPara>
    </w:p>
    <w:p w14:paraId="764C226F" w14:textId="074EAC7E" w:rsidR="00F679A8" w:rsidRPr="00707D38" w:rsidRDefault="001830E7" w:rsidP="00EE27B9">
      <w:pPr>
        <w:spacing w:line="276" w:lineRule="auto"/>
        <w:ind w:firstLine="63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lastRenderedPageBreak/>
        <w:t>Where</w:t>
      </w:r>
      <w:r w:rsidR="001B77C9" w:rsidRPr="00707D38">
        <w:rPr>
          <w:rFonts w:ascii="Times New Roman" w:eastAsia="Times New Roman" w:hAnsi="Times New Roman" w:cs="Times New Roman"/>
          <w:sz w:val="24"/>
          <w:szCs w:val="24"/>
        </w:rPr>
        <w:t xml:space="preserve"> FP1 is for economic production, e stands for the error term, e stands for the guideline that needs to be estimated, and the remaining variables are specified in </w:t>
      </w:r>
      <w:r w:rsidR="00D50251" w:rsidRPr="00D50251">
        <w:rPr>
          <w:rFonts w:ascii="Times New Roman" w:eastAsia="Times New Roman" w:hAnsi="Times New Roman" w:cs="Times New Roman"/>
          <w:sz w:val="24"/>
          <w:szCs w:val="24"/>
        </w:rPr>
        <w:t>Figure</w:t>
      </w:r>
      <w:r w:rsidR="001B77C9" w:rsidRPr="00707D38">
        <w:rPr>
          <w:rFonts w:ascii="Times New Roman" w:eastAsia="Times New Roman" w:hAnsi="Times New Roman" w:cs="Times New Roman"/>
          <w:sz w:val="24"/>
          <w:szCs w:val="24"/>
        </w:rPr>
        <w:t xml:space="preserve"> 1. The actual level of the influence of outer SCM action on social improvement is presented.</w:t>
      </w:r>
    </w:p>
    <w:p w14:paraId="61D1ECB7" w14:textId="017A0928" w:rsidR="00F679A8" w:rsidRPr="001830E7" w:rsidRDefault="001830E7" w:rsidP="00EE27B9">
      <w:pPr>
        <w:spacing w:line="276" w:lineRule="auto"/>
        <w:ind w:firstLine="630"/>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SP1 = l0 + l1SMA +....+ </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l</m:t>
              </m:r>
            </m:e>
            <m:sup>
              <m:r>
                <w:rPr>
                  <w:rFonts w:ascii="Cambria Math" w:eastAsia="Times New Roman" w:hAnsi="Cambria Math" w:cs="Times New Roman"/>
                  <w:sz w:val="24"/>
                  <w:szCs w:val="24"/>
                </w:rPr>
                <m:t>n</m:t>
              </m:r>
            </m:sup>
          </m:sSup>
          <m:r>
            <w:rPr>
              <w:rFonts w:ascii="Cambria Math" w:eastAsia="Times New Roman" w:hAnsi="Cambria Math" w:cs="Times New Roman"/>
              <w:sz w:val="24"/>
              <w:szCs w:val="24"/>
            </w:rPr>
            <m:t xml:space="preserve"> SMA + l</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1</m:t>
              </m:r>
            </m:e>
            <m:sup>
              <m:r>
                <w:rPr>
                  <w:rFonts w:ascii="Cambria Math" w:eastAsia="Times New Roman" w:hAnsi="Cambria Math" w:cs="Times New Roman"/>
                  <w:sz w:val="24"/>
                  <w:szCs w:val="24"/>
                </w:rPr>
                <m:t>n</m:t>
              </m:r>
            </m:sup>
          </m:sSup>
          <m:r>
            <w:rPr>
              <w:rFonts w:ascii="Cambria Math" w:eastAsia="Times New Roman" w:hAnsi="Cambria Math" w:cs="Times New Roman"/>
              <w:sz w:val="24"/>
              <w:szCs w:val="24"/>
            </w:rPr>
            <m:t>SCC+...+ l14 SCC + m</m:t>
          </m:r>
        </m:oMath>
      </m:oMathPara>
    </w:p>
    <w:p w14:paraId="4D731401" w14:textId="58608464" w:rsidR="00F679A8" w:rsidRPr="00707D38" w:rsidRDefault="001830E7" w:rsidP="00EE27B9">
      <w:pPr>
        <w:spacing w:line="276" w:lineRule="auto"/>
        <w:ind w:firstLine="63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Where</w:t>
      </w:r>
      <w:r w:rsidR="001B77C9" w:rsidRPr="00707D38">
        <w:rPr>
          <w:rFonts w:ascii="Times New Roman" w:eastAsia="Times New Roman" w:hAnsi="Times New Roman" w:cs="Times New Roman"/>
          <w:sz w:val="24"/>
          <w:szCs w:val="24"/>
        </w:rPr>
        <w:t xml:space="preserve"> SP1 stands for social production, ln for the guideline to be approximate, m for the fault term, and the other flexible </w:t>
      </w:r>
      <w:r w:rsidR="005E1006">
        <w:rPr>
          <w:rFonts w:ascii="Times New Roman" w:eastAsia="Times New Roman" w:hAnsi="Times New Roman" w:cs="Times New Roman"/>
          <w:sz w:val="24"/>
          <w:szCs w:val="24"/>
        </w:rPr>
        <w:t xml:space="preserve">terms </w:t>
      </w:r>
      <w:r w:rsidR="001B77C9" w:rsidRPr="00707D38">
        <w:rPr>
          <w:rFonts w:ascii="Times New Roman" w:eastAsia="Times New Roman" w:hAnsi="Times New Roman" w:cs="Times New Roman"/>
          <w:sz w:val="24"/>
          <w:szCs w:val="24"/>
        </w:rPr>
        <w:t>are those listed in graph 1.</w:t>
      </w:r>
    </w:p>
    <w:p w14:paraId="6F48A684" w14:textId="7EF70B23" w:rsidR="00F679A8" w:rsidRPr="0097343B" w:rsidRDefault="00B8348E" w:rsidP="00EE27B9">
      <w:pPr>
        <w:pStyle w:val="Heading1"/>
        <w:numPr>
          <w:ilvl w:val="0"/>
          <w:numId w:val="1"/>
        </w:numPr>
        <w:spacing w:line="276" w:lineRule="auto"/>
        <w:rPr>
          <w:rFonts w:ascii="Times New Roman" w:hAnsi="Times New Roman" w:cs="Times New Roman"/>
          <w:sz w:val="28"/>
          <w:szCs w:val="28"/>
        </w:rPr>
      </w:pPr>
      <w:bookmarkStart w:id="4" w:name="_Toc135989207"/>
      <w:r w:rsidRPr="0097343B">
        <w:rPr>
          <w:rFonts w:ascii="Times New Roman" w:hAnsi="Times New Roman" w:cs="Times New Roman"/>
          <w:sz w:val="28"/>
          <w:szCs w:val="28"/>
        </w:rPr>
        <w:t>Discussion</w:t>
      </w:r>
      <w:r w:rsidR="001B77C9" w:rsidRPr="0097343B">
        <w:rPr>
          <w:rFonts w:ascii="Times New Roman" w:hAnsi="Times New Roman" w:cs="Times New Roman"/>
          <w:sz w:val="28"/>
          <w:szCs w:val="28"/>
        </w:rPr>
        <w:t xml:space="preserve"> and Result</w:t>
      </w:r>
      <w:bookmarkEnd w:id="4"/>
    </w:p>
    <w:p w14:paraId="7F2C470D" w14:textId="05819250" w:rsidR="00F679A8" w:rsidRPr="00707D38" w:rsidRDefault="001B77C9" w:rsidP="00EE27B9">
      <w:pPr>
        <w:pBdr>
          <w:top w:val="nil"/>
          <w:left w:val="nil"/>
          <w:bottom w:val="nil"/>
          <w:right w:val="nil"/>
          <w:between w:val="nil"/>
        </w:pBdr>
        <w:shd w:val="clear" w:color="auto" w:fill="FFFFFF"/>
        <w:spacing w:after="0"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The assumption of feasible distributor chain management action can </w:t>
      </w:r>
      <w:r w:rsidR="00952D81">
        <w:rPr>
          <w:rFonts w:ascii="Times New Roman" w:eastAsia="Times New Roman" w:hAnsi="Times New Roman" w:cs="Times New Roman"/>
          <w:sz w:val="24"/>
          <w:szCs w:val="24"/>
        </w:rPr>
        <w:t>significantly impact</w:t>
      </w:r>
      <w:r w:rsidRPr="00707D38">
        <w:rPr>
          <w:rFonts w:ascii="Times New Roman" w:eastAsia="Times New Roman" w:hAnsi="Times New Roman" w:cs="Times New Roman"/>
          <w:sz w:val="24"/>
          <w:szCs w:val="24"/>
        </w:rPr>
        <w:t xml:space="preserve"> the </w:t>
      </w:r>
      <w:r w:rsidR="00952D8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 xml:space="preserve">erformance and quality assurance of foodstuff companies. Sustainable supply chain management involves </w:t>
      </w:r>
      <w:r w:rsidR="00952D81">
        <w:rPr>
          <w:rFonts w:ascii="Times New Roman" w:eastAsia="Times New Roman" w:hAnsi="Times New Roman" w:cs="Times New Roman"/>
          <w:sz w:val="24"/>
          <w:szCs w:val="24"/>
        </w:rPr>
        <w:t>a holistic approach to managing a company's supply chain, focusing</w:t>
      </w:r>
      <w:r w:rsidRPr="00707D38">
        <w:rPr>
          <w:rFonts w:ascii="Times New Roman" w:eastAsia="Times New Roman" w:hAnsi="Times New Roman" w:cs="Times New Roman"/>
          <w:sz w:val="24"/>
          <w:szCs w:val="24"/>
        </w:rPr>
        <w:t xml:space="preserve"> on minimizing environmental impacts, ensuring social responsibility, and achieving economic sustainability. When foodstuff companies adopt feasible supply chain management action</w:t>
      </w:r>
      <w:r w:rsidR="007443C5">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they may see improvements in their </w:t>
      </w:r>
      <w:r w:rsidR="009854B1">
        <w:rPr>
          <w:rFonts w:ascii="Times New Roman" w:eastAsia="Times New Roman" w:hAnsi="Times New Roman" w:cs="Times New Roman"/>
          <w:sz w:val="24"/>
          <w:szCs w:val="24"/>
        </w:rPr>
        <w:t>p</w:t>
      </w:r>
      <w:r w:rsidR="005E1006">
        <w:rPr>
          <w:rFonts w:ascii="Times New Roman" w:eastAsia="Times New Roman" w:hAnsi="Times New Roman" w:cs="Times New Roman"/>
          <w:sz w:val="24"/>
          <w:szCs w:val="24"/>
        </w:rPr>
        <w:t>erformance in several areas, for example.</w:t>
      </w:r>
      <w:r w:rsidRPr="00707D38">
        <w:rPr>
          <w:rFonts w:ascii="Times New Roman" w:eastAsia="Times New Roman" w:hAnsi="Times New Roman" w:cs="Times New Roman"/>
          <w:sz w:val="24"/>
          <w:szCs w:val="24"/>
        </w:rPr>
        <w:t xml:space="preserve"> </w:t>
      </w:r>
      <w:r w:rsidR="005E1006">
        <w:rPr>
          <w:rFonts w:ascii="Times New Roman" w:eastAsia="Times New Roman" w:hAnsi="Times New Roman" w:cs="Times New Roman"/>
          <w:sz w:val="24"/>
          <w:szCs w:val="24"/>
        </w:rPr>
        <w:t>T</w:t>
      </w:r>
      <w:r w:rsidRPr="00707D38">
        <w:rPr>
          <w:rFonts w:ascii="Times New Roman" w:eastAsia="Times New Roman" w:hAnsi="Times New Roman" w:cs="Times New Roman"/>
          <w:sz w:val="24"/>
          <w:szCs w:val="24"/>
        </w:rPr>
        <w:t xml:space="preserve">hey may reduce their carbon footprint by using more feasible transportation methods, such as electric vehicles, or by sourcing ingredients locally to reduce transportation distances. They may also reduce waste and increase efficiency by implementing circular economy principles, such as using food waste as a resource for animal feed or fertilizer. </w:t>
      </w:r>
    </w:p>
    <w:p w14:paraId="60AEBCB9" w14:textId="0959F3CE" w:rsidR="00F679A8" w:rsidRPr="00707D38" w:rsidRDefault="001B77C9" w:rsidP="00EE27B9">
      <w:pPr>
        <w:pBdr>
          <w:top w:val="nil"/>
          <w:left w:val="nil"/>
          <w:bottom w:val="nil"/>
          <w:right w:val="nil"/>
          <w:between w:val="nil"/>
        </w:pBdr>
        <w:shd w:val="clear" w:color="auto" w:fill="FFFFFF"/>
        <w:spacing w:after="0"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In terms of quality assurance, feasible supply chain management can help ensure that the ingredients used in food products are of high quality and free from contaminants or harmful substances. Companies can work with suppliers to establish clear standards for ingredient quality and safety and monitor suppliers to ensure th</w:t>
      </w:r>
      <w:r w:rsidR="00952D81">
        <w:rPr>
          <w:rFonts w:ascii="Times New Roman" w:eastAsia="Times New Roman" w:hAnsi="Times New Roman" w:cs="Times New Roman"/>
          <w:sz w:val="24"/>
          <w:szCs w:val="24"/>
        </w:rPr>
        <w:t>ese standards are</w:t>
      </w:r>
      <w:r w:rsidRPr="00707D38">
        <w:rPr>
          <w:rFonts w:ascii="Times New Roman" w:eastAsia="Times New Roman" w:hAnsi="Times New Roman" w:cs="Times New Roman"/>
          <w:sz w:val="24"/>
          <w:szCs w:val="24"/>
        </w:rPr>
        <w:t xml:space="preserve"> met. They can also implement traceability systems to track ingredients from farm to table, which can help identify any issues that arise along the supply chain. Overall, the adoption of feasible supply chain management practices can help food companies improve their environmental, social, and economic sustainability while also ensuring the quality and safety of their products. By prioritizing sustainability and responsibility throughout their supply chain, companies can build </w:t>
      </w:r>
      <w:r w:rsidR="00952D81">
        <w:rPr>
          <w:rFonts w:ascii="Times New Roman" w:eastAsia="Times New Roman" w:hAnsi="Times New Roman" w:cs="Times New Roman"/>
          <w:sz w:val="24"/>
          <w:szCs w:val="24"/>
        </w:rPr>
        <w:t>consumer trust</w:t>
      </w:r>
      <w:r w:rsidRPr="00707D38">
        <w:rPr>
          <w:rFonts w:ascii="Times New Roman" w:eastAsia="Times New Roman" w:hAnsi="Times New Roman" w:cs="Times New Roman"/>
          <w:sz w:val="24"/>
          <w:szCs w:val="24"/>
        </w:rPr>
        <w:t xml:space="preserve"> and create a competitive advantage in the marketplace. </w:t>
      </w:r>
    </w:p>
    <w:p w14:paraId="2A8B00EA" w14:textId="77777777" w:rsidR="00F679A8" w:rsidRPr="00707D38" w:rsidRDefault="001B77C9" w:rsidP="00EE27B9">
      <w:pPr>
        <w:pBdr>
          <w:top w:val="nil"/>
          <w:left w:val="nil"/>
          <w:bottom w:val="nil"/>
          <w:right w:val="nil"/>
          <w:between w:val="nil"/>
        </w:pBdr>
        <w:shd w:val="clear" w:color="auto" w:fill="FFFFFF"/>
        <w:spacing w:after="0" w:line="276" w:lineRule="auto"/>
        <w:ind w:firstLine="720"/>
        <w:jc w:val="both"/>
        <w:rPr>
          <w:rFonts w:ascii="Times New Roman" w:eastAsia="Times New Roman" w:hAnsi="Times New Roman" w:cs="Times New Roman"/>
          <w:b/>
          <w:sz w:val="24"/>
          <w:szCs w:val="24"/>
        </w:rPr>
      </w:pPr>
      <w:r w:rsidRPr="00707D38">
        <w:rPr>
          <w:rFonts w:ascii="Times New Roman" w:eastAsia="Times New Roman" w:hAnsi="Times New Roman" w:cs="Times New Roman"/>
          <w:b/>
          <w:sz w:val="24"/>
          <w:szCs w:val="24"/>
        </w:rPr>
        <w:t xml:space="preserve"> </w:t>
      </w:r>
    </w:p>
    <w:p w14:paraId="31AEE694" w14:textId="109C10A7"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Graph 2 demonstrates </w:t>
      </w:r>
      <w:r w:rsidR="001830E7">
        <w:rPr>
          <w:rFonts w:ascii="Times New Roman" w:eastAsia="Times New Roman" w:hAnsi="Times New Roman" w:cs="Times New Roman"/>
          <w:sz w:val="24"/>
          <w:szCs w:val="24"/>
        </w:rPr>
        <w:t>the 127 enterprises in Bangkok</w:t>
      </w:r>
      <w:r w:rsidRPr="00707D38">
        <w:rPr>
          <w:rFonts w:ascii="Times New Roman" w:eastAsia="Times New Roman" w:hAnsi="Times New Roman" w:cs="Times New Roman"/>
          <w:sz w:val="24"/>
          <w:szCs w:val="24"/>
        </w:rPr>
        <w:t xml:space="preserve"> that were sampled and their statistic</w:t>
      </w:r>
      <w:r w:rsidR="005E1006">
        <w:rPr>
          <w:rFonts w:ascii="Times New Roman" w:eastAsia="Times New Roman" w:hAnsi="Times New Roman" w:cs="Times New Roman"/>
          <w:sz w:val="24"/>
          <w:szCs w:val="24"/>
        </w:rPr>
        <w:t>al</w:t>
      </w:r>
      <w:r w:rsidRPr="00707D38">
        <w:rPr>
          <w:rFonts w:ascii="Times New Roman" w:eastAsia="Times New Roman" w:hAnsi="Times New Roman" w:cs="Times New Roman"/>
          <w:sz w:val="24"/>
          <w:szCs w:val="24"/>
        </w:rPr>
        <w:t xml:space="preserve"> attribute. A</w:t>
      </w:r>
      <w:r w:rsidR="007443C5">
        <w:rPr>
          <w:rFonts w:ascii="Times New Roman" w:eastAsia="Times New Roman" w:hAnsi="Times New Roman" w:cs="Times New Roman"/>
          <w:sz w:val="24"/>
          <w:szCs w:val="24"/>
        </w:rPr>
        <w:t>ccording</w:t>
      </w:r>
      <w:r w:rsidRPr="00707D38">
        <w:rPr>
          <w:rFonts w:ascii="Times New Roman" w:eastAsia="Times New Roman" w:hAnsi="Times New Roman" w:cs="Times New Roman"/>
          <w:sz w:val="24"/>
          <w:szCs w:val="24"/>
        </w:rPr>
        <w:t xml:space="preserve"> to the location, over half of the studied enterprises (48.62%) began in business </w:t>
      </w:r>
      <w:r w:rsidR="00952D81">
        <w:rPr>
          <w:rFonts w:ascii="Times New Roman" w:eastAsia="Times New Roman" w:hAnsi="Times New Roman" w:cs="Times New Roman"/>
          <w:sz w:val="24"/>
          <w:szCs w:val="24"/>
        </w:rPr>
        <w:t>in</w:t>
      </w:r>
      <w:r w:rsidRPr="00707D38">
        <w:rPr>
          <w:rFonts w:ascii="Times New Roman" w:eastAsia="Times New Roman" w:hAnsi="Times New Roman" w:cs="Times New Roman"/>
          <w:sz w:val="24"/>
          <w:szCs w:val="24"/>
        </w:rPr>
        <w:t xml:space="preserve"> 1976 and 1998, followed by industries founded </w:t>
      </w:r>
      <w:r w:rsidR="00952D81">
        <w:rPr>
          <w:rFonts w:ascii="Times New Roman" w:eastAsia="Times New Roman" w:hAnsi="Times New Roman" w:cs="Times New Roman"/>
          <w:sz w:val="24"/>
          <w:szCs w:val="24"/>
        </w:rPr>
        <w:t>in</w:t>
      </w:r>
      <w:r w:rsidRPr="00707D38">
        <w:rPr>
          <w:rFonts w:ascii="Times New Roman" w:eastAsia="Times New Roman" w:hAnsi="Times New Roman" w:cs="Times New Roman"/>
          <w:sz w:val="24"/>
          <w:szCs w:val="24"/>
        </w:rPr>
        <w:t xml:space="preserve"> 1999 and 2017 (30.95%). Only five companies were </w:t>
      </w:r>
      <w:r w:rsidR="00952D81">
        <w:rPr>
          <w:rFonts w:ascii="Times New Roman" w:eastAsia="Times New Roman" w:hAnsi="Times New Roman" w:cs="Times New Roman"/>
          <w:sz w:val="24"/>
          <w:szCs w:val="24"/>
        </w:rPr>
        <w:t>establish</w:t>
      </w:r>
      <w:r w:rsidRPr="00707D38">
        <w:rPr>
          <w:rFonts w:ascii="Times New Roman" w:eastAsia="Times New Roman" w:hAnsi="Times New Roman" w:cs="Times New Roman"/>
          <w:sz w:val="24"/>
          <w:szCs w:val="24"/>
        </w:rPr>
        <w:t xml:space="preserve">ed between 1926 and 1950 (3.98%), compared to 23 enterprises starting up between 1950 and 1975 (17.56%). In this case, the revenue range was separated into six groups based on the </w:t>
      </w:r>
      <w:r w:rsidR="005E1006">
        <w:rPr>
          <w:rFonts w:ascii="Times New Roman" w:eastAsia="Times New Roman" w:hAnsi="Times New Roman" w:cs="Times New Roman"/>
          <w:sz w:val="24"/>
          <w:szCs w:val="24"/>
        </w:rPr>
        <w:t>total</w:t>
      </w:r>
      <w:r w:rsidRPr="00707D38">
        <w:rPr>
          <w:rFonts w:ascii="Times New Roman" w:eastAsia="Times New Roman" w:hAnsi="Times New Roman" w:cs="Times New Roman"/>
          <w:sz w:val="24"/>
          <w:szCs w:val="24"/>
        </w:rPr>
        <w:t xml:space="preserve"> revenue of 127 enterprises in 2016. (Graph 3). The fact</w:t>
      </w:r>
      <w:r w:rsidR="007443C5">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showed that, in 2066, 5.45% of the enterprises achieved the maximum net sales of more than 0.099 trillion THB, while only 5.56% had net revenue of less than 1 million THB. </w:t>
      </w:r>
      <w:r w:rsidR="00952D81">
        <w:rPr>
          <w:rFonts w:ascii="Times New Roman" w:eastAsia="Times New Roman" w:hAnsi="Times New Roman" w:cs="Times New Roman"/>
          <w:sz w:val="24"/>
          <w:szCs w:val="24"/>
        </w:rPr>
        <w:t>Most</w:t>
      </w:r>
      <w:r w:rsidRPr="00707D38">
        <w:rPr>
          <w:rFonts w:ascii="Times New Roman" w:eastAsia="Times New Roman" w:hAnsi="Times New Roman" w:cs="Times New Roman"/>
          <w:sz w:val="24"/>
          <w:szCs w:val="24"/>
        </w:rPr>
        <w:t xml:space="preserve"> businesses (31.16%) reported net </w:t>
      </w:r>
      <w:r w:rsidRPr="00707D38">
        <w:rPr>
          <w:rFonts w:ascii="Times New Roman" w:eastAsia="Times New Roman" w:hAnsi="Times New Roman" w:cs="Times New Roman"/>
          <w:sz w:val="24"/>
          <w:szCs w:val="24"/>
        </w:rPr>
        <w:lastRenderedPageBreak/>
        <w:t xml:space="preserve">profits of connecting 0.9 million Thai baht (THB) and less than 100 million THB, with 23.05% of </w:t>
      </w:r>
      <w:r w:rsidR="00952D81">
        <w:rPr>
          <w:rFonts w:ascii="Times New Roman" w:eastAsia="Times New Roman" w:hAnsi="Times New Roman" w:cs="Times New Roman"/>
          <w:sz w:val="24"/>
          <w:szCs w:val="24"/>
        </w:rPr>
        <w:t>compani</w:t>
      </w:r>
      <w:r w:rsidRPr="00707D38">
        <w:rPr>
          <w:rFonts w:ascii="Times New Roman" w:eastAsia="Times New Roman" w:hAnsi="Times New Roman" w:cs="Times New Roman"/>
          <w:sz w:val="24"/>
          <w:szCs w:val="24"/>
        </w:rPr>
        <w:t>es reporting net revenues of 0.09 million to 0.9 million baht.</w:t>
      </w:r>
    </w:p>
    <w:p w14:paraId="1DD07FE1" w14:textId="62773B8C"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Each business sold 17 distinct sorts of significant products (Graph 4). Around 24.9% of the </w:t>
      </w:r>
      <w:r w:rsidR="00952D81">
        <w:rPr>
          <w:rFonts w:ascii="Times New Roman" w:eastAsia="Times New Roman" w:hAnsi="Times New Roman" w:cs="Times New Roman"/>
          <w:sz w:val="24"/>
          <w:szCs w:val="24"/>
        </w:rPr>
        <w:t>compani</w:t>
      </w:r>
      <w:r w:rsidRPr="00707D38">
        <w:rPr>
          <w:rFonts w:ascii="Times New Roman" w:eastAsia="Times New Roman" w:hAnsi="Times New Roman" w:cs="Times New Roman"/>
          <w:sz w:val="24"/>
          <w:szCs w:val="24"/>
        </w:rPr>
        <w:t xml:space="preserve">es in this survey engage in the poultry category. 11.95% of all </w:t>
      </w:r>
      <w:r w:rsidR="00952D81">
        <w:rPr>
          <w:rFonts w:ascii="Times New Roman" w:eastAsia="Times New Roman" w:hAnsi="Times New Roman" w:cs="Times New Roman"/>
          <w:sz w:val="24"/>
          <w:szCs w:val="24"/>
        </w:rPr>
        <w:t>compani</w:t>
      </w:r>
      <w:r w:rsidRPr="00707D38">
        <w:rPr>
          <w:rFonts w:ascii="Times New Roman" w:eastAsia="Times New Roman" w:hAnsi="Times New Roman" w:cs="Times New Roman"/>
          <w:sz w:val="24"/>
          <w:szCs w:val="24"/>
        </w:rPr>
        <w:t xml:space="preserve">es were engaged in processed seafood and snacks combined. Some goods display lower values of under 11.5%. </w:t>
      </w:r>
      <w:r w:rsidR="00952D81">
        <w:rPr>
          <w:rFonts w:ascii="Times New Roman" w:eastAsia="Times New Roman" w:hAnsi="Times New Roman" w:cs="Times New Roman"/>
          <w:sz w:val="24"/>
          <w:szCs w:val="24"/>
        </w:rPr>
        <w:t>Just one (1) business</w:t>
      </w:r>
      <w:r w:rsidRPr="00707D38">
        <w:rPr>
          <w:rFonts w:ascii="Times New Roman" w:eastAsia="Times New Roman" w:hAnsi="Times New Roman" w:cs="Times New Roman"/>
          <w:sz w:val="24"/>
          <w:szCs w:val="24"/>
        </w:rPr>
        <w:t xml:space="preserve"> produced </w:t>
      </w:r>
      <w:r w:rsidR="001830E7" w:rsidRPr="00707D38">
        <w:rPr>
          <w:rFonts w:ascii="Times New Roman" w:eastAsia="Times New Roman" w:hAnsi="Times New Roman" w:cs="Times New Roman"/>
          <w:sz w:val="24"/>
          <w:szCs w:val="24"/>
        </w:rPr>
        <w:t>natural and</w:t>
      </w:r>
      <w:r w:rsidRPr="00707D38">
        <w:rPr>
          <w:rFonts w:ascii="Times New Roman" w:eastAsia="Times New Roman" w:hAnsi="Times New Roman" w:cs="Times New Roman"/>
          <w:sz w:val="24"/>
          <w:szCs w:val="24"/>
        </w:rPr>
        <w:t xml:space="preserve"> prepared beef (0.78%) and roster eggs. Thais have been consuming more poultry products since 1999</w:t>
      </w:r>
      <w:r w:rsidR="005E1006">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since they are </w:t>
      </w:r>
      <w:r w:rsidR="005E1006">
        <w:rPr>
          <w:rFonts w:ascii="Times New Roman" w:eastAsia="Times New Roman" w:hAnsi="Times New Roman" w:cs="Times New Roman"/>
          <w:sz w:val="24"/>
          <w:szCs w:val="24"/>
        </w:rPr>
        <w:t>lower</w:t>
      </w:r>
      <w:r w:rsidR="007443C5">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cost and have more protein than other meats like pork, beef, and goat. List meat, poultry</w:t>
      </w:r>
      <w:r w:rsidR="005E1006">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ready-to-cook meals, and chicken nuggets are examples of poultry products constantly offered at superstores, convenience stores, fast-food restaurants, and wet markets. Fast food restaurants</w:t>
      </w:r>
      <w:r w:rsidR="00952D81">
        <w:rPr>
          <w:rFonts w:ascii="Times New Roman" w:eastAsia="Times New Roman" w:hAnsi="Times New Roman" w:cs="Times New Roman"/>
          <w:sz w:val="24"/>
          <w:szCs w:val="24"/>
        </w:rPr>
        <w:t>, in particular, are leaders in the domestic chain</w:t>
      </w:r>
      <w:r w:rsidR="008353C2">
        <w:rPr>
          <w:rFonts w:ascii="Times New Roman" w:eastAsia="Times New Roman" w:hAnsi="Times New Roman" w:cs="Times New Roman"/>
          <w:sz w:val="24"/>
          <w:szCs w:val="24"/>
        </w:rPr>
        <w:t xml:space="preserve"> and</w:t>
      </w:r>
      <w:r w:rsidR="00952D81">
        <w:rPr>
          <w:rFonts w:ascii="Times New Roman" w:eastAsia="Times New Roman" w:hAnsi="Times New Roman" w:cs="Times New Roman"/>
          <w:sz w:val="24"/>
          <w:szCs w:val="24"/>
        </w:rPr>
        <w:t xml:space="preserve"> have a wide range of menu selections for chicken dinners,</w:t>
      </w:r>
      <w:r w:rsidRPr="00707D38">
        <w:rPr>
          <w:rFonts w:ascii="Times New Roman" w:eastAsia="Times New Roman" w:hAnsi="Times New Roman" w:cs="Times New Roman"/>
          <w:sz w:val="24"/>
          <w:szCs w:val="24"/>
        </w:rPr>
        <w:t xml:space="preserve"> and have significantly expanded their networks.</w:t>
      </w:r>
    </w:p>
    <w:p w14:paraId="1E167700" w14:textId="302D01C8" w:rsidR="00952D81"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It is an authority's effort to forbid the importation of poultry products and strictly regulate the domestic foodstuff market. Its profitability stopped the distributor from entering the domiciliary market</w:t>
      </w:r>
      <w:r w:rsidR="00952D81">
        <w:rPr>
          <w:rFonts w:ascii="Times New Roman" w:eastAsia="Times New Roman" w:hAnsi="Times New Roman" w:cs="Times New Roman"/>
          <w:sz w:val="24"/>
          <w:szCs w:val="24"/>
        </w:rPr>
        <w:t>. It</w:t>
      </w:r>
      <w:r w:rsidRPr="00707D38">
        <w:rPr>
          <w:rFonts w:ascii="Times New Roman" w:eastAsia="Times New Roman" w:hAnsi="Times New Roman" w:cs="Times New Roman"/>
          <w:sz w:val="24"/>
          <w:szCs w:val="24"/>
        </w:rPr>
        <w:t xml:space="preserve"> assisted regional chicken farmers in Thailand by providing import licenses, charging hefty taxes, and charging a discriminatory import permission price for chilled or frozen uncooked meat. Demonstrates the impact of internal SSCM procedures on the sustainability of the foodstuffs industry. Equations (3) through (5) illustrate the connections between internal feasible distributor chain action (SSCM) and many aspects of production, including financial, social, and environmental. According to 1 Equation (3), which is 0.7811, inside SCCM actions were responsible for almost 78% of the variances in surrounding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erformance.</w:t>
      </w:r>
    </w:p>
    <w:p w14:paraId="77909037" w14:textId="1E382BFA" w:rsidR="00952D81"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Moreover</w:t>
      </w:r>
      <w:r w:rsidR="001830E7" w:rsidRPr="00707D38">
        <w:rPr>
          <w:rFonts w:ascii="Times New Roman" w:eastAsia="Times New Roman" w:hAnsi="Times New Roman" w:cs="Times New Roman"/>
          <w:sz w:val="24"/>
          <w:szCs w:val="24"/>
        </w:rPr>
        <w:t>, 2</w:t>
      </w:r>
      <w:r w:rsidRPr="00707D38">
        <w:rPr>
          <w:rFonts w:ascii="Times New Roman" w:eastAsia="Times New Roman" w:hAnsi="Times New Roman" w:cs="Times New Roman"/>
          <w:sz w:val="24"/>
          <w:szCs w:val="24"/>
        </w:rPr>
        <w:t xml:space="preserve"> of Equation (4) </w:t>
      </w:r>
      <w:r w:rsidR="001830E7" w:rsidRPr="00707D38">
        <w:rPr>
          <w:rFonts w:ascii="Times New Roman" w:eastAsia="Times New Roman" w:hAnsi="Times New Roman" w:cs="Times New Roman"/>
          <w:sz w:val="24"/>
          <w:szCs w:val="24"/>
        </w:rPr>
        <w:t>and 3</w:t>
      </w:r>
      <w:r w:rsidRPr="00707D38">
        <w:rPr>
          <w:rFonts w:ascii="Times New Roman" w:eastAsia="Times New Roman" w:hAnsi="Times New Roman" w:cs="Times New Roman"/>
          <w:sz w:val="24"/>
          <w:szCs w:val="24"/>
        </w:rPr>
        <w:t xml:space="preserve"> of Equation (5) demonstrate that inside SCCM actions affect roughly 85% and 81%</w:t>
      </w:r>
      <w:r w:rsidR="00952D81">
        <w:rPr>
          <w:rFonts w:ascii="Times New Roman" w:eastAsia="Times New Roman" w:hAnsi="Times New Roman" w:cs="Times New Roman"/>
          <w:sz w:val="24"/>
          <w:szCs w:val="24"/>
        </w:rPr>
        <w:t xml:space="preserve"> of the variances in financial and social production, respectively</w:t>
      </w:r>
      <w:r w:rsidRPr="00707D38">
        <w:rPr>
          <w:rFonts w:ascii="Times New Roman" w:eastAsia="Times New Roman" w:hAnsi="Times New Roman" w:cs="Times New Roman"/>
          <w:sz w:val="24"/>
          <w:szCs w:val="24"/>
        </w:rPr>
        <w:t xml:space="preserve">. Variations in the </w:t>
      </w:r>
      <w:r w:rsidR="00952D81">
        <w:rPr>
          <w:rFonts w:ascii="Times New Roman" w:eastAsia="Times New Roman" w:hAnsi="Times New Roman" w:cs="Times New Roman"/>
          <w:sz w:val="24"/>
          <w:szCs w:val="24"/>
        </w:rPr>
        <w:t>output</w:t>
      </w:r>
      <w:r w:rsidRPr="00707D38">
        <w:rPr>
          <w:rFonts w:ascii="Times New Roman" w:eastAsia="Times New Roman" w:hAnsi="Times New Roman" w:cs="Times New Roman"/>
          <w:sz w:val="24"/>
          <w:szCs w:val="24"/>
        </w:rPr>
        <w:t xml:space="preserve"> of the economy and society, respectively (Graph 5). 4 of Eq. (6) for the outside SSCM shows that external SSCM </w:t>
      </w:r>
      <w:r w:rsidR="00BA6BAD" w:rsidRPr="00707D38">
        <w:rPr>
          <w:rFonts w:ascii="Times New Roman" w:eastAsia="Times New Roman" w:hAnsi="Times New Roman" w:cs="Times New Roman"/>
          <w:sz w:val="24"/>
          <w:szCs w:val="24"/>
        </w:rPr>
        <w:t>practices</w:t>
      </w:r>
      <w:r w:rsidRPr="00707D38">
        <w:rPr>
          <w:rFonts w:ascii="Times New Roman" w:eastAsia="Times New Roman" w:hAnsi="Times New Roman" w:cs="Times New Roman"/>
          <w:sz w:val="24"/>
          <w:szCs w:val="24"/>
        </w:rPr>
        <w:t xml:space="preserve"> affect roughly 82% of variations in financial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 xml:space="preserve">erformance; show that outside SSCM actions act on </w:t>
      </w:r>
      <w:r w:rsidR="00952D81">
        <w:rPr>
          <w:rFonts w:ascii="Times New Roman" w:eastAsia="Times New Roman" w:hAnsi="Times New Roman" w:cs="Times New Roman"/>
          <w:sz w:val="24"/>
          <w:szCs w:val="24"/>
        </w:rPr>
        <w:t>approximate</w:t>
      </w:r>
      <w:r w:rsidRPr="00707D38">
        <w:rPr>
          <w:rFonts w:ascii="Times New Roman" w:eastAsia="Times New Roman" w:hAnsi="Times New Roman" w:cs="Times New Roman"/>
          <w:sz w:val="24"/>
          <w:szCs w:val="24"/>
        </w:rPr>
        <w:t xml:space="preserve">ly 76% and 86% of variations in financial and social production, respectively. </w:t>
      </w:r>
      <w:r w:rsidR="00952D81">
        <w:rPr>
          <w:rFonts w:ascii="Times New Roman" w:eastAsia="Times New Roman" w:hAnsi="Times New Roman" w:cs="Times New Roman"/>
          <w:sz w:val="24"/>
          <w:szCs w:val="24"/>
        </w:rPr>
        <w:t>It focuses on how inside SSCM procedures relate to eco-frie</w:t>
      </w:r>
      <w:r w:rsidR="005E1006">
        <w:rPr>
          <w:rFonts w:ascii="Times New Roman" w:eastAsia="Times New Roman" w:hAnsi="Times New Roman" w:cs="Times New Roman"/>
          <w:sz w:val="24"/>
          <w:szCs w:val="24"/>
        </w:rPr>
        <w:t>ndliness</w:t>
      </w:r>
      <w:r w:rsidRPr="00707D38">
        <w:rPr>
          <w:rFonts w:ascii="Times New Roman" w:eastAsia="Times New Roman" w:hAnsi="Times New Roman" w:cs="Times New Roman"/>
          <w:sz w:val="24"/>
          <w:szCs w:val="24"/>
        </w:rPr>
        <w:t xml:space="preserve">. The findings showed that the following variables </w:t>
      </w:r>
      <w:r w:rsidR="00952D81">
        <w:rPr>
          <w:rFonts w:ascii="Times New Roman" w:eastAsia="Times New Roman" w:hAnsi="Times New Roman" w:cs="Times New Roman"/>
          <w:sz w:val="24"/>
          <w:szCs w:val="24"/>
        </w:rPr>
        <w:t>positively connected</w:t>
      </w:r>
      <w:r w:rsidRPr="00707D38">
        <w:rPr>
          <w:rFonts w:ascii="Times New Roman" w:eastAsia="Times New Roman" w:hAnsi="Times New Roman" w:cs="Times New Roman"/>
          <w:sz w:val="24"/>
          <w:szCs w:val="24"/>
        </w:rPr>
        <w:t xml:space="preserve"> with eco-friendly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erformance: general environmental regulation action, environmental protection management, and foodstuffs security management. In contrast, the variables of feasible fill</w:t>
      </w:r>
      <w:r w:rsidR="007443C5">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up had </w:t>
      </w:r>
      <w:r w:rsidR="00952D81">
        <w:rPr>
          <w:rFonts w:ascii="Times New Roman" w:eastAsia="Times New Roman" w:hAnsi="Times New Roman" w:cs="Times New Roman"/>
          <w:sz w:val="24"/>
          <w:szCs w:val="24"/>
        </w:rPr>
        <w:t>hostil</w:t>
      </w:r>
      <w:r w:rsidRPr="00707D38">
        <w:rPr>
          <w:rFonts w:ascii="Times New Roman" w:eastAsia="Times New Roman" w:hAnsi="Times New Roman" w:cs="Times New Roman"/>
          <w:sz w:val="24"/>
          <w:szCs w:val="24"/>
        </w:rPr>
        <w:t xml:space="preserve">e relationships with eco-friendly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erformance.</w:t>
      </w:r>
    </w:p>
    <w:p w14:paraId="62C6927C" w14:textId="6BFBEAF0"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Regarding the correlation between inside SSCM actions and financial production, feasible packaging had a rejection correlation with financial production</w:t>
      </w:r>
      <w:r w:rsidR="00952D81">
        <w:rPr>
          <w:rFonts w:ascii="Times New Roman" w:eastAsia="Times New Roman" w:hAnsi="Times New Roman" w:cs="Times New Roman"/>
          <w:sz w:val="24"/>
          <w:szCs w:val="24"/>
        </w:rPr>
        <w:t>. In contrast,</w:t>
      </w:r>
      <w:r w:rsidRPr="00707D38">
        <w:rPr>
          <w:rFonts w:ascii="Times New Roman" w:eastAsia="Times New Roman" w:hAnsi="Times New Roman" w:cs="Times New Roman"/>
          <w:sz w:val="24"/>
          <w:szCs w:val="24"/>
        </w:rPr>
        <w:t xml:space="preserve"> eco-friendly management, environmental protection operation</w:t>
      </w:r>
      <w:r w:rsidR="00952D81">
        <w:rPr>
          <w:rFonts w:ascii="Times New Roman" w:eastAsia="Times New Roman" w:hAnsi="Times New Roman" w:cs="Times New Roman"/>
          <w:sz w:val="24"/>
          <w:szCs w:val="24"/>
        </w:rPr>
        <w:t>s, food security management, social service, and philanthropy have</w:t>
      </w:r>
      <w:r w:rsidRPr="00707D38">
        <w:rPr>
          <w:rFonts w:ascii="Times New Roman" w:eastAsia="Times New Roman" w:hAnsi="Times New Roman" w:cs="Times New Roman"/>
          <w:sz w:val="24"/>
          <w:szCs w:val="24"/>
        </w:rPr>
        <w:t xml:space="preserve"> </w:t>
      </w:r>
      <w:r w:rsidR="00952D81">
        <w:rPr>
          <w:rFonts w:ascii="Times New Roman" w:eastAsia="Times New Roman" w:hAnsi="Times New Roman" w:cs="Times New Roman"/>
          <w:sz w:val="24"/>
          <w:szCs w:val="24"/>
        </w:rPr>
        <w:t>practical</w:t>
      </w:r>
      <w:r w:rsidRPr="00707D38">
        <w:rPr>
          <w:rFonts w:ascii="Times New Roman" w:eastAsia="Times New Roman" w:hAnsi="Times New Roman" w:cs="Times New Roman"/>
          <w:sz w:val="24"/>
          <w:szCs w:val="24"/>
        </w:rPr>
        <w:t xml:space="preserve"> correlations. </w:t>
      </w:r>
      <w:r w:rsidR="00952D81">
        <w:rPr>
          <w:rFonts w:ascii="Times New Roman" w:eastAsia="Times New Roman" w:hAnsi="Times New Roman" w:cs="Times New Roman"/>
          <w:sz w:val="24"/>
          <w:szCs w:val="24"/>
        </w:rPr>
        <w:t xml:space="preserve">They </w:t>
      </w:r>
      <w:r w:rsidRPr="00707D38">
        <w:rPr>
          <w:rFonts w:ascii="Times New Roman" w:eastAsia="Times New Roman" w:hAnsi="Times New Roman" w:cs="Times New Roman"/>
          <w:sz w:val="24"/>
          <w:szCs w:val="24"/>
        </w:rPr>
        <w:t>investigate the connection between SSCM inside processes and social production. The findings showed that social production was effective with eco-friendly regulation, environmental security management, foodstuff security management, social service and charity but adversely correlated with feasible packaging.</w:t>
      </w:r>
    </w:p>
    <w:p w14:paraId="76EE7E47" w14:textId="69DB14FF"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lastRenderedPageBreak/>
        <w:t xml:space="preserve">Show the relationships between the externally feasible supply chain actions (SSCM) </w:t>
      </w:r>
      <w:r w:rsidR="00952D8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 xml:space="preserve">erformance and its impact on the financial, social, and environmental spheres. </w:t>
      </w:r>
      <w:r w:rsidR="00952D81">
        <w:rPr>
          <w:rFonts w:ascii="Times New Roman" w:eastAsia="Times New Roman" w:hAnsi="Times New Roman" w:cs="Times New Roman"/>
          <w:sz w:val="24"/>
          <w:szCs w:val="24"/>
        </w:rPr>
        <w:t>E</w:t>
      </w:r>
      <w:r w:rsidRPr="00707D38">
        <w:rPr>
          <w:rFonts w:ascii="Times New Roman" w:eastAsia="Times New Roman" w:hAnsi="Times New Roman" w:cs="Times New Roman"/>
          <w:sz w:val="24"/>
          <w:szCs w:val="24"/>
        </w:rPr>
        <w:t xml:space="preserve">quation 6 demonstrated a positive relationship between the following variables and environmental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erformance: strategic performance measures with suppliers, reliance on expert opinion and past supplier performance and decisions, adoption of technological integration, and engagement in a long-term relationship with suppliers. On the other hand, supply chain partner collaboration and indi</w:t>
      </w:r>
      <w:r w:rsidR="00952D81">
        <w:rPr>
          <w:rFonts w:ascii="Times New Roman" w:eastAsia="Times New Roman" w:hAnsi="Times New Roman" w:cs="Times New Roman"/>
          <w:sz w:val="24"/>
          <w:szCs w:val="24"/>
        </w:rPr>
        <w:t xml:space="preserve">vidual supplier monitoring </w:t>
      </w:r>
      <w:r w:rsidR="005E1006">
        <w:rPr>
          <w:rFonts w:ascii="Times New Roman" w:eastAsia="Times New Roman" w:hAnsi="Times New Roman" w:cs="Times New Roman"/>
          <w:sz w:val="24"/>
          <w:szCs w:val="24"/>
        </w:rPr>
        <w:t xml:space="preserve">are </w:t>
      </w:r>
      <w:r w:rsidR="00952D81">
        <w:rPr>
          <w:rFonts w:ascii="Times New Roman" w:eastAsia="Times New Roman" w:hAnsi="Times New Roman" w:cs="Times New Roman"/>
          <w:sz w:val="24"/>
          <w:szCs w:val="24"/>
        </w:rPr>
        <w:t>inversely connect</w:t>
      </w:r>
      <w:r w:rsidR="005E1006">
        <w:rPr>
          <w:rFonts w:ascii="Times New Roman" w:eastAsia="Times New Roman" w:hAnsi="Times New Roman" w:cs="Times New Roman"/>
          <w:sz w:val="24"/>
          <w:szCs w:val="24"/>
        </w:rPr>
        <w:t>ed</w:t>
      </w:r>
      <w:r w:rsidR="00952D81">
        <w:rPr>
          <w:rFonts w:ascii="Times New Roman" w:eastAsia="Times New Roman" w:hAnsi="Times New Roman" w:cs="Times New Roman"/>
          <w:sz w:val="24"/>
          <w:szCs w:val="24"/>
        </w:rPr>
        <w:t xml:space="preserve"> </w:t>
      </w:r>
      <w:r w:rsidRPr="00707D38">
        <w:rPr>
          <w:rFonts w:ascii="Times New Roman" w:eastAsia="Times New Roman" w:hAnsi="Times New Roman" w:cs="Times New Roman"/>
          <w:sz w:val="24"/>
          <w:szCs w:val="24"/>
        </w:rPr>
        <w:t>with eco-friendly production. Involvement in supplier qualification and selection process regulations, strategic process measures with wholesalers, concern over suppliers' organizational factors, reliance on expert opinion and previous supplier production and decisions, adoption of technological integration, and involvement in long-term relationships are all examples of actions that had strong connections to financial production. Element 8 of equation 8 reveals that strategic process measures with suppliers, reliance on expert opinion and previous supplier performance, adoption of technological integration, and foodstuffs security management had an effective connection with social production. However, monitoring individual suppliers and joint expansion with partners in the supply chain adversely affected eco-friendly production. Neve</w:t>
      </w:r>
      <w:r w:rsidR="00952D81">
        <w:rPr>
          <w:rFonts w:ascii="Times New Roman" w:eastAsia="Times New Roman" w:hAnsi="Times New Roman" w:cs="Times New Roman"/>
          <w:sz w:val="24"/>
          <w:szCs w:val="24"/>
        </w:rPr>
        <w:t xml:space="preserve">rtheless, social processes are negatively impacted </w:t>
      </w:r>
      <w:r w:rsidRPr="00707D38">
        <w:rPr>
          <w:rFonts w:ascii="Times New Roman" w:eastAsia="Times New Roman" w:hAnsi="Times New Roman" w:cs="Times New Roman"/>
          <w:sz w:val="24"/>
          <w:szCs w:val="24"/>
        </w:rPr>
        <w:t>by supplier monitoring and cooperative expansion with supply chain partners.</w:t>
      </w:r>
    </w:p>
    <w:p w14:paraId="366F64D3" w14:textId="5998C98F"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The outcomes are discussed briefly in the paragraphs that follow</w:t>
      </w:r>
      <w:r w:rsidR="005E1006">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inside SSCM procedures</w:t>
      </w:r>
      <w:r w:rsidR="00952D81">
        <w:rPr>
          <w:rFonts w:ascii="Times New Roman" w:eastAsia="Times New Roman" w:hAnsi="Times New Roman" w:cs="Times New Roman"/>
          <w:sz w:val="24"/>
          <w:szCs w:val="24"/>
        </w:rPr>
        <w:t>, significantly impacting</w:t>
      </w:r>
      <w:r w:rsidRPr="00707D38">
        <w:rPr>
          <w:rFonts w:ascii="Times New Roman" w:eastAsia="Times New Roman" w:hAnsi="Times New Roman" w:cs="Times New Roman"/>
          <w:sz w:val="24"/>
          <w:szCs w:val="24"/>
        </w:rPr>
        <w:t xml:space="preserve"> how environmentally responsible a company is. This study discovered that </w:t>
      </w:r>
      <w:r w:rsidR="00952D81">
        <w:rPr>
          <w:rFonts w:ascii="Times New Roman" w:eastAsia="Times New Roman" w:hAnsi="Times New Roman" w:cs="Times New Roman"/>
          <w:sz w:val="24"/>
          <w:szCs w:val="24"/>
        </w:rPr>
        <w:t>socially and environmentally responsible regulations were highly dominant in the food industry</w:t>
      </w:r>
      <w:r w:rsidRPr="00707D38">
        <w:rPr>
          <w:rFonts w:ascii="Times New Roman" w:eastAsia="Times New Roman" w:hAnsi="Times New Roman" w:cs="Times New Roman"/>
          <w:sz w:val="24"/>
          <w:szCs w:val="24"/>
        </w:rPr>
        <w:t>. Compar</w:t>
      </w:r>
      <w:r w:rsidR="007443C5">
        <w:rPr>
          <w:rFonts w:ascii="Times New Roman" w:eastAsia="Times New Roman" w:hAnsi="Times New Roman" w:cs="Times New Roman"/>
          <w:sz w:val="24"/>
          <w:szCs w:val="24"/>
        </w:rPr>
        <w:t>ed</w:t>
      </w:r>
      <w:r w:rsidRPr="00707D38">
        <w:rPr>
          <w:rFonts w:ascii="Times New Roman" w:eastAsia="Times New Roman" w:hAnsi="Times New Roman" w:cs="Times New Roman"/>
          <w:sz w:val="24"/>
          <w:szCs w:val="24"/>
        </w:rPr>
        <w:t xml:space="preserve"> to other businesses </w:t>
      </w:r>
      <w:r w:rsidR="00952D81">
        <w:rPr>
          <w:rFonts w:ascii="Times New Roman" w:eastAsia="Times New Roman" w:hAnsi="Times New Roman" w:cs="Times New Roman"/>
          <w:sz w:val="24"/>
          <w:szCs w:val="24"/>
        </w:rPr>
        <w:t>concerned about this issue, foodstuffs industries</w:t>
      </w:r>
      <w:r w:rsidRPr="00707D38">
        <w:rPr>
          <w:rFonts w:ascii="Times New Roman" w:eastAsia="Times New Roman" w:hAnsi="Times New Roman" w:cs="Times New Roman"/>
          <w:sz w:val="24"/>
          <w:szCs w:val="24"/>
        </w:rPr>
        <w:t xml:space="preserve"> concerned about social responsibility and eco-friendly r</w:t>
      </w:r>
      <w:r w:rsidR="00952D81">
        <w:rPr>
          <w:rFonts w:ascii="Times New Roman" w:eastAsia="Times New Roman" w:hAnsi="Times New Roman" w:cs="Times New Roman"/>
          <w:sz w:val="24"/>
          <w:szCs w:val="24"/>
        </w:rPr>
        <w:t>ule</w:t>
      </w:r>
      <w:r w:rsidRPr="00707D38">
        <w:rPr>
          <w:rFonts w:ascii="Times New Roman" w:eastAsia="Times New Roman" w:hAnsi="Times New Roman" w:cs="Times New Roman"/>
          <w:sz w:val="24"/>
          <w:szCs w:val="24"/>
        </w:rPr>
        <w:t xml:space="preserve">s were able to meet their environmental development aims. According to earlier research, applying environmental action could improve environmental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 xml:space="preserve">erformance. Also, </w:t>
      </w:r>
      <w:r w:rsidR="00952D81">
        <w:rPr>
          <w:rFonts w:ascii="Times New Roman" w:eastAsia="Times New Roman" w:hAnsi="Times New Roman" w:cs="Times New Roman"/>
          <w:sz w:val="24"/>
          <w:szCs w:val="24"/>
        </w:rPr>
        <w:t xml:space="preserve">socially responsible action would raise awareness by enhancing the company's eco-friendly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erformance and conserving the environment, especially among employees.</w:t>
      </w:r>
    </w:p>
    <w:p w14:paraId="651F598F" w14:textId="5F5D1ED5" w:rsidR="00952D81"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The findings of this case further demonstrate the connection between inside SSCM procedures and financial achievement. Increasing the financial process is undoubtedly the most crucial aspect that all businesses want to </w:t>
      </w:r>
      <w:r w:rsidR="005E1006">
        <w:rPr>
          <w:rFonts w:ascii="Times New Roman" w:eastAsia="Times New Roman" w:hAnsi="Times New Roman" w:cs="Times New Roman"/>
          <w:sz w:val="24"/>
          <w:szCs w:val="24"/>
        </w:rPr>
        <w:t>achieve</w:t>
      </w:r>
      <w:r w:rsidRPr="00707D38">
        <w:rPr>
          <w:rFonts w:ascii="Times New Roman" w:eastAsia="Times New Roman" w:hAnsi="Times New Roman" w:cs="Times New Roman"/>
          <w:sz w:val="24"/>
          <w:szCs w:val="24"/>
        </w:rPr>
        <w:t xml:space="preserve">. Businesses that adopt environmental management strategies may experience reductions in </w:t>
      </w:r>
      <w:r w:rsidR="00952D8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erformance and operating expenses. Companies that combine economic strategy with environmental responsibility may</w:t>
      </w:r>
      <w:r w:rsidR="00952D81">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therefore</w:t>
      </w:r>
      <w:r w:rsidR="00952D81">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have resource-saving effects, an improvement in their brand's reputation, and improved owner interactions, all of which are important factors in their ability to increase profit. It emphasizes how eco-friendly concerns, the growth of environmental</w:t>
      </w:r>
      <w:r w:rsidR="007443C5">
        <w:rPr>
          <w:rFonts w:ascii="Times New Roman" w:eastAsia="Times New Roman" w:hAnsi="Times New Roman" w:cs="Times New Roman"/>
          <w:sz w:val="24"/>
          <w:szCs w:val="24"/>
        </w:rPr>
        <w:t xml:space="preserve"> </w:t>
      </w:r>
      <w:r w:rsidRPr="00707D38">
        <w:rPr>
          <w:rFonts w:ascii="Times New Roman" w:eastAsia="Times New Roman" w:hAnsi="Times New Roman" w:cs="Times New Roman"/>
          <w:sz w:val="24"/>
          <w:szCs w:val="24"/>
        </w:rPr>
        <w:t xml:space="preserve">brands for easier </w:t>
      </w:r>
      <w:r w:rsidR="00952D81">
        <w:rPr>
          <w:rFonts w:ascii="Times New Roman" w:eastAsia="Times New Roman" w:hAnsi="Times New Roman" w:cs="Times New Roman"/>
          <w:sz w:val="24"/>
          <w:szCs w:val="24"/>
        </w:rPr>
        <w:t>market acces</w:t>
      </w:r>
      <w:r w:rsidRPr="00707D38">
        <w:rPr>
          <w:rFonts w:ascii="Times New Roman" w:eastAsia="Times New Roman" w:hAnsi="Times New Roman" w:cs="Times New Roman"/>
          <w:sz w:val="24"/>
          <w:szCs w:val="24"/>
        </w:rPr>
        <w:t xml:space="preserve">s, and a strong network of industry partners are all </w:t>
      </w:r>
      <w:r w:rsidR="00E9502D" w:rsidRPr="00707D38">
        <w:rPr>
          <w:rFonts w:ascii="Times New Roman" w:eastAsia="Times New Roman" w:hAnsi="Times New Roman" w:cs="Times New Roman"/>
          <w:sz w:val="24"/>
          <w:szCs w:val="24"/>
        </w:rPr>
        <w:t>favo</w:t>
      </w:r>
      <w:r w:rsidR="00E9502D">
        <w:rPr>
          <w:rFonts w:ascii="Times New Roman" w:eastAsia="Times New Roman" w:hAnsi="Times New Roman" w:cs="Times New Roman"/>
          <w:sz w:val="24"/>
          <w:szCs w:val="24"/>
        </w:rPr>
        <w:t>u</w:t>
      </w:r>
      <w:r w:rsidR="00E9502D" w:rsidRPr="00707D38">
        <w:rPr>
          <w:rFonts w:ascii="Times New Roman" w:eastAsia="Times New Roman" w:hAnsi="Times New Roman" w:cs="Times New Roman"/>
          <w:sz w:val="24"/>
          <w:szCs w:val="24"/>
        </w:rPr>
        <w:t>rable</w:t>
      </w:r>
      <w:r w:rsidRPr="00707D38">
        <w:rPr>
          <w:rFonts w:ascii="Times New Roman" w:eastAsia="Times New Roman" w:hAnsi="Times New Roman" w:cs="Times New Roman"/>
          <w:sz w:val="24"/>
          <w:szCs w:val="24"/>
        </w:rPr>
        <w:t xml:space="preserve"> to a company's reputation and </w:t>
      </w:r>
      <w:r w:rsidR="001830E7" w:rsidRPr="00707D38">
        <w:rPr>
          <w:rFonts w:ascii="Times New Roman" w:eastAsia="Times New Roman" w:hAnsi="Times New Roman" w:cs="Times New Roman"/>
          <w:sz w:val="24"/>
          <w:szCs w:val="24"/>
        </w:rPr>
        <w:t>image</w:t>
      </w:r>
      <w:r w:rsidR="005E1006">
        <w:rPr>
          <w:rFonts w:ascii="Times New Roman" w:eastAsia="Times New Roman" w:hAnsi="Times New Roman" w:cs="Times New Roman"/>
          <w:sz w:val="24"/>
          <w:szCs w:val="24"/>
        </w:rPr>
        <w:t>,</w:t>
      </w:r>
      <w:r w:rsidR="001830E7" w:rsidRPr="00707D38">
        <w:rPr>
          <w:rFonts w:ascii="Times New Roman" w:eastAsia="Times New Roman" w:hAnsi="Times New Roman" w:cs="Times New Roman"/>
          <w:sz w:val="24"/>
          <w:szCs w:val="24"/>
        </w:rPr>
        <w:t xml:space="preserve"> </w:t>
      </w:r>
      <w:r w:rsidR="008353C2">
        <w:rPr>
          <w:rFonts w:ascii="Times New Roman" w:eastAsia="Times New Roman" w:hAnsi="Times New Roman" w:cs="Times New Roman"/>
          <w:sz w:val="24"/>
          <w:szCs w:val="24"/>
        </w:rPr>
        <w:t>as well a</w:t>
      </w:r>
      <w:r w:rsidR="001830E7" w:rsidRPr="00707D38">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the price. Utilizing </w:t>
      </w:r>
      <w:r w:rsidR="00952D81">
        <w:rPr>
          <w:rFonts w:ascii="Times New Roman" w:eastAsia="Times New Roman" w:hAnsi="Times New Roman" w:cs="Times New Roman"/>
          <w:sz w:val="24"/>
          <w:szCs w:val="24"/>
        </w:rPr>
        <w:t>eco-friendly products and procedures could increase production effectiveness, minimize resource usage, and</w:t>
      </w:r>
      <w:r w:rsidRPr="00707D38">
        <w:rPr>
          <w:rFonts w:ascii="Times New Roman" w:eastAsia="Times New Roman" w:hAnsi="Times New Roman" w:cs="Times New Roman"/>
          <w:sz w:val="24"/>
          <w:szCs w:val="24"/>
        </w:rPr>
        <w:t xml:space="preserve"> l</w:t>
      </w:r>
      <w:r w:rsidR="007443C5">
        <w:rPr>
          <w:rFonts w:ascii="Times New Roman" w:eastAsia="Times New Roman" w:hAnsi="Times New Roman" w:cs="Times New Roman"/>
          <w:sz w:val="24"/>
          <w:szCs w:val="24"/>
        </w:rPr>
        <w:t>ower</w:t>
      </w:r>
      <w:r w:rsidRPr="00707D38">
        <w:rPr>
          <w:rFonts w:ascii="Times New Roman" w:eastAsia="Times New Roman" w:hAnsi="Times New Roman" w:cs="Times New Roman"/>
          <w:sz w:val="24"/>
          <w:szCs w:val="24"/>
        </w:rPr>
        <w:t xml:space="preserve"> performance costs. The findings of the study demonstrated that socially conscious management enhanced financial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erformance.</w:t>
      </w:r>
    </w:p>
    <w:p w14:paraId="6A7BD661" w14:textId="518A7B43"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Similar</w:t>
      </w:r>
      <w:r w:rsidR="00952D81">
        <w:rPr>
          <w:rFonts w:ascii="Times New Roman" w:eastAsia="Times New Roman" w:hAnsi="Times New Roman" w:cs="Times New Roman"/>
          <w:sz w:val="24"/>
          <w:szCs w:val="24"/>
        </w:rPr>
        <w:t>ly</w:t>
      </w:r>
      <w:r w:rsidRPr="00707D38">
        <w:rPr>
          <w:rFonts w:ascii="Times New Roman" w:eastAsia="Times New Roman" w:hAnsi="Times New Roman" w:cs="Times New Roman"/>
          <w:sz w:val="24"/>
          <w:szCs w:val="24"/>
        </w:rPr>
        <w:t xml:space="preserve">, prior research has shown that businesses that enhance workplace security conditions may decrease accidents, boost productivity, lower systemic losses, and </w:t>
      </w:r>
      <w:r w:rsidR="00952D81">
        <w:rPr>
          <w:rFonts w:ascii="Times New Roman" w:eastAsia="Times New Roman" w:hAnsi="Times New Roman" w:cs="Times New Roman"/>
          <w:sz w:val="24"/>
          <w:szCs w:val="24"/>
        </w:rPr>
        <w:t>improv</w:t>
      </w:r>
      <w:r w:rsidRPr="00707D38">
        <w:rPr>
          <w:rFonts w:ascii="Times New Roman" w:eastAsia="Times New Roman" w:hAnsi="Times New Roman" w:cs="Times New Roman"/>
          <w:sz w:val="24"/>
          <w:szCs w:val="24"/>
        </w:rPr>
        <w:t xml:space="preserve">e </w:t>
      </w:r>
      <w:r w:rsidRPr="00707D38">
        <w:rPr>
          <w:rFonts w:ascii="Times New Roman" w:eastAsia="Times New Roman" w:hAnsi="Times New Roman" w:cs="Times New Roman"/>
          <w:sz w:val="24"/>
          <w:szCs w:val="24"/>
        </w:rPr>
        <w:lastRenderedPageBreak/>
        <w:t>employee happiness. Companies are</w:t>
      </w:r>
      <w:r w:rsidR="00952D81">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therefore</w:t>
      </w:r>
      <w:r w:rsidR="00952D81">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encouraged to embrace socially responsible management methods to </w:t>
      </w:r>
      <w:r w:rsidR="00952D81">
        <w:rPr>
          <w:rFonts w:ascii="Times New Roman" w:eastAsia="Times New Roman" w:hAnsi="Times New Roman" w:cs="Times New Roman"/>
          <w:sz w:val="24"/>
          <w:szCs w:val="24"/>
        </w:rPr>
        <w:t>increase</w:t>
      </w:r>
      <w:r w:rsidRPr="00707D38">
        <w:rPr>
          <w:rFonts w:ascii="Times New Roman" w:eastAsia="Times New Roman" w:hAnsi="Times New Roman" w:cs="Times New Roman"/>
          <w:sz w:val="24"/>
          <w:szCs w:val="24"/>
        </w:rPr>
        <w:t xml:space="preserve"> performance efficiency. Additionally, the outcome showed that </w:t>
      </w:r>
      <w:r w:rsidR="00952D81">
        <w:rPr>
          <w:rFonts w:ascii="Times New Roman" w:eastAsia="Times New Roman" w:hAnsi="Times New Roman" w:cs="Times New Roman"/>
          <w:sz w:val="24"/>
          <w:szCs w:val="24"/>
        </w:rPr>
        <w:t>essential</w:t>
      </w:r>
      <w:r w:rsidRPr="00707D38">
        <w:rPr>
          <w:rFonts w:ascii="Times New Roman" w:eastAsia="Times New Roman" w:hAnsi="Times New Roman" w:cs="Times New Roman"/>
          <w:sz w:val="24"/>
          <w:szCs w:val="24"/>
        </w:rPr>
        <w:t xml:space="preserve"> elements of eco-friendly management and social responsibility regulation action used for a firm's in</w:t>
      </w:r>
      <w:r w:rsidR="005E1006">
        <w:rPr>
          <w:rFonts w:ascii="Times New Roman" w:eastAsia="Times New Roman" w:hAnsi="Times New Roman" w:cs="Times New Roman"/>
          <w:sz w:val="24"/>
          <w:szCs w:val="24"/>
        </w:rPr>
        <w:t>ternal</w:t>
      </w:r>
      <w:r w:rsidRPr="00707D38">
        <w:rPr>
          <w:rFonts w:ascii="Times New Roman" w:eastAsia="Times New Roman" w:hAnsi="Times New Roman" w:cs="Times New Roman"/>
          <w:sz w:val="24"/>
          <w:szCs w:val="24"/>
        </w:rPr>
        <w:t xml:space="preserve"> action influenced the process indicators, which supports the advocates of the Resource-Based </w:t>
      </w:r>
      <w:r w:rsidR="001830E7" w:rsidRPr="00707D38">
        <w:rPr>
          <w:rFonts w:ascii="Times New Roman" w:eastAsia="Times New Roman" w:hAnsi="Times New Roman" w:cs="Times New Roman"/>
          <w:sz w:val="24"/>
          <w:szCs w:val="24"/>
        </w:rPr>
        <w:t>Views theory</w:t>
      </w:r>
      <w:r w:rsidRPr="00707D38">
        <w:rPr>
          <w:rFonts w:ascii="Times New Roman" w:eastAsia="Times New Roman" w:hAnsi="Times New Roman" w:cs="Times New Roman"/>
          <w:sz w:val="24"/>
          <w:szCs w:val="24"/>
        </w:rPr>
        <w:t>.</w:t>
      </w:r>
    </w:p>
    <w:p w14:paraId="2BDC3E60" w14:textId="6CFD271C"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Monitoring and evaluating supply chain participants a</w:t>
      </w:r>
      <w:r w:rsidR="00952D81">
        <w:rPr>
          <w:rFonts w:ascii="Times New Roman" w:eastAsia="Times New Roman" w:hAnsi="Times New Roman" w:cs="Times New Roman"/>
          <w:sz w:val="24"/>
          <w:szCs w:val="24"/>
        </w:rPr>
        <w:t>nd supply chain collaboration were considered</w:t>
      </w:r>
      <w:r w:rsidRPr="00707D38">
        <w:rPr>
          <w:rFonts w:ascii="Times New Roman" w:eastAsia="Times New Roman" w:hAnsi="Times New Roman" w:cs="Times New Roman"/>
          <w:sz w:val="24"/>
          <w:szCs w:val="24"/>
        </w:rPr>
        <w:t xml:space="preserve"> essential elements that might enhance a company's financial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erformance. A corporation can increase production efficiency and reduce waste emissions by keeping an eye on or cooperating with other</w:t>
      </w:r>
      <w:r w:rsidR="00952D81">
        <w:rPr>
          <w:rFonts w:ascii="Times New Roman" w:eastAsia="Times New Roman" w:hAnsi="Times New Roman" w:cs="Times New Roman"/>
          <w:sz w:val="24"/>
          <w:szCs w:val="24"/>
        </w:rPr>
        <w:t xml:space="preserve"> supply chain participants, which</w:t>
      </w:r>
      <w:r w:rsidRPr="00707D38">
        <w:rPr>
          <w:rFonts w:ascii="Times New Roman" w:eastAsia="Times New Roman" w:hAnsi="Times New Roman" w:cs="Times New Roman"/>
          <w:sz w:val="24"/>
          <w:szCs w:val="24"/>
        </w:rPr>
        <w:t xml:space="preserve"> will result in </w:t>
      </w:r>
      <w:r w:rsidR="001830E7" w:rsidRPr="00707D38">
        <w:rPr>
          <w:rFonts w:ascii="Times New Roman" w:eastAsia="Times New Roman" w:hAnsi="Times New Roman" w:cs="Times New Roman"/>
          <w:sz w:val="24"/>
          <w:szCs w:val="24"/>
        </w:rPr>
        <w:t>lower resource</w:t>
      </w:r>
      <w:r w:rsidRPr="00707D38">
        <w:rPr>
          <w:rFonts w:ascii="Times New Roman" w:eastAsia="Times New Roman" w:hAnsi="Times New Roman" w:cs="Times New Roman"/>
          <w:sz w:val="24"/>
          <w:szCs w:val="24"/>
        </w:rPr>
        <w:t xml:space="preserve"> consumption and lower costs </w:t>
      </w:r>
      <w:r w:rsidR="00952D81">
        <w:rPr>
          <w:rFonts w:ascii="Times New Roman" w:eastAsia="Times New Roman" w:hAnsi="Times New Roman" w:cs="Times New Roman"/>
          <w:sz w:val="24"/>
          <w:szCs w:val="24"/>
        </w:rPr>
        <w:t xml:space="preserve">and </w:t>
      </w:r>
      <w:r w:rsidRPr="00707D38">
        <w:rPr>
          <w:rFonts w:ascii="Times New Roman" w:eastAsia="Times New Roman" w:hAnsi="Times New Roman" w:cs="Times New Roman"/>
          <w:sz w:val="24"/>
          <w:szCs w:val="24"/>
        </w:rPr>
        <w:t>price</w:t>
      </w:r>
      <w:r w:rsidR="00952D81">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The study's findings, however, also suggested a link </w:t>
      </w:r>
      <w:r w:rsidR="00952D81">
        <w:rPr>
          <w:rFonts w:ascii="Times New Roman" w:eastAsia="Times New Roman" w:hAnsi="Times New Roman" w:cs="Times New Roman"/>
          <w:sz w:val="24"/>
          <w:szCs w:val="24"/>
        </w:rPr>
        <w:t xml:space="preserve">between supply chain cooperation and the business's eco-friendly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erformance. Customers and businesses are more likely to be worried about foodstuffs</w:t>
      </w:r>
      <w:r w:rsidR="007443C5">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origin, security, </w:t>
      </w:r>
      <w:r w:rsidR="001830E7" w:rsidRPr="00707D38">
        <w:rPr>
          <w:rFonts w:ascii="Times New Roman" w:eastAsia="Times New Roman" w:hAnsi="Times New Roman" w:cs="Times New Roman"/>
          <w:sz w:val="24"/>
          <w:szCs w:val="24"/>
        </w:rPr>
        <w:t>improvement</w:t>
      </w:r>
      <w:r w:rsidR="007443C5">
        <w:rPr>
          <w:rFonts w:ascii="Times New Roman" w:eastAsia="Times New Roman" w:hAnsi="Times New Roman" w:cs="Times New Roman"/>
          <w:sz w:val="24"/>
          <w:szCs w:val="24"/>
        </w:rPr>
        <w:t>s</w:t>
      </w:r>
      <w:r w:rsidR="001830E7" w:rsidRPr="00707D38">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and </w:t>
      </w:r>
      <w:r w:rsidR="001830E7" w:rsidRPr="00707D38">
        <w:rPr>
          <w:rFonts w:ascii="Times New Roman" w:eastAsia="Times New Roman" w:hAnsi="Times New Roman" w:cs="Times New Roman"/>
          <w:sz w:val="24"/>
          <w:szCs w:val="24"/>
        </w:rPr>
        <w:t>feasible production</w:t>
      </w:r>
      <w:r w:rsidRPr="00707D38">
        <w:rPr>
          <w:rFonts w:ascii="Times New Roman" w:eastAsia="Times New Roman" w:hAnsi="Times New Roman" w:cs="Times New Roman"/>
          <w:sz w:val="24"/>
          <w:szCs w:val="24"/>
        </w:rPr>
        <w:t xml:space="preserve">, such as biodiversity conservation and surrounding oppression. Customers are becoming more and more </w:t>
      </w:r>
      <w:r w:rsidR="005E1006">
        <w:rPr>
          <w:rFonts w:ascii="Times New Roman" w:eastAsia="Times New Roman" w:hAnsi="Times New Roman" w:cs="Times New Roman"/>
          <w:sz w:val="24"/>
          <w:szCs w:val="24"/>
        </w:rPr>
        <w:t>willing</w:t>
      </w:r>
      <w:r w:rsidRPr="00707D38">
        <w:rPr>
          <w:rFonts w:ascii="Times New Roman" w:eastAsia="Times New Roman" w:hAnsi="Times New Roman" w:cs="Times New Roman"/>
          <w:sz w:val="24"/>
          <w:szCs w:val="24"/>
        </w:rPr>
        <w:t xml:space="preserve"> to pay more for p</w:t>
      </w:r>
      <w:r w:rsidR="005E1006">
        <w:rPr>
          <w:rFonts w:ascii="Times New Roman" w:eastAsia="Times New Roman" w:hAnsi="Times New Roman" w:cs="Times New Roman"/>
          <w:sz w:val="24"/>
          <w:szCs w:val="24"/>
        </w:rPr>
        <w:t>roduct</w:t>
      </w:r>
      <w:r w:rsidRPr="00707D38">
        <w:rPr>
          <w:rFonts w:ascii="Times New Roman" w:eastAsia="Times New Roman" w:hAnsi="Times New Roman" w:cs="Times New Roman"/>
          <w:sz w:val="24"/>
          <w:szCs w:val="24"/>
        </w:rPr>
        <w:t>s and services that are ecologically beneficial. As a</w:t>
      </w:r>
      <w:r w:rsidR="007443C5">
        <w:rPr>
          <w:rFonts w:ascii="Times New Roman" w:eastAsia="Times New Roman" w:hAnsi="Times New Roman" w:cs="Times New Roman"/>
          <w:sz w:val="24"/>
          <w:szCs w:val="24"/>
        </w:rPr>
        <w:t>n</w:t>
      </w:r>
      <w:r w:rsidRPr="00707D38">
        <w:rPr>
          <w:rFonts w:ascii="Times New Roman" w:eastAsia="Times New Roman" w:hAnsi="Times New Roman" w:cs="Times New Roman"/>
          <w:sz w:val="24"/>
          <w:szCs w:val="24"/>
        </w:rPr>
        <w:t xml:space="preserve"> outcome, companies must engage heavily in SSCM to offer </w:t>
      </w:r>
      <w:r w:rsidR="007443C5">
        <w:rPr>
          <w:rFonts w:ascii="Times New Roman" w:eastAsia="Times New Roman" w:hAnsi="Times New Roman" w:cs="Times New Roman"/>
          <w:sz w:val="24"/>
          <w:szCs w:val="24"/>
        </w:rPr>
        <w:t>a</w:t>
      </w:r>
      <w:r w:rsidR="00952D81">
        <w:rPr>
          <w:rFonts w:ascii="Times New Roman" w:eastAsia="Times New Roman" w:hAnsi="Times New Roman" w:cs="Times New Roman"/>
          <w:sz w:val="24"/>
          <w:szCs w:val="24"/>
        </w:rPr>
        <w:t>n excellent</w:t>
      </w:r>
      <w:r w:rsidRPr="00707D38">
        <w:rPr>
          <w:rFonts w:ascii="Times New Roman" w:eastAsia="Times New Roman" w:hAnsi="Times New Roman" w:cs="Times New Roman"/>
          <w:sz w:val="24"/>
          <w:szCs w:val="24"/>
        </w:rPr>
        <w:t xml:space="preserve"> product to </w:t>
      </w:r>
      <w:r w:rsidR="007443C5">
        <w:rPr>
          <w:rFonts w:ascii="Times New Roman" w:eastAsia="Times New Roman" w:hAnsi="Times New Roman" w:cs="Times New Roman"/>
          <w:sz w:val="24"/>
          <w:szCs w:val="24"/>
        </w:rPr>
        <w:t>a</w:t>
      </w:r>
      <w:r w:rsidRPr="00707D38">
        <w:rPr>
          <w:rFonts w:ascii="Times New Roman" w:eastAsia="Times New Roman" w:hAnsi="Times New Roman" w:cs="Times New Roman"/>
          <w:sz w:val="24"/>
          <w:szCs w:val="24"/>
        </w:rPr>
        <w:t xml:space="preserve"> good client at the appropriate time and place for a fair price.</w:t>
      </w:r>
    </w:p>
    <w:p w14:paraId="3B51BB5F" w14:textId="373E971D"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The </w:t>
      </w:r>
      <w:r w:rsidR="00952D81">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ocial </w:t>
      </w:r>
      <w:r w:rsidR="00952D8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 xml:space="preserve">erformance of businesses is influenced by outside SSCM action. This study discovered that one of the factors </w:t>
      </w:r>
      <w:r w:rsidR="00952D81">
        <w:rPr>
          <w:rFonts w:ascii="Times New Roman" w:eastAsia="Times New Roman" w:hAnsi="Times New Roman" w:cs="Times New Roman"/>
          <w:sz w:val="24"/>
          <w:szCs w:val="24"/>
        </w:rPr>
        <w:t>affect</w:t>
      </w:r>
      <w:r w:rsidRPr="00707D38">
        <w:rPr>
          <w:rFonts w:ascii="Times New Roman" w:eastAsia="Times New Roman" w:hAnsi="Times New Roman" w:cs="Times New Roman"/>
          <w:sz w:val="24"/>
          <w:szCs w:val="24"/>
        </w:rPr>
        <w:t xml:space="preserve">ing social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erformance was the adoption of supply chain member monitoring and assessment. Monitoring and scoring retailers and suppliers ha</w:t>
      </w:r>
      <w:r w:rsidR="007443C5">
        <w:rPr>
          <w:rFonts w:ascii="Times New Roman" w:eastAsia="Times New Roman" w:hAnsi="Times New Roman" w:cs="Times New Roman"/>
          <w:sz w:val="24"/>
          <w:szCs w:val="24"/>
        </w:rPr>
        <w:t>ve</w:t>
      </w:r>
      <w:r w:rsidRPr="00707D38">
        <w:rPr>
          <w:rFonts w:ascii="Times New Roman" w:eastAsia="Times New Roman" w:hAnsi="Times New Roman" w:cs="Times New Roman"/>
          <w:sz w:val="24"/>
          <w:szCs w:val="24"/>
        </w:rPr>
        <w:t xml:space="preserve"> a favo</w:t>
      </w:r>
      <w:r w:rsidR="007443C5">
        <w:rPr>
          <w:rFonts w:ascii="Times New Roman" w:eastAsia="Times New Roman" w:hAnsi="Times New Roman" w:cs="Times New Roman"/>
          <w:sz w:val="24"/>
          <w:szCs w:val="24"/>
        </w:rPr>
        <w:t>u</w:t>
      </w:r>
      <w:r w:rsidRPr="00707D38">
        <w:rPr>
          <w:rFonts w:ascii="Times New Roman" w:eastAsia="Times New Roman" w:hAnsi="Times New Roman" w:cs="Times New Roman"/>
          <w:sz w:val="24"/>
          <w:szCs w:val="24"/>
        </w:rPr>
        <w:t xml:space="preserve">rable impact on social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 xml:space="preserve">erformance. Although they have done well in ensuring food security, retailers' reputations are affected by </w:t>
      </w:r>
      <w:r w:rsidR="005E1006">
        <w:rPr>
          <w:rFonts w:ascii="Times New Roman" w:eastAsia="Times New Roman" w:hAnsi="Times New Roman" w:cs="Times New Roman"/>
          <w:sz w:val="24"/>
          <w:szCs w:val="24"/>
        </w:rPr>
        <w:t xml:space="preserve">the </w:t>
      </w:r>
      <w:r w:rsidRPr="00707D38">
        <w:rPr>
          <w:rFonts w:ascii="Times New Roman" w:eastAsia="Times New Roman" w:hAnsi="Times New Roman" w:cs="Times New Roman"/>
          <w:sz w:val="24"/>
          <w:szCs w:val="24"/>
        </w:rPr>
        <w:t>sales of stale foodstuff</w:t>
      </w:r>
      <w:r w:rsidR="005E1006">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Thus, foodstuffs companies must establish an efficient monitoring and evaluation process to lower the risk of such operations. For instance, the assurance of food security may benefit from a positive supplier-retailer relationship. Good cooperation between input suppliers, food producers, and retailers was required to ensure effective sustainability management of its supply chain, establish mutual trust and social awareness, and support the viability of the sector's development. As a result, adopting socially responsible management techniques can boost productivity and social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 xml:space="preserve">erformance. The outcomes also showed a connection between environmental </w:t>
      </w:r>
      <w:r w:rsidR="009854B1">
        <w:rPr>
          <w:rFonts w:ascii="Times New Roman" w:eastAsia="Times New Roman" w:hAnsi="Times New Roman" w:cs="Times New Roman"/>
          <w:sz w:val="24"/>
          <w:szCs w:val="24"/>
        </w:rPr>
        <w:t>p</w:t>
      </w:r>
      <w:r w:rsidR="00952D81">
        <w:rPr>
          <w:rFonts w:ascii="Times New Roman" w:eastAsia="Times New Roman" w:hAnsi="Times New Roman" w:cs="Times New Roman"/>
          <w:sz w:val="24"/>
          <w:szCs w:val="24"/>
        </w:rPr>
        <w:t xml:space="preserve">erformance and external SSCM practices, such as monitoring and assessing suppliers and retailers, </w:t>
      </w:r>
      <w:r w:rsidR="00E9502D">
        <w:rPr>
          <w:rFonts w:ascii="Times New Roman" w:eastAsia="Times New Roman" w:hAnsi="Times New Roman" w:cs="Times New Roman"/>
          <w:sz w:val="24"/>
          <w:szCs w:val="24"/>
        </w:rPr>
        <w:t>favourabl</w:t>
      </w:r>
      <w:r w:rsidR="005E1006">
        <w:rPr>
          <w:rFonts w:ascii="Times New Roman" w:eastAsia="Times New Roman" w:hAnsi="Times New Roman" w:cs="Times New Roman"/>
          <w:sz w:val="24"/>
          <w:szCs w:val="24"/>
        </w:rPr>
        <w:t>y</w:t>
      </w:r>
      <w:r w:rsidR="00952D81">
        <w:rPr>
          <w:rFonts w:ascii="Times New Roman" w:eastAsia="Times New Roman" w:hAnsi="Times New Roman" w:cs="Times New Roman"/>
          <w:sz w:val="24"/>
          <w:szCs w:val="24"/>
        </w:rPr>
        <w:t xml:space="preserve"> impacting environmental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 xml:space="preserve">erformance. Some participants in the supply chain acted unethically when managing food security or broke the law. The misuse of additives reduced the quality of the upstream supplier's raw materials, directly affecting the security of food products. Even though they have excelled in ensuring food security, the company's reputation with merchants is impacted by the sales of obsolete items. The </w:t>
      </w:r>
      <w:r w:rsidR="00952D81">
        <w:rPr>
          <w:rFonts w:ascii="Times New Roman" w:eastAsia="Times New Roman" w:hAnsi="Times New Roman" w:cs="Times New Roman"/>
          <w:sz w:val="24"/>
          <w:szCs w:val="24"/>
        </w:rPr>
        <w:t>owner theory supports the discovery that internal company actions like supply chain member collaboration (SCC) and monitoring and assessment (SMA) impact performance metrics</w:t>
      </w:r>
      <w:r w:rsidRPr="00707D38">
        <w:rPr>
          <w:rFonts w:ascii="Times New Roman" w:eastAsia="Times New Roman" w:hAnsi="Times New Roman" w:cs="Times New Roman"/>
          <w:sz w:val="24"/>
          <w:szCs w:val="24"/>
        </w:rPr>
        <w:t>. (</w:t>
      </w:r>
      <w:r w:rsidR="001830E7" w:rsidRPr="00707D38">
        <w:rPr>
          <w:rFonts w:ascii="Times New Roman" w:eastAsia="Times New Roman" w:hAnsi="Times New Roman" w:cs="Times New Roman"/>
          <w:sz w:val="24"/>
          <w:szCs w:val="24"/>
        </w:rPr>
        <w:t>Financial</w:t>
      </w:r>
      <w:r w:rsidRPr="00707D38">
        <w:rPr>
          <w:rFonts w:ascii="Times New Roman" w:eastAsia="Times New Roman" w:hAnsi="Times New Roman" w:cs="Times New Roman"/>
          <w:sz w:val="24"/>
          <w:szCs w:val="24"/>
        </w:rPr>
        <w:t xml:space="preserve">, environmental, and quality assurance). The results support </w:t>
      </w:r>
      <w:r w:rsidR="00952D81">
        <w:rPr>
          <w:rFonts w:ascii="Times New Roman" w:eastAsia="Times New Roman" w:hAnsi="Times New Roman" w:cs="Times New Roman"/>
          <w:sz w:val="24"/>
          <w:szCs w:val="24"/>
        </w:rPr>
        <w:t xml:space="preserve">the idea </w:t>
      </w:r>
      <w:r w:rsidRPr="00707D38">
        <w:rPr>
          <w:rFonts w:ascii="Times New Roman" w:eastAsia="Times New Roman" w:hAnsi="Times New Roman" w:cs="Times New Roman"/>
          <w:sz w:val="24"/>
          <w:szCs w:val="24"/>
        </w:rPr>
        <w:t>that a company can successfully integrate supplier and owner issues into its system.</w:t>
      </w:r>
    </w:p>
    <w:p w14:paraId="498E04D3" w14:textId="05FEF2E8"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The effect of feasible supply chain management (SSCM) procedures on the assurance of </w:t>
      </w:r>
      <w:r w:rsidR="001830E7" w:rsidRPr="00707D38">
        <w:rPr>
          <w:rFonts w:ascii="Times New Roman" w:eastAsia="Times New Roman" w:hAnsi="Times New Roman" w:cs="Times New Roman"/>
          <w:sz w:val="24"/>
          <w:szCs w:val="24"/>
        </w:rPr>
        <w:t>foodstuffs improvement,</w:t>
      </w:r>
      <w:r w:rsidRPr="00707D38">
        <w:rPr>
          <w:rFonts w:ascii="Times New Roman" w:eastAsia="Times New Roman" w:hAnsi="Times New Roman" w:cs="Times New Roman"/>
          <w:sz w:val="24"/>
          <w:szCs w:val="24"/>
        </w:rPr>
        <w:t xml:space="preserve"> encompassing eco-friendly, economic, and social outcomes. The findings </w:t>
      </w:r>
      <w:r w:rsidRPr="00707D38">
        <w:rPr>
          <w:rFonts w:ascii="Times New Roman" w:eastAsia="Times New Roman" w:hAnsi="Times New Roman" w:cs="Times New Roman"/>
          <w:sz w:val="24"/>
          <w:szCs w:val="24"/>
        </w:rPr>
        <w:lastRenderedPageBreak/>
        <w:t xml:space="preserve">show that feasible supply chain management techniques influenced quality assurance variations </w:t>
      </w:r>
      <w:r w:rsidR="007443C5">
        <w:rPr>
          <w:rFonts w:ascii="Times New Roman" w:eastAsia="Times New Roman" w:hAnsi="Times New Roman" w:cs="Times New Roman"/>
          <w:sz w:val="24"/>
          <w:szCs w:val="24"/>
        </w:rPr>
        <w:t>in</w:t>
      </w:r>
      <w:r w:rsidRPr="00707D38">
        <w:rPr>
          <w:rFonts w:ascii="Times New Roman" w:eastAsia="Times New Roman" w:hAnsi="Times New Roman" w:cs="Times New Roman"/>
          <w:sz w:val="24"/>
          <w:szCs w:val="24"/>
        </w:rPr>
        <w:t xml:space="preserve"> food industries by almost 71%. Environmental, fi</w:t>
      </w:r>
      <w:r w:rsidR="007443C5">
        <w:rPr>
          <w:rFonts w:ascii="Times New Roman" w:eastAsia="Times New Roman" w:hAnsi="Times New Roman" w:cs="Times New Roman"/>
          <w:sz w:val="24"/>
          <w:szCs w:val="24"/>
        </w:rPr>
        <w:t xml:space="preserve">nancial, and social </w:t>
      </w:r>
      <w:r w:rsidR="009854B1">
        <w:rPr>
          <w:rFonts w:ascii="Times New Roman" w:eastAsia="Times New Roman" w:hAnsi="Times New Roman" w:cs="Times New Roman"/>
          <w:sz w:val="24"/>
          <w:szCs w:val="24"/>
        </w:rPr>
        <w:t>p</w:t>
      </w:r>
      <w:r w:rsidR="00952D81">
        <w:rPr>
          <w:rFonts w:ascii="Times New Roman" w:eastAsia="Times New Roman" w:hAnsi="Times New Roman" w:cs="Times New Roman"/>
          <w:sz w:val="24"/>
          <w:szCs w:val="24"/>
        </w:rPr>
        <w:t>erformance, the three SSCM action dimensions, benefit</w:t>
      </w:r>
      <w:r w:rsidRPr="00707D38">
        <w:rPr>
          <w:rFonts w:ascii="Times New Roman" w:eastAsia="Times New Roman" w:hAnsi="Times New Roman" w:cs="Times New Roman"/>
          <w:sz w:val="24"/>
          <w:szCs w:val="24"/>
        </w:rPr>
        <w:t xml:space="preserve"> SSCM </w:t>
      </w:r>
      <w:r w:rsidR="00952D81">
        <w:rPr>
          <w:rFonts w:ascii="Times New Roman" w:eastAsia="Times New Roman" w:hAnsi="Times New Roman" w:cs="Times New Roman"/>
          <w:sz w:val="24"/>
          <w:szCs w:val="24"/>
        </w:rPr>
        <w:t xml:space="preserve">by </w:t>
      </w:r>
      <w:r w:rsidRPr="00707D38">
        <w:rPr>
          <w:rFonts w:ascii="Times New Roman" w:eastAsia="Times New Roman" w:hAnsi="Times New Roman" w:cs="Times New Roman"/>
          <w:sz w:val="24"/>
          <w:szCs w:val="24"/>
        </w:rPr>
        <w:t>continuously expos</w:t>
      </w:r>
      <w:r w:rsidR="00952D81">
        <w:rPr>
          <w:rFonts w:ascii="Times New Roman" w:eastAsia="Times New Roman" w:hAnsi="Times New Roman" w:cs="Times New Roman"/>
          <w:sz w:val="24"/>
          <w:szCs w:val="24"/>
        </w:rPr>
        <w:t>ing</w:t>
      </w:r>
      <w:r w:rsidRPr="00707D38">
        <w:rPr>
          <w:rFonts w:ascii="Times New Roman" w:eastAsia="Times New Roman" w:hAnsi="Times New Roman" w:cs="Times New Roman"/>
          <w:sz w:val="24"/>
          <w:szCs w:val="24"/>
        </w:rPr>
        <w:t xml:space="preserve"> its efforts to rewarding the favo</w:t>
      </w:r>
      <w:r w:rsidR="007443C5">
        <w:rPr>
          <w:rFonts w:ascii="Times New Roman" w:eastAsia="Times New Roman" w:hAnsi="Times New Roman" w:cs="Times New Roman"/>
          <w:sz w:val="24"/>
          <w:szCs w:val="24"/>
        </w:rPr>
        <w:t>u</w:t>
      </w:r>
      <w:r w:rsidRPr="00707D38">
        <w:rPr>
          <w:rFonts w:ascii="Times New Roman" w:eastAsia="Times New Roman" w:hAnsi="Times New Roman" w:cs="Times New Roman"/>
          <w:sz w:val="24"/>
          <w:szCs w:val="24"/>
        </w:rPr>
        <w:t>rable outcomes of environmental and f</w:t>
      </w:r>
      <w:r w:rsidR="005E1006">
        <w:rPr>
          <w:rFonts w:ascii="Times New Roman" w:eastAsia="Times New Roman" w:hAnsi="Times New Roman" w:cs="Times New Roman"/>
          <w:sz w:val="24"/>
          <w:szCs w:val="24"/>
        </w:rPr>
        <w:t>inancial</w:t>
      </w:r>
      <w:r w:rsidRPr="00707D38">
        <w:rPr>
          <w:rFonts w:ascii="Times New Roman" w:eastAsia="Times New Roman" w:hAnsi="Times New Roman" w:cs="Times New Roman"/>
          <w:sz w:val="24"/>
          <w:szCs w:val="24"/>
        </w:rPr>
        <w:t xml:space="preserve"> performance targets for all business operations. Environmental action could reduce costs due to improvements in quality and technology, leading to better financial and environmental outcomes.</w:t>
      </w:r>
    </w:p>
    <w:p w14:paraId="685C0045" w14:textId="2A18A75E" w:rsidR="00F679A8" w:rsidRPr="00707D38" w:rsidRDefault="001B77C9" w:rsidP="00EE27B9">
      <w:pPr>
        <w:spacing w:line="276" w:lineRule="auto"/>
        <w:ind w:firstLine="720"/>
        <w:jc w:val="both"/>
        <w:rPr>
          <w:rFonts w:ascii="Times New Roman" w:eastAsia="Times New Roman" w:hAnsi="Times New Roman" w:cs="Times New Roman"/>
          <w:sz w:val="24"/>
          <w:szCs w:val="24"/>
        </w:rPr>
      </w:pPr>
      <w:r w:rsidRPr="00707D38">
        <w:rPr>
          <w:rFonts w:ascii="Times New Roman" w:eastAsia="Times New Roman" w:hAnsi="Times New Roman" w:cs="Times New Roman"/>
          <w:sz w:val="24"/>
          <w:szCs w:val="24"/>
        </w:rPr>
        <w:t xml:space="preserve">In fact, by offering high-quality food items, foodstuff enterprises with a competitive edge could improve their social standing and achieve feasible development. Also, by using various social responsibility regulation strategies, organizations can promote high-quality foodstuffs </w:t>
      </w:r>
      <w:r w:rsidR="007443C5">
        <w:rPr>
          <w:rFonts w:ascii="Times New Roman" w:eastAsia="Times New Roman" w:hAnsi="Times New Roman" w:cs="Times New Roman"/>
          <w:sz w:val="24"/>
          <w:szCs w:val="24"/>
        </w:rPr>
        <w:t xml:space="preserve">and </w:t>
      </w:r>
      <w:r w:rsidRPr="00707D38">
        <w:rPr>
          <w:rFonts w:ascii="Times New Roman" w:eastAsia="Times New Roman" w:hAnsi="Times New Roman" w:cs="Times New Roman"/>
          <w:sz w:val="24"/>
          <w:szCs w:val="24"/>
        </w:rPr>
        <w:t>claim that</w:t>
      </w:r>
      <w:r w:rsidR="005E1006">
        <w:rPr>
          <w:rFonts w:ascii="Times New Roman" w:eastAsia="Times New Roman" w:hAnsi="Times New Roman" w:cs="Times New Roman"/>
          <w:sz w:val="24"/>
          <w:szCs w:val="24"/>
        </w:rPr>
        <w:t>,</w:t>
      </w:r>
      <w:r w:rsidRPr="00707D38">
        <w:rPr>
          <w:rFonts w:ascii="Times New Roman" w:eastAsia="Times New Roman" w:hAnsi="Times New Roman" w:cs="Times New Roman"/>
          <w:sz w:val="24"/>
          <w:szCs w:val="24"/>
        </w:rPr>
        <w:t xml:space="preserve"> as people ingest foodstuff</w:t>
      </w:r>
      <w:r w:rsidR="005E1006">
        <w:rPr>
          <w:rFonts w:ascii="Times New Roman" w:eastAsia="Times New Roman" w:hAnsi="Times New Roman" w:cs="Times New Roman"/>
          <w:sz w:val="24"/>
          <w:szCs w:val="24"/>
        </w:rPr>
        <w:t>s</w:t>
      </w:r>
      <w:r w:rsidRPr="00707D38">
        <w:rPr>
          <w:rFonts w:ascii="Times New Roman" w:eastAsia="Times New Roman" w:hAnsi="Times New Roman" w:cs="Times New Roman"/>
          <w:sz w:val="24"/>
          <w:szCs w:val="24"/>
        </w:rPr>
        <w:t xml:space="preserve"> directly into their bodies, </w:t>
      </w:r>
      <w:r w:rsidR="00952D81">
        <w:rPr>
          <w:rFonts w:ascii="Times New Roman" w:eastAsia="Times New Roman" w:hAnsi="Times New Roman" w:cs="Times New Roman"/>
          <w:sz w:val="24"/>
          <w:szCs w:val="24"/>
        </w:rPr>
        <w:t>they</w:t>
      </w:r>
      <w:r w:rsidRPr="00707D38">
        <w:rPr>
          <w:rFonts w:ascii="Times New Roman" w:eastAsia="Times New Roman" w:hAnsi="Times New Roman" w:cs="Times New Roman"/>
          <w:sz w:val="24"/>
          <w:szCs w:val="24"/>
        </w:rPr>
        <w:t xml:space="preserve"> are first worried about food security and production methods. The </w:t>
      </w:r>
      <w:r w:rsidR="00952D8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 xml:space="preserve">erformance of SSCM was also influenced </w:t>
      </w:r>
      <w:r w:rsidR="00E9502D" w:rsidRPr="00707D38">
        <w:rPr>
          <w:rFonts w:ascii="Times New Roman" w:eastAsia="Times New Roman" w:hAnsi="Times New Roman" w:cs="Times New Roman"/>
          <w:sz w:val="24"/>
          <w:szCs w:val="24"/>
        </w:rPr>
        <w:t>favo</w:t>
      </w:r>
      <w:r w:rsidR="00E9502D">
        <w:rPr>
          <w:rFonts w:ascii="Times New Roman" w:eastAsia="Times New Roman" w:hAnsi="Times New Roman" w:cs="Times New Roman"/>
          <w:sz w:val="24"/>
          <w:szCs w:val="24"/>
        </w:rPr>
        <w:t>u</w:t>
      </w:r>
      <w:r w:rsidR="00E9502D" w:rsidRPr="00707D38">
        <w:rPr>
          <w:rFonts w:ascii="Times New Roman" w:eastAsia="Times New Roman" w:hAnsi="Times New Roman" w:cs="Times New Roman"/>
          <w:sz w:val="24"/>
          <w:szCs w:val="24"/>
        </w:rPr>
        <w:t>rabl</w:t>
      </w:r>
      <w:r w:rsidR="005E1006">
        <w:rPr>
          <w:rFonts w:ascii="Times New Roman" w:eastAsia="Times New Roman" w:hAnsi="Times New Roman" w:cs="Times New Roman"/>
          <w:sz w:val="24"/>
          <w:szCs w:val="24"/>
        </w:rPr>
        <w:t>y</w:t>
      </w:r>
      <w:r w:rsidRPr="00707D38">
        <w:rPr>
          <w:rFonts w:ascii="Times New Roman" w:eastAsia="Times New Roman" w:hAnsi="Times New Roman" w:cs="Times New Roman"/>
          <w:sz w:val="24"/>
          <w:szCs w:val="24"/>
        </w:rPr>
        <w:t xml:space="preserve"> by social and environmental factors, such as fair salaries, worker benefits, gender parity, and civil rights. Eco-friendly factors included deforestation, climate change, fossil fuel usage, and carbon dioxide emissions. Moreover, worries about </w:t>
      </w:r>
      <w:r w:rsidR="00952D81">
        <w:rPr>
          <w:rFonts w:ascii="Times New Roman" w:eastAsia="Times New Roman" w:hAnsi="Times New Roman" w:cs="Times New Roman"/>
          <w:sz w:val="24"/>
          <w:szCs w:val="24"/>
        </w:rPr>
        <w:t>FSC and SSC's sustainability have grown due to</w:t>
      </w:r>
      <w:r w:rsidRPr="00707D38">
        <w:rPr>
          <w:rFonts w:ascii="Times New Roman" w:eastAsia="Times New Roman" w:hAnsi="Times New Roman" w:cs="Times New Roman"/>
          <w:sz w:val="24"/>
          <w:szCs w:val="24"/>
        </w:rPr>
        <w:t xml:space="preserve"> globalization, technical advancements, food poisoning, and enhanced logistics infrastructure. As a result, SSCM techniques are required for </w:t>
      </w:r>
      <w:r w:rsidR="005E1006">
        <w:rPr>
          <w:rFonts w:ascii="Times New Roman" w:eastAsia="Times New Roman" w:hAnsi="Times New Roman" w:cs="Times New Roman"/>
          <w:sz w:val="24"/>
          <w:szCs w:val="24"/>
        </w:rPr>
        <w:t xml:space="preserve">the </w:t>
      </w:r>
      <w:r w:rsidRPr="00707D38">
        <w:rPr>
          <w:rFonts w:ascii="Times New Roman" w:eastAsia="Times New Roman" w:hAnsi="Times New Roman" w:cs="Times New Roman"/>
          <w:sz w:val="24"/>
          <w:szCs w:val="24"/>
        </w:rPr>
        <w:t>food</w:t>
      </w:r>
      <w:r w:rsidR="00952D81">
        <w:rPr>
          <w:rFonts w:ascii="Times New Roman" w:eastAsia="Times New Roman" w:hAnsi="Times New Roman" w:cs="Times New Roman"/>
          <w:sz w:val="24"/>
          <w:szCs w:val="24"/>
        </w:rPr>
        <w:t xml:space="preserve"> and beverage industries to achieve</w:t>
      </w:r>
      <w:r w:rsidRPr="00707D38">
        <w:rPr>
          <w:rFonts w:ascii="Times New Roman" w:eastAsia="Times New Roman" w:hAnsi="Times New Roman" w:cs="Times New Roman"/>
          <w:sz w:val="24"/>
          <w:szCs w:val="24"/>
        </w:rPr>
        <w:t xml:space="preserve"> quality assurance. To assure food security and </w:t>
      </w:r>
      <w:r w:rsidR="00952D81">
        <w:rPr>
          <w:rFonts w:ascii="Times New Roman" w:eastAsia="Times New Roman" w:hAnsi="Times New Roman" w:cs="Times New Roman"/>
          <w:sz w:val="24"/>
          <w:szCs w:val="24"/>
        </w:rPr>
        <w:t>improv</w:t>
      </w:r>
      <w:r w:rsidRPr="00707D38">
        <w:rPr>
          <w:rFonts w:ascii="Times New Roman" w:eastAsia="Times New Roman" w:hAnsi="Times New Roman" w:cs="Times New Roman"/>
          <w:sz w:val="24"/>
          <w:szCs w:val="24"/>
        </w:rPr>
        <w:t xml:space="preserve">e the </w:t>
      </w:r>
      <w:r w:rsidR="005E1006">
        <w:rPr>
          <w:rFonts w:ascii="Times New Roman" w:eastAsia="Times New Roman" w:hAnsi="Times New Roman" w:cs="Times New Roman"/>
          <w:sz w:val="24"/>
          <w:szCs w:val="24"/>
        </w:rPr>
        <w:t>quality</w:t>
      </w:r>
      <w:r w:rsidRPr="00707D38">
        <w:rPr>
          <w:rFonts w:ascii="Times New Roman" w:eastAsia="Times New Roman" w:hAnsi="Times New Roman" w:cs="Times New Roman"/>
          <w:sz w:val="24"/>
          <w:szCs w:val="24"/>
        </w:rPr>
        <w:t xml:space="preserve"> of foodstuff items, they may utilize cutting-edge clean production technology or environmentally friendly packaging materials. This </w:t>
      </w:r>
      <w:r w:rsidR="00952D81">
        <w:rPr>
          <w:rFonts w:ascii="Times New Roman" w:eastAsia="Times New Roman" w:hAnsi="Times New Roman" w:cs="Times New Roman"/>
          <w:sz w:val="24"/>
          <w:szCs w:val="24"/>
        </w:rPr>
        <w:t>enhanc</w:t>
      </w:r>
      <w:r w:rsidRPr="00707D38">
        <w:rPr>
          <w:rFonts w:ascii="Times New Roman" w:eastAsia="Times New Roman" w:hAnsi="Times New Roman" w:cs="Times New Roman"/>
          <w:sz w:val="24"/>
          <w:szCs w:val="24"/>
        </w:rPr>
        <w:t xml:space="preserve">es the rate at which resources are used and lowers pollution, which improves eco-friendly </w:t>
      </w:r>
      <w:r w:rsidR="009854B1">
        <w:rPr>
          <w:rFonts w:ascii="Times New Roman" w:eastAsia="Times New Roman" w:hAnsi="Times New Roman" w:cs="Times New Roman"/>
          <w:sz w:val="24"/>
          <w:szCs w:val="24"/>
        </w:rPr>
        <w:t>p</w:t>
      </w:r>
      <w:r w:rsidRPr="00707D38">
        <w:rPr>
          <w:rFonts w:ascii="Times New Roman" w:eastAsia="Times New Roman" w:hAnsi="Times New Roman" w:cs="Times New Roman"/>
          <w:sz w:val="24"/>
          <w:szCs w:val="24"/>
        </w:rPr>
        <w:t>erformance.</w:t>
      </w:r>
    </w:p>
    <w:p w14:paraId="443974F0" w14:textId="52258F2C" w:rsidR="00F679A8" w:rsidRPr="0097343B" w:rsidRDefault="00B8348E" w:rsidP="00EE27B9">
      <w:pPr>
        <w:pStyle w:val="Heading1"/>
        <w:spacing w:line="276" w:lineRule="auto"/>
        <w:rPr>
          <w:rFonts w:ascii="Times New Roman" w:hAnsi="Times New Roman" w:cs="Times New Roman"/>
          <w:sz w:val="28"/>
          <w:szCs w:val="28"/>
        </w:rPr>
      </w:pPr>
      <w:r w:rsidRPr="0097343B">
        <w:rPr>
          <w:rFonts w:ascii="Times New Roman" w:hAnsi="Times New Roman" w:cs="Times New Roman"/>
          <w:sz w:val="28"/>
          <w:szCs w:val="28"/>
        </w:rPr>
        <w:t>5. Con</w:t>
      </w:r>
      <w:bookmarkStart w:id="5" w:name="_GoBack"/>
      <w:bookmarkEnd w:id="5"/>
      <w:r w:rsidRPr="0097343B">
        <w:rPr>
          <w:rFonts w:ascii="Times New Roman" w:hAnsi="Times New Roman" w:cs="Times New Roman"/>
          <w:sz w:val="28"/>
          <w:szCs w:val="28"/>
        </w:rPr>
        <w:t>clusion</w:t>
      </w:r>
    </w:p>
    <w:p w14:paraId="798328FE" w14:textId="0ED9960C" w:rsidR="00AD0528" w:rsidRDefault="00B762E4" w:rsidP="00EE27B9">
      <w:pPr>
        <w:spacing w:line="276" w:lineRule="auto"/>
        <w:ind w:firstLineChars="200" w:firstLine="480"/>
        <w:jc w:val="both"/>
        <w:rPr>
          <w:rFonts w:ascii="Times New Roman" w:eastAsia="Times New Roman" w:hAnsi="Times New Roman" w:cs="Times New Roman"/>
          <w:sz w:val="24"/>
          <w:szCs w:val="24"/>
        </w:rPr>
      </w:pPr>
      <w:r w:rsidRPr="00B762E4">
        <w:rPr>
          <w:rFonts w:ascii="Times New Roman" w:eastAsia="Times New Roman" w:hAnsi="Times New Roman" w:cs="Times New Roman"/>
          <w:sz w:val="24"/>
          <w:szCs w:val="24"/>
        </w:rPr>
        <w:t>This study explored the impact of internal and external sustainable supply chain management (SSCM) practices on the environmental, financial, and social performance of 126 food companies in Thailand, using SUR and least squares regression methods. The findings reveal that SSCM practices positively influence environmental, financial, and social performance, which in turn enhance</w:t>
      </w:r>
      <w:r w:rsidR="005E1006">
        <w:rPr>
          <w:rFonts w:ascii="Times New Roman" w:eastAsia="Times New Roman" w:hAnsi="Times New Roman" w:cs="Times New Roman"/>
          <w:sz w:val="24"/>
          <w:szCs w:val="24"/>
        </w:rPr>
        <w:t>s</w:t>
      </w:r>
      <w:r w:rsidRPr="00B762E4">
        <w:rPr>
          <w:rFonts w:ascii="Times New Roman" w:eastAsia="Times New Roman" w:hAnsi="Times New Roman" w:cs="Times New Roman"/>
          <w:sz w:val="24"/>
          <w:szCs w:val="24"/>
        </w:rPr>
        <w:t xml:space="preserve"> food quality assurance. Companies prioritizing environmental management, social responsibility, and supply chain collaboration achieved better environmental goals and improved eco-friendly performance. Financial performance was also bolstered by social and environmental efforts. The study supports the Resource-Based Perspective Theory, highlighting the importance of internal practices like sustainable packaging and external actions like supplier monitoring and technology integration.</w:t>
      </w:r>
    </w:p>
    <w:p w14:paraId="5C60F303" w14:textId="175DA08E" w:rsidR="00B762E4" w:rsidRDefault="00B762E4" w:rsidP="00EE27B9">
      <w:pPr>
        <w:spacing w:line="276" w:lineRule="auto"/>
        <w:ind w:firstLineChars="200" w:firstLine="480"/>
        <w:jc w:val="both"/>
        <w:rPr>
          <w:rFonts w:ascii="Times New Roman" w:eastAsia="Times New Roman" w:hAnsi="Times New Roman" w:cs="Times New Roman"/>
          <w:sz w:val="24"/>
          <w:szCs w:val="24"/>
        </w:rPr>
      </w:pPr>
      <w:r w:rsidRPr="00B762E4">
        <w:rPr>
          <w:rFonts w:ascii="Times New Roman" w:eastAsia="Times New Roman" w:hAnsi="Times New Roman" w:cs="Times New Roman"/>
          <w:sz w:val="24"/>
          <w:szCs w:val="24"/>
        </w:rPr>
        <w:t>However, the research is limited by its focus on 125 firms in Bangkok, restricting generalizability. Future studies should expand to other regions in Thailand and Southeast Asia. In conclus</w:t>
      </w:r>
      <w:r w:rsidR="0079468E">
        <w:rPr>
          <w:rFonts w:ascii="Times New Roman" w:eastAsia="Times New Roman" w:hAnsi="Times New Roman" w:cs="Times New Roman"/>
          <w:sz w:val="24"/>
          <w:szCs w:val="24"/>
        </w:rPr>
        <w:t xml:space="preserve">ion, adopting SSCM practices </w:t>
      </w:r>
      <w:r w:rsidRPr="00B762E4">
        <w:rPr>
          <w:rFonts w:ascii="Times New Roman" w:eastAsia="Times New Roman" w:hAnsi="Times New Roman" w:cs="Times New Roman"/>
          <w:sz w:val="24"/>
          <w:szCs w:val="24"/>
        </w:rPr>
        <w:t xml:space="preserve">such as responsible sourcing, waste reduction, and energy </w:t>
      </w:r>
      <w:r w:rsidR="0079468E">
        <w:rPr>
          <w:rFonts w:ascii="Times New Roman" w:eastAsia="Times New Roman" w:hAnsi="Times New Roman" w:cs="Times New Roman"/>
          <w:sz w:val="24"/>
          <w:szCs w:val="24"/>
        </w:rPr>
        <w:t xml:space="preserve">efficiency </w:t>
      </w:r>
      <w:r w:rsidRPr="00B762E4">
        <w:rPr>
          <w:rFonts w:ascii="Times New Roman" w:eastAsia="Times New Roman" w:hAnsi="Times New Roman" w:cs="Times New Roman"/>
          <w:sz w:val="24"/>
          <w:szCs w:val="24"/>
        </w:rPr>
        <w:t>can significantly improve food companies' performance, quality assurance, and consumer trust, benefiting both the environment and business outcomes.</w:t>
      </w:r>
    </w:p>
    <w:p w14:paraId="1128B729" w14:textId="16C8C95D" w:rsidR="00F90AB6" w:rsidRPr="00F90AB6" w:rsidRDefault="00F90AB6" w:rsidP="00EE27B9">
      <w:pPr>
        <w:spacing w:line="276" w:lineRule="auto"/>
        <w:jc w:val="both"/>
        <w:rPr>
          <w:rFonts w:ascii="Times New Roman" w:hAnsi="Times New Roman" w:cs="Times New Roman"/>
          <w:b/>
          <w:sz w:val="28"/>
          <w:szCs w:val="28"/>
        </w:rPr>
      </w:pPr>
      <w:r w:rsidRPr="00F90AB6">
        <w:rPr>
          <w:rFonts w:ascii="Times New Roman" w:hAnsi="Times New Roman" w:cs="Times New Roman"/>
          <w:b/>
          <w:sz w:val="28"/>
          <w:szCs w:val="28"/>
        </w:rPr>
        <w:t xml:space="preserve">Limitations of the Study </w:t>
      </w:r>
    </w:p>
    <w:p w14:paraId="7E422791" w14:textId="17066555" w:rsidR="00AD0528" w:rsidRPr="00AD0528" w:rsidRDefault="00AD0528" w:rsidP="00EE27B9">
      <w:pPr>
        <w:spacing w:line="276" w:lineRule="auto"/>
        <w:ind w:firstLineChars="200" w:firstLine="480"/>
        <w:jc w:val="both"/>
        <w:rPr>
          <w:rFonts w:ascii="Times New Roman" w:eastAsia="Times New Roman" w:hAnsi="Times New Roman" w:cs="Times New Roman"/>
          <w:sz w:val="24"/>
          <w:szCs w:val="24"/>
        </w:rPr>
      </w:pPr>
      <w:r w:rsidRPr="00AD0528">
        <w:rPr>
          <w:rFonts w:ascii="Times New Roman" w:eastAsia="Times New Roman" w:hAnsi="Times New Roman" w:cs="Times New Roman"/>
          <w:sz w:val="24"/>
          <w:szCs w:val="24"/>
        </w:rPr>
        <w:lastRenderedPageBreak/>
        <w:t>This study has several limitations. First, its findings are based on data from 126 food companies in Bangkok, Thailand, which limits the generalizability of the results to the broader Thai food industry or other regions. Second, the study’s cross-sectional design restricts the ability to establish causal relationships between SSCM practices and performance outcomes. Third, the reliance on self-reported data may introduce biases, such as social desirability or inaccuracies in responses. Finally, the study does not account for potential external factors, such as regulatory changes or market fluctuations, that could influence SSCM implementation and performance. Future research should address these limitations by expanding the sample to include diverse regions, employing longitudinal designs, and incorporating objective data sources.</w:t>
      </w:r>
    </w:p>
    <w:p w14:paraId="0BB8177A" w14:textId="12F6CBFB" w:rsidR="00F679A8" w:rsidRPr="00C464B4" w:rsidRDefault="001B77C9" w:rsidP="00EE27B9">
      <w:pPr>
        <w:pStyle w:val="Heading1"/>
        <w:spacing w:line="276" w:lineRule="auto"/>
        <w:rPr>
          <w:rFonts w:ascii="Times New Roman" w:hAnsi="Times New Roman" w:cs="Times New Roman"/>
          <w:sz w:val="36"/>
        </w:rPr>
      </w:pPr>
      <w:bookmarkStart w:id="6" w:name="_Toc135989210"/>
      <w:r w:rsidRPr="00C464B4">
        <w:rPr>
          <w:rFonts w:ascii="Times New Roman" w:hAnsi="Times New Roman" w:cs="Times New Roman"/>
          <w:sz w:val="36"/>
        </w:rPr>
        <w:t>References</w:t>
      </w:r>
      <w:bookmarkEnd w:id="6"/>
    </w:p>
    <w:p w14:paraId="230F6C47" w14:textId="4460F47C"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FE4E89">
        <w:rPr>
          <w:rFonts w:ascii="Times New Roman" w:hAnsi="Times New Roman" w:cs="Times New Roman"/>
          <w:noProof/>
          <w:sz w:val="24"/>
          <w:szCs w:val="24"/>
        </w:rPr>
        <w:t xml:space="preserve">Adabor, E. S., Addy, E., Assyne, N., &amp; Antwi-Boasiako, E. (2025). Enhancing sustainable academic course delivery using AI in technical universities: An empirical analysis using adaptive learning theory. </w:t>
      </w:r>
      <w:r w:rsidRPr="00FE4E89">
        <w:rPr>
          <w:rFonts w:ascii="Times New Roman" w:hAnsi="Times New Roman" w:cs="Times New Roman"/>
          <w:i/>
          <w:iCs/>
          <w:noProof/>
          <w:sz w:val="24"/>
          <w:szCs w:val="24"/>
        </w:rPr>
        <w:t>Sustainable Future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0</w:t>
      </w:r>
      <w:r w:rsidRPr="00FE4E89">
        <w:rPr>
          <w:rFonts w:ascii="Times New Roman" w:hAnsi="Times New Roman" w:cs="Times New Roman"/>
          <w:noProof/>
          <w:sz w:val="24"/>
          <w:szCs w:val="24"/>
        </w:rPr>
        <w:t>, 100828. https://doi.org/10.1016/J.SFTR.2025.100828</w:t>
      </w:r>
    </w:p>
    <w:p w14:paraId="21B9ABB3"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Akyazi, T., Goti, A., Oyarbide, A., Alberdi, E., &amp; Bayon, F. (2020). A guide for the food industry to meet the future skills requirements emerging with industry 4.0. </w:t>
      </w:r>
      <w:r w:rsidRPr="00FE4E89">
        <w:rPr>
          <w:rFonts w:ascii="Times New Roman" w:hAnsi="Times New Roman" w:cs="Times New Roman"/>
          <w:i/>
          <w:iCs/>
          <w:noProof/>
          <w:sz w:val="24"/>
          <w:szCs w:val="24"/>
        </w:rPr>
        <w:t>Food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9</w:t>
      </w:r>
      <w:r w:rsidRPr="00FE4E89">
        <w:rPr>
          <w:rFonts w:ascii="Times New Roman" w:hAnsi="Times New Roman" w:cs="Times New Roman"/>
          <w:noProof/>
          <w:sz w:val="24"/>
          <w:szCs w:val="24"/>
        </w:rPr>
        <w:t>(4). https://doi.org/10.3390/FOODS9040492</w:t>
      </w:r>
    </w:p>
    <w:p w14:paraId="6AFCA593"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Aliabadi, L., Zegordi, S. H., Husseinzadeh Kashan, A., &amp; Rastegar, M. A. (2024). A sustainable supply chain model for time-varying deteriorating items under the promotional cost-sharing policy and three-level trade credit financing. </w:t>
      </w:r>
      <w:r w:rsidRPr="00FE4E89">
        <w:rPr>
          <w:rFonts w:ascii="Times New Roman" w:hAnsi="Times New Roman" w:cs="Times New Roman"/>
          <w:i/>
          <w:iCs/>
          <w:noProof/>
          <w:sz w:val="24"/>
          <w:szCs w:val="24"/>
        </w:rPr>
        <w:t>Operational Research</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24</w:t>
      </w:r>
      <w:r w:rsidRPr="00FE4E89">
        <w:rPr>
          <w:rFonts w:ascii="Times New Roman" w:hAnsi="Times New Roman" w:cs="Times New Roman"/>
          <w:noProof/>
          <w:sz w:val="24"/>
          <w:szCs w:val="24"/>
        </w:rPr>
        <w:t>(2), 1–59. https://doi.org/10.1007/S12351-024-00824-X/METRICS</w:t>
      </w:r>
    </w:p>
    <w:p w14:paraId="7968F767"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Alzubi, E., &amp; Akkerman, R. (2022). Sustainable supply chain management practices in developing countries: An empirical study of Jordanian manufacturing companies. </w:t>
      </w:r>
      <w:r w:rsidRPr="00FE4E89">
        <w:rPr>
          <w:rFonts w:ascii="Times New Roman" w:hAnsi="Times New Roman" w:cs="Times New Roman"/>
          <w:i/>
          <w:iCs/>
          <w:noProof/>
          <w:sz w:val="24"/>
          <w:szCs w:val="24"/>
        </w:rPr>
        <w:t>Cleaner Production Letter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2</w:t>
      </w:r>
      <w:r w:rsidRPr="00FE4E89">
        <w:rPr>
          <w:rFonts w:ascii="Times New Roman" w:hAnsi="Times New Roman" w:cs="Times New Roman"/>
          <w:noProof/>
          <w:sz w:val="24"/>
          <w:szCs w:val="24"/>
        </w:rPr>
        <w:t>, 100005. https://doi.org/10.1016/j.clpl.2022.100005</w:t>
      </w:r>
    </w:p>
    <w:p w14:paraId="4AE82620"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Arunadevi, E., Umamaheswari, S., &amp; Wang, S. P. (2025). Optimising inventory systems for sustainable practices: integrating rebates and preservation technology for effective amelioration and deterioration control. </w:t>
      </w:r>
      <w:r w:rsidRPr="00FE4E89">
        <w:rPr>
          <w:rFonts w:ascii="Times New Roman" w:hAnsi="Times New Roman" w:cs="Times New Roman"/>
          <w:i/>
          <w:iCs/>
          <w:noProof/>
          <w:sz w:val="24"/>
          <w:szCs w:val="24"/>
        </w:rPr>
        <w:t>International Journal of Systems Science: Operations and Logistic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2</w:t>
      </w:r>
      <w:r w:rsidRPr="00FE4E89">
        <w:rPr>
          <w:rFonts w:ascii="Times New Roman" w:hAnsi="Times New Roman" w:cs="Times New Roman"/>
          <w:noProof/>
          <w:sz w:val="24"/>
          <w:szCs w:val="24"/>
        </w:rPr>
        <w:t>(1). https://doi.org/10.1080/23302674.2025.2467790</w:t>
      </w:r>
    </w:p>
    <w:p w14:paraId="470B6F45"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Baliga, R., Raut, R., &amp; Kamble, S. (2020). The effect of motivators, supply, and lean management on sustainable supply chain management practices and performance: Systematic literature review and modeling. </w:t>
      </w:r>
      <w:r w:rsidRPr="00FE4E89">
        <w:rPr>
          <w:rFonts w:ascii="Times New Roman" w:hAnsi="Times New Roman" w:cs="Times New Roman"/>
          <w:i/>
          <w:iCs/>
          <w:noProof/>
          <w:sz w:val="24"/>
          <w:szCs w:val="24"/>
        </w:rPr>
        <w:t>Benchmarking</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27</w:t>
      </w:r>
      <w:r w:rsidRPr="00FE4E89">
        <w:rPr>
          <w:rFonts w:ascii="Times New Roman" w:hAnsi="Times New Roman" w:cs="Times New Roman"/>
          <w:noProof/>
          <w:sz w:val="24"/>
          <w:szCs w:val="24"/>
        </w:rPr>
        <w:t>(1), 347–381. https://doi.org/10.1108/BIJ-01-2019-0004</w:t>
      </w:r>
    </w:p>
    <w:p w14:paraId="1CB87526"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Bannor, R. K., Oppong-Kyeremeh, H., Amfo, B., Kuwornu, J. K. M., Chaa Kyire, S. K., &amp; Amponsah, J. (2023). Agricultural insurance and risk management among poultry farmers in Ghana: An application of discrete choice experiment. </w:t>
      </w:r>
      <w:r w:rsidRPr="00FE4E89">
        <w:rPr>
          <w:rFonts w:ascii="Times New Roman" w:hAnsi="Times New Roman" w:cs="Times New Roman"/>
          <w:i/>
          <w:iCs/>
          <w:noProof/>
          <w:sz w:val="24"/>
          <w:szCs w:val="24"/>
        </w:rPr>
        <w:t xml:space="preserve">Journal of Agriculture and Food </w:t>
      </w:r>
      <w:r w:rsidRPr="00FE4E89">
        <w:rPr>
          <w:rFonts w:ascii="Times New Roman" w:hAnsi="Times New Roman" w:cs="Times New Roman"/>
          <w:i/>
          <w:iCs/>
          <w:noProof/>
          <w:sz w:val="24"/>
          <w:szCs w:val="24"/>
        </w:rPr>
        <w:lastRenderedPageBreak/>
        <w:t>Research</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1</w:t>
      </w:r>
      <w:r w:rsidRPr="00FE4E89">
        <w:rPr>
          <w:rFonts w:ascii="Times New Roman" w:hAnsi="Times New Roman" w:cs="Times New Roman"/>
          <w:noProof/>
          <w:sz w:val="24"/>
          <w:szCs w:val="24"/>
        </w:rPr>
        <w:t>. https://doi.org/10.1016/j.jafr.2022.100492</w:t>
      </w:r>
    </w:p>
    <w:p w14:paraId="6B72E66E"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Beske, P., Land, A., &amp; Seuring, S. (2014). Sustainable supply chain management practices and dynamic capabilities in the food industry: A critical analysis of the literature. </w:t>
      </w:r>
      <w:r w:rsidRPr="00FE4E89">
        <w:rPr>
          <w:rFonts w:ascii="Times New Roman" w:hAnsi="Times New Roman" w:cs="Times New Roman"/>
          <w:i/>
          <w:iCs/>
          <w:noProof/>
          <w:sz w:val="24"/>
          <w:szCs w:val="24"/>
        </w:rPr>
        <w:t>International Journal of Production Economic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52</w:t>
      </w:r>
      <w:r w:rsidRPr="00FE4E89">
        <w:rPr>
          <w:rFonts w:ascii="Times New Roman" w:hAnsi="Times New Roman" w:cs="Times New Roman"/>
          <w:noProof/>
          <w:sz w:val="24"/>
          <w:szCs w:val="24"/>
        </w:rPr>
        <w:t>, 131–143. https://doi.org/10.1016/j.ijpe.2013.12.026</w:t>
      </w:r>
    </w:p>
    <w:p w14:paraId="31FEE992"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Bø, E., Hovi, I. B., &amp; Pinchasik, D. R. (2023). COVID-19 disruptions and Norwegian food and pharmaceutical supply chains: Insights into supply chain risk management, resilience, and reliability. </w:t>
      </w:r>
      <w:r w:rsidRPr="00FE4E89">
        <w:rPr>
          <w:rFonts w:ascii="Times New Roman" w:hAnsi="Times New Roman" w:cs="Times New Roman"/>
          <w:i/>
          <w:iCs/>
          <w:noProof/>
          <w:sz w:val="24"/>
          <w:szCs w:val="24"/>
        </w:rPr>
        <w:t>Sustainable Future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5</w:t>
      </w:r>
      <w:r w:rsidRPr="00FE4E89">
        <w:rPr>
          <w:rFonts w:ascii="Times New Roman" w:hAnsi="Times New Roman" w:cs="Times New Roman"/>
          <w:noProof/>
          <w:sz w:val="24"/>
          <w:szCs w:val="24"/>
        </w:rPr>
        <w:t>. https://doi.org/10.1016/j.sftr.2022.100102</w:t>
      </w:r>
    </w:p>
    <w:p w14:paraId="1B535730"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Cagliano, R., Worley, C. G., &amp; Caniato, F. F. A. (2016). The challenge of sustainable innovation in agri-food supply chains. </w:t>
      </w:r>
      <w:r w:rsidRPr="00FE4E89">
        <w:rPr>
          <w:rFonts w:ascii="Times New Roman" w:hAnsi="Times New Roman" w:cs="Times New Roman"/>
          <w:i/>
          <w:iCs/>
          <w:noProof/>
          <w:sz w:val="24"/>
          <w:szCs w:val="24"/>
        </w:rPr>
        <w:t>Organizing for Sustainable Effectivenes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5</w:t>
      </w:r>
      <w:r w:rsidRPr="00FE4E89">
        <w:rPr>
          <w:rFonts w:ascii="Times New Roman" w:hAnsi="Times New Roman" w:cs="Times New Roman"/>
          <w:noProof/>
          <w:sz w:val="24"/>
          <w:szCs w:val="24"/>
        </w:rPr>
        <w:t>, 1–30. https://doi.org/10.1108/S2045-060520160000005009</w:t>
      </w:r>
    </w:p>
    <w:p w14:paraId="67449B69"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Chin, T. A., Tat, H. H., Sulaiman, Z., &amp; Muhamad Zainon, S. N. L. (2015). Green supply chain management practices and sustainability performance. </w:t>
      </w:r>
      <w:r w:rsidRPr="00FE4E89">
        <w:rPr>
          <w:rFonts w:ascii="Times New Roman" w:hAnsi="Times New Roman" w:cs="Times New Roman"/>
          <w:i/>
          <w:iCs/>
          <w:noProof/>
          <w:sz w:val="24"/>
          <w:szCs w:val="24"/>
        </w:rPr>
        <w:t>Advanced Science Letter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21</w:t>
      </w:r>
      <w:r w:rsidRPr="00FE4E89">
        <w:rPr>
          <w:rFonts w:ascii="Times New Roman" w:hAnsi="Times New Roman" w:cs="Times New Roman"/>
          <w:noProof/>
          <w:sz w:val="24"/>
          <w:szCs w:val="24"/>
        </w:rPr>
        <w:t>(5), 1359–1362. https://doi.org/10.1166/ASL.2015.6029</w:t>
      </w:r>
    </w:p>
    <w:p w14:paraId="4E0AF637"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Dales, A., Coe, N. M., &amp; Hess, M. (2019). Variegated National Retail Markets: Negotiating Transformation through Regulation in Malaysia and Thailand. </w:t>
      </w:r>
      <w:r w:rsidRPr="00FE4E89">
        <w:rPr>
          <w:rFonts w:ascii="Times New Roman" w:hAnsi="Times New Roman" w:cs="Times New Roman"/>
          <w:i/>
          <w:iCs/>
          <w:noProof/>
          <w:sz w:val="24"/>
          <w:szCs w:val="24"/>
        </w:rPr>
        <w:t>Economic Geography</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95</w:t>
      </w:r>
      <w:r w:rsidRPr="00FE4E89">
        <w:rPr>
          <w:rFonts w:ascii="Times New Roman" w:hAnsi="Times New Roman" w:cs="Times New Roman"/>
          <w:noProof/>
          <w:sz w:val="24"/>
          <w:szCs w:val="24"/>
        </w:rPr>
        <w:t>(1), 90–111. https://doi.org/10.1080/00130095.2018.1476060</w:t>
      </w:r>
    </w:p>
    <w:p w14:paraId="15948B7A"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Das, D. (2018). The impact of Sustainable Supply Chain Management practices on firm performance: Lessons from Indian organizations. </w:t>
      </w:r>
      <w:r w:rsidRPr="00FE4E89">
        <w:rPr>
          <w:rFonts w:ascii="Times New Roman" w:hAnsi="Times New Roman" w:cs="Times New Roman"/>
          <w:i/>
          <w:iCs/>
          <w:noProof/>
          <w:sz w:val="24"/>
          <w:szCs w:val="24"/>
        </w:rPr>
        <w:t>Journal of Cleaner Production</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203</w:t>
      </w:r>
      <w:r w:rsidRPr="00FE4E89">
        <w:rPr>
          <w:rFonts w:ascii="Times New Roman" w:hAnsi="Times New Roman" w:cs="Times New Roman"/>
          <w:noProof/>
          <w:sz w:val="24"/>
          <w:szCs w:val="24"/>
        </w:rPr>
        <w:t>, 179–196. https://doi.org/10.1016/J.JCLEPRO.2018.08.250</w:t>
      </w:r>
    </w:p>
    <w:p w14:paraId="7EB78595"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Das, S., &amp; Mahata, G. C. (2025). Sustainable optimal replenishment decisions for IoT based controllable deteriorating items with dynamic demand under carbon regulations. </w:t>
      </w:r>
      <w:r w:rsidRPr="00FE4E89">
        <w:rPr>
          <w:rFonts w:ascii="Times New Roman" w:hAnsi="Times New Roman" w:cs="Times New Roman"/>
          <w:i/>
          <w:iCs/>
          <w:noProof/>
          <w:sz w:val="24"/>
          <w:szCs w:val="24"/>
        </w:rPr>
        <w:t>International Journal of Management Science and Engineering Management</w:t>
      </w:r>
      <w:r w:rsidRPr="00FE4E89">
        <w:rPr>
          <w:rFonts w:ascii="Times New Roman" w:hAnsi="Times New Roman" w:cs="Times New Roman"/>
          <w:noProof/>
          <w:sz w:val="24"/>
          <w:szCs w:val="24"/>
        </w:rPr>
        <w:t>. https://doi.org/10.1080/17509653.2025.2461003</w:t>
      </w:r>
    </w:p>
    <w:p w14:paraId="618CA328"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Duan, Y., &amp; Aloysius, J. A. (2019). Supply chain transparency and willingness-to-pay for refurbished products. </w:t>
      </w:r>
      <w:r w:rsidRPr="00FE4E89">
        <w:rPr>
          <w:rFonts w:ascii="Times New Roman" w:hAnsi="Times New Roman" w:cs="Times New Roman"/>
          <w:i/>
          <w:iCs/>
          <w:noProof/>
          <w:sz w:val="24"/>
          <w:szCs w:val="24"/>
        </w:rPr>
        <w:t>International Journal of Logistics Management</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30</w:t>
      </w:r>
      <w:r w:rsidRPr="00FE4E89">
        <w:rPr>
          <w:rFonts w:ascii="Times New Roman" w:hAnsi="Times New Roman" w:cs="Times New Roman"/>
          <w:noProof/>
          <w:sz w:val="24"/>
          <w:szCs w:val="24"/>
        </w:rPr>
        <w:t>(3), 797–820. https://doi.org/10.1108/IJLM-01-2019-0025</w:t>
      </w:r>
    </w:p>
    <w:p w14:paraId="6B5C2373"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Duan, Y., Khokhar, M., Raza, A., Sharma, A., &amp; Islam, T. (2025). The role of digital technology and environmental sustainability in circular supply chains based on the fuzzy TOPSIS model. </w:t>
      </w:r>
      <w:r w:rsidRPr="00FE4E89">
        <w:rPr>
          <w:rFonts w:ascii="Times New Roman" w:hAnsi="Times New Roman" w:cs="Times New Roman"/>
          <w:i/>
          <w:iCs/>
          <w:noProof/>
          <w:sz w:val="24"/>
          <w:szCs w:val="24"/>
        </w:rPr>
        <w:t>Environment, Development and Sustainability</w:t>
      </w:r>
      <w:r w:rsidRPr="00FE4E89">
        <w:rPr>
          <w:rFonts w:ascii="Times New Roman" w:hAnsi="Times New Roman" w:cs="Times New Roman"/>
          <w:noProof/>
          <w:sz w:val="24"/>
          <w:szCs w:val="24"/>
        </w:rPr>
        <w:t>, 1–32. https://doi.org/10.1007/S10668-024-05924-4/FIGURES/2</w:t>
      </w:r>
    </w:p>
    <w:p w14:paraId="48C8DE86"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Fritz, M. M. C. (2022). A supply chain view of sustainability management. </w:t>
      </w:r>
      <w:r w:rsidRPr="00FE4E89">
        <w:rPr>
          <w:rFonts w:ascii="Times New Roman" w:hAnsi="Times New Roman" w:cs="Times New Roman"/>
          <w:i/>
          <w:iCs/>
          <w:noProof/>
          <w:sz w:val="24"/>
          <w:szCs w:val="24"/>
        </w:rPr>
        <w:t>Cleaner Production Letter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3</w:t>
      </w:r>
      <w:r w:rsidRPr="00FE4E89">
        <w:rPr>
          <w:rFonts w:ascii="Times New Roman" w:hAnsi="Times New Roman" w:cs="Times New Roman"/>
          <w:noProof/>
          <w:sz w:val="24"/>
          <w:szCs w:val="24"/>
        </w:rPr>
        <w:t>, 100023. https://doi.org/10.1016/j.clpl.2022.100023</w:t>
      </w:r>
    </w:p>
    <w:p w14:paraId="5D0D9C4F"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Gahlot, N. K., Bagri, G. P., Gulati, B., Bhatia, L., barat, S., &amp; Das, S. (2023). Analysis of barriers to implement green supply chain management practices in Indian automotive industries with the help of ISM model. </w:t>
      </w:r>
      <w:r w:rsidRPr="00FE4E89">
        <w:rPr>
          <w:rFonts w:ascii="Times New Roman" w:hAnsi="Times New Roman" w:cs="Times New Roman"/>
          <w:i/>
          <w:iCs/>
          <w:noProof/>
          <w:sz w:val="24"/>
          <w:szCs w:val="24"/>
        </w:rPr>
        <w:t>Materials Today: Proceedings</w:t>
      </w:r>
      <w:r w:rsidRPr="00FE4E89">
        <w:rPr>
          <w:rFonts w:ascii="Times New Roman" w:hAnsi="Times New Roman" w:cs="Times New Roman"/>
          <w:noProof/>
          <w:sz w:val="24"/>
          <w:szCs w:val="24"/>
        </w:rPr>
        <w:t xml:space="preserve">. </w:t>
      </w:r>
      <w:r w:rsidRPr="00FE4E89">
        <w:rPr>
          <w:rFonts w:ascii="Times New Roman" w:hAnsi="Times New Roman" w:cs="Times New Roman"/>
          <w:noProof/>
          <w:sz w:val="24"/>
          <w:szCs w:val="24"/>
        </w:rPr>
        <w:lastRenderedPageBreak/>
        <w:t>https://doi.org/10.1016/j.matpr.2023.02.146</w:t>
      </w:r>
    </w:p>
    <w:p w14:paraId="6E327689"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Glover, J. (2020). The dark side of sustainable dairy supply chains. </w:t>
      </w:r>
      <w:r w:rsidRPr="00FE4E89">
        <w:rPr>
          <w:rFonts w:ascii="Times New Roman" w:hAnsi="Times New Roman" w:cs="Times New Roman"/>
          <w:i/>
          <w:iCs/>
          <w:noProof/>
          <w:sz w:val="24"/>
          <w:szCs w:val="24"/>
        </w:rPr>
        <w:t>International Journal of Operations and Production Management</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40</w:t>
      </w:r>
      <w:r w:rsidRPr="00FE4E89">
        <w:rPr>
          <w:rFonts w:ascii="Times New Roman" w:hAnsi="Times New Roman" w:cs="Times New Roman"/>
          <w:noProof/>
          <w:sz w:val="24"/>
          <w:szCs w:val="24"/>
        </w:rPr>
        <w:t>(12), 1801–1827. https://doi.org/10.1108/IJOPM-05-2019-0394</w:t>
      </w:r>
    </w:p>
    <w:p w14:paraId="20FA5EEE"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Goli, A., Babaee Tirkolaee, E., Golmohammadi, A. M., Atan, Z., Weber, G. W., &amp; Ali, S. S. (2025). A robust optimization model to design an IoT-based sustainable supply chain network with flexibility. </w:t>
      </w:r>
      <w:r w:rsidRPr="00FE4E89">
        <w:rPr>
          <w:rFonts w:ascii="Times New Roman" w:hAnsi="Times New Roman" w:cs="Times New Roman"/>
          <w:i/>
          <w:iCs/>
          <w:noProof/>
          <w:sz w:val="24"/>
          <w:szCs w:val="24"/>
        </w:rPr>
        <w:t>Central European Journal of Operations Research</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33</w:t>
      </w:r>
      <w:r w:rsidRPr="00FE4E89">
        <w:rPr>
          <w:rFonts w:ascii="Times New Roman" w:hAnsi="Times New Roman" w:cs="Times New Roman"/>
          <w:noProof/>
          <w:sz w:val="24"/>
          <w:szCs w:val="24"/>
        </w:rPr>
        <w:t>(3), 1025. https://doi.org/10.1007/S10100-023-00870-4</w:t>
      </w:r>
    </w:p>
    <w:p w14:paraId="40189F5C"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Gruchmann, T., Seuring, S., &amp; Petljak, K. (2019). Assessing the role of dynamic capabilities in local food distribution: a theory-elaboration study. </w:t>
      </w:r>
      <w:r w:rsidRPr="00FE4E89">
        <w:rPr>
          <w:rFonts w:ascii="Times New Roman" w:hAnsi="Times New Roman" w:cs="Times New Roman"/>
          <w:i/>
          <w:iCs/>
          <w:noProof/>
          <w:sz w:val="24"/>
          <w:szCs w:val="24"/>
        </w:rPr>
        <w:t>Supply Chain Management</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24</w:t>
      </w:r>
      <w:r w:rsidRPr="00FE4E89">
        <w:rPr>
          <w:rFonts w:ascii="Times New Roman" w:hAnsi="Times New Roman" w:cs="Times New Roman"/>
          <w:noProof/>
          <w:sz w:val="24"/>
          <w:szCs w:val="24"/>
        </w:rPr>
        <w:t>(6), 767–783. https://doi.org/10.1108/SCM-02-2019-0073</w:t>
      </w:r>
    </w:p>
    <w:p w14:paraId="0BA67088"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Hertwich, E. G. (2005). Life cycle approaches to sustainable consumption: A critical review. </w:t>
      </w:r>
      <w:r w:rsidRPr="00FE4E89">
        <w:rPr>
          <w:rFonts w:ascii="Times New Roman" w:hAnsi="Times New Roman" w:cs="Times New Roman"/>
          <w:i/>
          <w:iCs/>
          <w:noProof/>
          <w:sz w:val="24"/>
          <w:szCs w:val="24"/>
        </w:rPr>
        <w:t>Environmental Science and Technology</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39</w:t>
      </w:r>
      <w:r w:rsidRPr="00FE4E89">
        <w:rPr>
          <w:rFonts w:ascii="Times New Roman" w:hAnsi="Times New Roman" w:cs="Times New Roman"/>
          <w:noProof/>
          <w:sz w:val="24"/>
          <w:szCs w:val="24"/>
        </w:rPr>
        <w:t>(13), 4673–4684. https://doi.org/10.1021/ES0497375</w:t>
      </w:r>
    </w:p>
    <w:p w14:paraId="0B37B84C"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Hong, J., Zhang, Y., &amp; Ding, M. (2018). Sustainable supply chain management practices, supply chain dynamic capabilities, and enterprise performance. </w:t>
      </w:r>
      <w:r w:rsidRPr="00FE4E89">
        <w:rPr>
          <w:rFonts w:ascii="Times New Roman" w:hAnsi="Times New Roman" w:cs="Times New Roman"/>
          <w:i/>
          <w:iCs/>
          <w:noProof/>
          <w:sz w:val="24"/>
          <w:szCs w:val="24"/>
        </w:rPr>
        <w:t>Journal of Cleaner Production</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72</w:t>
      </w:r>
      <w:r w:rsidRPr="00FE4E89">
        <w:rPr>
          <w:rFonts w:ascii="Times New Roman" w:hAnsi="Times New Roman" w:cs="Times New Roman"/>
          <w:noProof/>
          <w:sz w:val="24"/>
          <w:szCs w:val="24"/>
        </w:rPr>
        <w:t>, 3508–3519. https://doi.org/10.1016/J.JCLEPRO.2017.06.093</w:t>
      </w:r>
    </w:p>
    <w:p w14:paraId="73A5F97F"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Hong, J., Zhang, Y., &amp; Shi, M. (2018). The impact of supply chain quality management practices and knowledge transfer on organisational performance: an empirical investigation from China. </w:t>
      </w:r>
      <w:r w:rsidRPr="00FE4E89">
        <w:rPr>
          <w:rFonts w:ascii="Times New Roman" w:hAnsi="Times New Roman" w:cs="Times New Roman"/>
          <w:i/>
          <w:iCs/>
          <w:noProof/>
          <w:sz w:val="24"/>
          <w:szCs w:val="24"/>
        </w:rPr>
        <w:t>International Journal of Logistics Research and Application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21</w:t>
      </w:r>
      <w:r w:rsidRPr="00FE4E89">
        <w:rPr>
          <w:rFonts w:ascii="Times New Roman" w:hAnsi="Times New Roman" w:cs="Times New Roman"/>
          <w:noProof/>
          <w:sz w:val="24"/>
          <w:szCs w:val="24"/>
        </w:rPr>
        <w:t>(3), 259–278. https://doi.org/10.1080/13675567.2017.1394992</w:t>
      </w:r>
    </w:p>
    <w:p w14:paraId="41617EB0"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Hong, J., Zhou, Z., Li, X., &amp; Lau, K. H. (2020). Supply chain quality management and firm performance in China’s food industry—the moderating role of social co-regulation. </w:t>
      </w:r>
      <w:r w:rsidRPr="00FE4E89">
        <w:rPr>
          <w:rFonts w:ascii="Times New Roman" w:hAnsi="Times New Roman" w:cs="Times New Roman"/>
          <w:i/>
          <w:iCs/>
          <w:noProof/>
          <w:sz w:val="24"/>
          <w:szCs w:val="24"/>
        </w:rPr>
        <w:t>International Journal of Logistics Management</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31</w:t>
      </w:r>
      <w:r w:rsidRPr="00FE4E89">
        <w:rPr>
          <w:rFonts w:ascii="Times New Roman" w:hAnsi="Times New Roman" w:cs="Times New Roman"/>
          <w:noProof/>
          <w:sz w:val="24"/>
          <w:szCs w:val="24"/>
        </w:rPr>
        <w:t>(1), 99–122. https://doi.org/10.1108/IJLM-05-2018-0124</w:t>
      </w:r>
    </w:p>
    <w:p w14:paraId="54460206"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HOU, Y., Khokhar, M., Khan, M., Islam, T., &amp; Haider, I. (2021). Put Safety First: Exploring the Role of Health and Safety Practices in Improving the Performance of SMEs: </w:t>
      </w:r>
      <w:r w:rsidRPr="00FE4E89">
        <w:rPr>
          <w:rFonts w:ascii="Times New Roman" w:hAnsi="Times New Roman" w:cs="Times New Roman"/>
          <w:i/>
          <w:iCs/>
          <w:noProof/>
          <w:sz w:val="24"/>
          <w:szCs w:val="24"/>
        </w:rPr>
        <w:t>Https://Doi.Org/10.1177/21582440211032173</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1</w:t>
      </w:r>
      <w:r w:rsidRPr="00FE4E89">
        <w:rPr>
          <w:rFonts w:ascii="Times New Roman" w:hAnsi="Times New Roman" w:cs="Times New Roman"/>
          <w:noProof/>
          <w:sz w:val="24"/>
          <w:szCs w:val="24"/>
        </w:rPr>
        <w:t>(3). https://doi.org/10.1177/21582440211032173</w:t>
      </w:r>
    </w:p>
    <w:p w14:paraId="1CC88316"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Hou, Y., Khokhar, M., Zia, S., &amp; Sharma, A. (2021). Assessing the Best Supplier Selection Criteria in Supply Chain Management During the COVID-19 Pandemic. </w:t>
      </w:r>
      <w:r w:rsidRPr="00FE4E89">
        <w:rPr>
          <w:rFonts w:ascii="Times New Roman" w:hAnsi="Times New Roman" w:cs="Times New Roman"/>
          <w:i/>
          <w:iCs/>
          <w:noProof/>
          <w:sz w:val="24"/>
          <w:szCs w:val="24"/>
        </w:rPr>
        <w:t>Frontiers in Psychology</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2</w:t>
      </w:r>
      <w:r w:rsidRPr="00FE4E89">
        <w:rPr>
          <w:rFonts w:ascii="Times New Roman" w:hAnsi="Times New Roman" w:cs="Times New Roman"/>
          <w:noProof/>
          <w:sz w:val="24"/>
          <w:szCs w:val="24"/>
        </w:rPr>
        <w:t>, 804954. https://doi.org/10.3389/FPSYG.2021.804954</w:t>
      </w:r>
    </w:p>
    <w:p w14:paraId="5359B3D7"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Kallas, Z., Alba, M. F., Casellas, K., Berges, M., Degreef, G., &amp; Gil, J. M. (2019). The development of short food supply chain for locally produced honey: Understanding consumers’ opinions and willingness to pay in Argentina. </w:t>
      </w:r>
      <w:r w:rsidRPr="00FE4E89">
        <w:rPr>
          <w:rFonts w:ascii="Times New Roman" w:hAnsi="Times New Roman" w:cs="Times New Roman"/>
          <w:i/>
          <w:iCs/>
          <w:noProof/>
          <w:sz w:val="24"/>
          <w:szCs w:val="24"/>
        </w:rPr>
        <w:t>British Food Journal</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23</w:t>
      </w:r>
      <w:r w:rsidRPr="00FE4E89">
        <w:rPr>
          <w:rFonts w:ascii="Times New Roman" w:hAnsi="Times New Roman" w:cs="Times New Roman"/>
          <w:noProof/>
          <w:sz w:val="24"/>
          <w:szCs w:val="24"/>
        </w:rPr>
        <w:t xml:space="preserve">(5), </w:t>
      </w:r>
      <w:r w:rsidRPr="00FE4E89">
        <w:rPr>
          <w:rFonts w:ascii="Times New Roman" w:hAnsi="Times New Roman" w:cs="Times New Roman"/>
          <w:noProof/>
          <w:sz w:val="24"/>
          <w:szCs w:val="24"/>
        </w:rPr>
        <w:lastRenderedPageBreak/>
        <w:t>1664–1680. https://doi.org/10.1108/BFJ-01-2019-0070</w:t>
      </w:r>
    </w:p>
    <w:p w14:paraId="33551892"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Khokhar, M., Devi, A., Siddiqui, M. B., &amp; Bhatti, A. A. (2022). Performance of the Cosmetics Industry from the Perspective of Corporate Social Responsibility and Circular Economy: A Cross?Cultural Current Challenges Faced In the Cosmetics Industry. </w:t>
      </w:r>
      <w:r w:rsidRPr="00FE4E89">
        <w:rPr>
          <w:rFonts w:ascii="Times New Roman" w:hAnsi="Times New Roman" w:cs="Times New Roman"/>
          <w:i/>
          <w:iCs/>
          <w:noProof/>
          <w:sz w:val="24"/>
          <w:szCs w:val="24"/>
        </w:rPr>
        <w:t>Pakistan Journal of Humanities and Social Science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0</w:t>
      </w:r>
      <w:r w:rsidRPr="00FE4E89">
        <w:rPr>
          <w:rFonts w:ascii="Times New Roman" w:hAnsi="Times New Roman" w:cs="Times New Roman"/>
          <w:noProof/>
          <w:sz w:val="24"/>
          <w:szCs w:val="24"/>
        </w:rPr>
        <w:t>(4), 1571– 1579–1571– 1579. https://doi.org/10.52131/PJHSS.2022.1004.0310</w:t>
      </w:r>
    </w:p>
    <w:p w14:paraId="629C6E3B"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Khokhar, M., Duan, Y., Bibi, M., Sharma, A., &amp; Alam, F. (2025). Impact of Circular Economy on Waste Elimination Within the Framework of Sustainable Supply Chain. </w:t>
      </w:r>
      <w:r w:rsidRPr="00FE4E89">
        <w:rPr>
          <w:rFonts w:ascii="Times New Roman" w:hAnsi="Times New Roman" w:cs="Times New Roman"/>
          <w:i/>
          <w:iCs/>
          <w:noProof/>
          <w:sz w:val="24"/>
          <w:szCs w:val="24"/>
        </w:rPr>
        <w:t>Https://Polek.vse.Cz/Doi/10.18267/j.Polek.1491.Html</w:t>
      </w:r>
      <w:r w:rsidRPr="00FE4E89">
        <w:rPr>
          <w:rFonts w:ascii="Times New Roman" w:hAnsi="Times New Roman" w:cs="Times New Roman"/>
          <w:noProof/>
          <w:sz w:val="24"/>
          <w:szCs w:val="24"/>
        </w:rPr>
        <w:t>. https://doi.org/10.18267/J.POLEK.1491</w:t>
      </w:r>
    </w:p>
    <w:p w14:paraId="263DBB6E"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Khokhar, M., Hou, Y., Rafique, M. A., &amp; Iqbal, W. (2020). </w:t>
      </w:r>
      <w:r w:rsidRPr="00FE4E89">
        <w:rPr>
          <w:rFonts w:ascii="Times New Roman" w:hAnsi="Times New Roman" w:cs="Times New Roman"/>
          <w:i/>
          <w:iCs/>
          <w:noProof/>
          <w:sz w:val="24"/>
          <w:szCs w:val="24"/>
        </w:rPr>
        <w:t>Evaluating the Social Sustainability Criteria of Supply Chain Management in Manufacturing Industries: A Role of BWM in MCDM Ocena kryteriów zrównoważoności społecznej w zarządzaniu łańcuchem dostaw w przemyśle wytwórczym: rola BWM w MCDM</w:t>
      </w:r>
      <w:r w:rsidRPr="00FE4E89">
        <w:rPr>
          <w:rFonts w:ascii="Times New Roman" w:hAnsi="Times New Roman" w:cs="Times New Roman"/>
          <w:noProof/>
          <w:sz w:val="24"/>
          <w:szCs w:val="24"/>
        </w:rPr>
        <w:t xml:space="preserve"> (Vol. 15, Issue 2).</w:t>
      </w:r>
    </w:p>
    <w:p w14:paraId="294C3751"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Khokhar, M., Iqbal, W., Hou, Y., Abbas, M., &amp; Fatima, A. (2020). Assessing supply chain performance from the perspective of pakistan’s manufacturing industry through social sustainability. </w:t>
      </w:r>
      <w:r w:rsidRPr="00FE4E89">
        <w:rPr>
          <w:rFonts w:ascii="Times New Roman" w:hAnsi="Times New Roman" w:cs="Times New Roman"/>
          <w:i/>
          <w:iCs/>
          <w:noProof/>
          <w:sz w:val="24"/>
          <w:szCs w:val="24"/>
        </w:rPr>
        <w:t>Processe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8</w:t>
      </w:r>
      <w:r w:rsidRPr="00FE4E89">
        <w:rPr>
          <w:rFonts w:ascii="Times New Roman" w:hAnsi="Times New Roman" w:cs="Times New Roman"/>
          <w:noProof/>
          <w:sz w:val="24"/>
          <w:szCs w:val="24"/>
        </w:rPr>
        <w:t>(9), 1064. https://doi.org/10.3390/pr8091064</w:t>
      </w:r>
    </w:p>
    <w:p w14:paraId="6BF2D56C"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Khokhar, M., Thaheem, I., Alam, F., Khaliq, N., Sharma, A., &amp; Duan, Y. (2025). An analytical approach to blockchain technology influence on sustainable supply chain. </w:t>
      </w:r>
      <w:r w:rsidRPr="00FE4E89">
        <w:rPr>
          <w:rFonts w:ascii="Times New Roman" w:hAnsi="Times New Roman" w:cs="Times New Roman"/>
          <w:i/>
          <w:iCs/>
          <w:noProof/>
          <w:sz w:val="24"/>
          <w:szCs w:val="24"/>
        </w:rPr>
        <w:t>Sustainable Future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0</w:t>
      </w:r>
      <w:r w:rsidRPr="00FE4E89">
        <w:rPr>
          <w:rFonts w:ascii="Times New Roman" w:hAnsi="Times New Roman" w:cs="Times New Roman"/>
          <w:noProof/>
          <w:sz w:val="24"/>
          <w:szCs w:val="24"/>
        </w:rPr>
        <w:t>, 100898. https://doi.org/10.1016/J.SFTR.2025.100898</w:t>
      </w:r>
    </w:p>
    <w:p w14:paraId="5DF27683"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Kitsis, A. M., &amp; Chen, I. J. (2020). Do motives matter? Examining the relationships between motives, SSCM practices and TBL performance. </w:t>
      </w:r>
      <w:r w:rsidRPr="00FE4E89">
        <w:rPr>
          <w:rFonts w:ascii="Times New Roman" w:hAnsi="Times New Roman" w:cs="Times New Roman"/>
          <w:i/>
          <w:iCs/>
          <w:noProof/>
          <w:sz w:val="24"/>
          <w:szCs w:val="24"/>
        </w:rPr>
        <w:t>Supply Chain Management</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25</w:t>
      </w:r>
      <w:r w:rsidRPr="00FE4E89">
        <w:rPr>
          <w:rFonts w:ascii="Times New Roman" w:hAnsi="Times New Roman" w:cs="Times New Roman"/>
          <w:noProof/>
          <w:sz w:val="24"/>
          <w:szCs w:val="24"/>
        </w:rPr>
        <w:t>(3), 325–341. https://doi.org/10.1108/SCM-05-2019-0218</w:t>
      </w:r>
    </w:p>
    <w:p w14:paraId="39B9572F"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Kleindorfer, P. R., Singhal, K., &amp; Van Wassenhove, L. N. (2005). Sustainable operations management. </w:t>
      </w:r>
      <w:r w:rsidRPr="00FE4E89">
        <w:rPr>
          <w:rFonts w:ascii="Times New Roman" w:hAnsi="Times New Roman" w:cs="Times New Roman"/>
          <w:i/>
          <w:iCs/>
          <w:noProof/>
          <w:sz w:val="24"/>
          <w:szCs w:val="24"/>
        </w:rPr>
        <w:t>Production and Operations Management</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4</w:t>
      </w:r>
      <w:r w:rsidRPr="00FE4E89">
        <w:rPr>
          <w:rFonts w:ascii="Times New Roman" w:hAnsi="Times New Roman" w:cs="Times New Roman"/>
          <w:noProof/>
          <w:sz w:val="24"/>
          <w:szCs w:val="24"/>
        </w:rPr>
        <w:t>(4), 482–492. https://doi.org/10.1111/J.1937-5956.2005.TB00235.X</w:t>
      </w:r>
    </w:p>
    <w:p w14:paraId="16526684"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Kolk, A. (2016). The social responsibility of international business: From ethics and the environment to CSR and sustainable development. </w:t>
      </w:r>
      <w:r w:rsidRPr="00FE4E89">
        <w:rPr>
          <w:rFonts w:ascii="Times New Roman" w:hAnsi="Times New Roman" w:cs="Times New Roman"/>
          <w:i/>
          <w:iCs/>
          <w:noProof/>
          <w:sz w:val="24"/>
          <w:szCs w:val="24"/>
        </w:rPr>
        <w:t>Journal of World Busines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51</w:t>
      </w:r>
      <w:r w:rsidRPr="00FE4E89">
        <w:rPr>
          <w:rFonts w:ascii="Times New Roman" w:hAnsi="Times New Roman" w:cs="Times New Roman"/>
          <w:noProof/>
          <w:sz w:val="24"/>
          <w:szCs w:val="24"/>
        </w:rPr>
        <w:t>(1), 23–34. https://doi.org/10.1016/j.jwb.2015.08.010</w:t>
      </w:r>
    </w:p>
    <w:p w14:paraId="72339185"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Kovač, M., Tadić, S., Krstić, M., Elia, V., &amp; De Leo, F. (2023). Stochastic financial evaluation: The case of an intermodal terminal. </w:t>
      </w:r>
      <w:r w:rsidRPr="00FE4E89">
        <w:rPr>
          <w:rFonts w:ascii="Times New Roman" w:hAnsi="Times New Roman" w:cs="Times New Roman"/>
          <w:i/>
          <w:iCs/>
          <w:noProof/>
          <w:sz w:val="24"/>
          <w:szCs w:val="24"/>
        </w:rPr>
        <w:t>Sustainable Future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5</w:t>
      </w:r>
      <w:r w:rsidRPr="00FE4E89">
        <w:rPr>
          <w:rFonts w:ascii="Times New Roman" w:hAnsi="Times New Roman" w:cs="Times New Roman"/>
          <w:noProof/>
          <w:sz w:val="24"/>
          <w:szCs w:val="24"/>
        </w:rPr>
        <w:t>. https://doi.org/10.1016/j.sftr.2022.100104</w:t>
      </w:r>
    </w:p>
    <w:p w14:paraId="3F6284AA"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Kumar, A., Shrivastav, S. K., Shrivastava, A. K., Panigrahi, R. R., Mardani, A., &amp; Cavallaro, F. (2023). Sustainable Supply Chain Management, Performance Measurement, and Management: A Review. </w:t>
      </w:r>
      <w:r w:rsidRPr="00FE4E89">
        <w:rPr>
          <w:rFonts w:ascii="Times New Roman" w:hAnsi="Times New Roman" w:cs="Times New Roman"/>
          <w:i/>
          <w:iCs/>
          <w:noProof/>
          <w:sz w:val="24"/>
          <w:szCs w:val="24"/>
        </w:rPr>
        <w:t>Sustainability</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5</w:t>
      </w:r>
      <w:r w:rsidRPr="00FE4E89">
        <w:rPr>
          <w:rFonts w:ascii="Times New Roman" w:hAnsi="Times New Roman" w:cs="Times New Roman"/>
          <w:noProof/>
          <w:sz w:val="24"/>
          <w:szCs w:val="24"/>
        </w:rPr>
        <w:t>(6), 5290. https://doi.org/10.3390/SU15065290</w:t>
      </w:r>
    </w:p>
    <w:p w14:paraId="41885695"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lastRenderedPageBreak/>
        <w:t xml:space="preserve">Kuwornu, J. K. M., Khaipetch, J., Gunawan, E., Bannor, R. K., &amp; Ho, T. D. N. (2023). The adoption of sustainable supply chain management practices on performance and quality assurance of food companies. </w:t>
      </w:r>
      <w:r w:rsidRPr="00FE4E89">
        <w:rPr>
          <w:rFonts w:ascii="Times New Roman" w:hAnsi="Times New Roman" w:cs="Times New Roman"/>
          <w:i/>
          <w:iCs/>
          <w:noProof/>
          <w:sz w:val="24"/>
          <w:szCs w:val="24"/>
        </w:rPr>
        <w:t>Sustainable Future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5</w:t>
      </w:r>
      <w:r w:rsidRPr="00FE4E89">
        <w:rPr>
          <w:rFonts w:ascii="Times New Roman" w:hAnsi="Times New Roman" w:cs="Times New Roman"/>
          <w:noProof/>
          <w:sz w:val="24"/>
          <w:szCs w:val="24"/>
        </w:rPr>
        <w:t>, 100103. https://doi.org/10.1016/J.SFTR.2022.100103</w:t>
      </w:r>
    </w:p>
    <w:p w14:paraId="266E7064"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León-Bravo, V., Caniato, F. F. A., Moretto, A., &amp; Cagliano, R. (2016). Alcass: Innovation for sustainable supply chains for traditional and new products. </w:t>
      </w:r>
      <w:r w:rsidRPr="00FE4E89">
        <w:rPr>
          <w:rFonts w:ascii="Times New Roman" w:hAnsi="Times New Roman" w:cs="Times New Roman"/>
          <w:i/>
          <w:iCs/>
          <w:noProof/>
          <w:sz w:val="24"/>
          <w:szCs w:val="24"/>
        </w:rPr>
        <w:t>Organizing for Sustainable Effectivenes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5</w:t>
      </w:r>
      <w:r w:rsidRPr="00FE4E89">
        <w:rPr>
          <w:rFonts w:ascii="Times New Roman" w:hAnsi="Times New Roman" w:cs="Times New Roman"/>
          <w:noProof/>
          <w:sz w:val="24"/>
          <w:szCs w:val="24"/>
        </w:rPr>
        <w:t>, 31–57. https://doi.org/10.1108/S2045-060520160000005010</w:t>
      </w:r>
    </w:p>
    <w:p w14:paraId="75DA7322"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Meihui, L., Khokhar, M., &amp; Patra, I. (2023). Ecological Supply Chain: Tools For Evaluating E-Waste – World Perspective. </w:t>
      </w:r>
      <w:r w:rsidRPr="00FE4E89">
        <w:rPr>
          <w:rFonts w:ascii="Times New Roman" w:hAnsi="Times New Roman" w:cs="Times New Roman"/>
          <w:i/>
          <w:iCs/>
          <w:noProof/>
          <w:sz w:val="24"/>
          <w:szCs w:val="24"/>
        </w:rPr>
        <w:t>Problemy Ekorozwoju / Problems of Sustainable Development</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8</w:t>
      </w:r>
      <w:r w:rsidRPr="00FE4E89">
        <w:rPr>
          <w:rFonts w:ascii="Times New Roman" w:hAnsi="Times New Roman" w:cs="Times New Roman"/>
          <w:noProof/>
          <w:sz w:val="24"/>
          <w:szCs w:val="24"/>
        </w:rPr>
        <w:t>(2), 167–182. https://doi.org/10.35784/PREKO.3955</w:t>
      </w:r>
    </w:p>
    <w:p w14:paraId="587FD224"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Miemczyk, J., &amp; Luzzini, D. (2019). Achieving triple bottom line sustainability in supply chains: The role of environmental, social and risk assessment practices. </w:t>
      </w:r>
      <w:r w:rsidRPr="00FE4E89">
        <w:rPr>
          <w:rFonts w:ascii="Times New Roman" w:hAnsi="Times New Roman" w:cs="Times New Roman"/>
          <w:i/>
          <w:iCs/>
          <w:noProof/>
          <w:sz w:val="24"/>
          <w:szCs w:val="24"/>
        </w:rPr>
        <w:t>International Journal of Operations and Production Management</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39</w:t>
      </w:r>
      <w:r w:rsidRPr="00FE4E89">
        <w:rPr>
          <w:rFonts w:ascii="Times New Roman" w:hAnsi="Times New Roman" w:cs="Times New Roman"/>
          <w:noProof/>
          <w:sz w:val="24"/>
          <w:szCs w:val="24"/>
        </w:rPr>
        <w:t>(2), 238–259. https://doi.org/10.1108/IJOPM-06-2017-0334</w:t>
      </w:r>
    </w:p>
    <w:p w14:paraId="3AAD9368"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Mitra, S., &amp; Datta, P. P. (2014). Adoption of green supply chain management practices and their impact on performance: An exploratory study of Indian manufacturing firms. </w:t>
      </w:r>
      <w:r w:rsidRPr="00FE4E89">
        <w:rPr>
          <w:rFonts w:ascii="Times New Roman" w:hAnsi="Times New Roman" w:cs="Times New Roman"/>
          <w:i/>
          <w:iCs/>
          <w:noProof/>
          <w:sz w:val="24"/>
          <w:szCs w:val="24"/>
        </w:rPr>
        <w:t>International Journal of Production Research</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52</w:t>
      </w:r>
      <w:r w:rsidRPr="00FE4E89">
        <w:rPr>
          <w:rFonts w:ascii="Times New Roman" w:hAnsi="Times New Roman" w:cs="Times New Roman"/>
          <w:noProof/>
          <w:sz w:val="24"/>
          <w:szCs w:val="24"/>
        </w:rPr>
        <w:t>(7), 2085–2107. https://doi.org/10.1080/00207543.2013.849014</w:t>
      </w:r>
    </w:p>
    <w:p w14:paraId="2FFCDEF0"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Molotoks, A., Smith, P., &amp; Dawson, T. P. (2021). Impacts of land use, population, and climate change on global food security. </w:t>
      </w:r>
      <w:r w:rsidRPr="00FE4E89">
        <w:rPr>
          <w:rFonts w:ascii="Times New Roman" w:hAnsi="Times New Roman" w:cs="Times New Roman"/>
          <w:i/>
          <w:iCs/>
          <w:noProof/>
          <w:sz w:val="24"/>
          <w:szCs w:val="24"/>
        </w:rPr>
        <w:t>Food and Energy Security</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0</w:t>
      </w:r>
      <w:r w:rsidRPr="00FE4E89">
        <w:rPr>
          <w:rFonts w:ascii="Times New Roman" w:hAnsi="Times New Roman" w:cs="Times New Roman"/>
          <w:noProof/>
          <w:sz w:val="24"/>
          <w:szCs w:val="24"/>
        </w:rPr>
        <w:t>(1). https://doi.org/10.1002/FES3.261</w:t>
      </w:r>
    </w:p>
    <w:p w14:paraId="13017515"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Mukherjee, A. A., Raj, A., &amp; Aggarwal, S. (2023). Identification of barriers and their mitigation strategies for industry 5.0 implementation in emerging economies. </w:t>
      </w:r>
      <w:r w:rsidRPr="00FE4E89">
        <w:rPr>
          <w:rFonts w:ascii="Times New Roman" w:hAnsi="Times New Roman" w:cs="Times New Roman"/>
          <w:i/>
          <w:iCs/>
          <w:noProof/>
          <w:sz w:val="24"/>
          <w:szCs w:val="24"/>
        </w:rPr>
        <w:t>International Journal of Production Economic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257</w:t>
      </w:r>
      <w:r w:rsidRPr="00FE4E89">
        <w:rPr>
          <w:rFonts w:ascii="Times New Roman" w:hAnsi="Times New Roman" w:cs="Times New Roman"/>
          <w:noProof/>
          <w:sz w:val="24"/>
          <w:szCs w:val="24"/>
        </w:rPr>
        <w:t>. https://doi.org/10.1016/j.ijpe.2023.108770</w:t>
      </w:r>
    </w:p>
    <w:p w14:paraId="39F55C94"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Muth, P. C., Huyen, L. T. T., Markemann, A., &amp; Zárate, A. V. (2015). Carcass Grading for Local Vietnamese Ban Pigs and its Potential for a Quality Feedback System in a Short Food Supply Chain. </w:t>
      </w:r>
      <w:r w:rsidRPr="00FE4E89">
        <w:rPr>
          <w:rFonts w:ascii="Times New Roman" w:hAnsi="Times New Roman" w:cs="Times New Roman"/>
          <w:i/>
          <w:iCs/>
          <w:noProof/>
          <w:sz w:val="24"/>
          <w:szCs w:val="24"/>
        </w:rPr>
        <w:t>Agriculture and Agricultural Science Procedia</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5</w:t>
      </w:r>
      <w:r w:rsidRPr="00FE4E89">
        <w:rPr>
          <w:rFonts w:ascii="Times New Roman" w:hAnsi="Times New Roman" w:cs="Times New Roman"/>
          <w:noProof/>
          <w:sz w:val="24"/>
          <w:szCs w:val="24"/>
        </w:rPr>
        <w:t>, 139–144. https://doi.org/10.1016/j.aaspro.2015.08.021</w:t>
      </w:r>
    </w:p>
    <w:p w14:paraId="14ED6B37"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Nong, H., &amp; Xue, F. (2025). Sustainable consumption motivation driving the purchase intention of new energy vehicles: A chain mediation model. </w:t>
      </w:r>
      <w:r w:rsidRPr="00FE4E89">
        <w:rPr>
          <w:rFonts w:ascii="Times New Roman" w:hAnsi="Times New Roman" w:cs="Times New Roman"/>
          <w:i/>
          <w:iCs/>
          <w:noProof/>
          <w:sz w:val="24"/>
          <w:szCs w:val="24"/>
        </w:rPr>
        <w:t>Sustainable Future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0</w:t>
      </w:r>
      <w:r w:rsidRPr="00FE4E89">
        <w:rPr>
          <w:rFonts w:ascii="Times New Roman" w:hAnsi="Times New Roman" w:cs="Times New Roman"/>
          <w:noProof/>
          <w:sz w:val="24"/>
          <w:szCs w:val="24"/>
        </w:rPr>
        <w:t>, 100837. https://doi.org/10.1016/J.SFTR.2025.100837</w:t>
      </w:r>
    </w:p>
    <w:p w14:paraId="7336E176"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Ortiz-Gonzalo, D., Ørtenblad, S. B., Larsen, M. N., Suebpongsang, P., &amp; Bruun, T. B. (2021). Food loss and waste and the modernization of vegetable value chains in Thailand. </w:t>
      </w:r>
      <w:r w:rsidRPr="00FE4E89">
        <w:rPr>
          <w:rFonts w:ascii="Times New Roman" w:hAnsi="Times New Roman" w:cs="Times New Roman"/>
          <w:i/>
          <w:iCs/>
          <w:noProof/>
          <w:sz w:val="24"/>
          <w:szCs w:val="24"/>
        </w:rPr>
        <w:t>Resources, Conservation and Recycling</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74</w:t>
      </w:r>
      <w:r w:rsidRPr="00FE4E89">
        <w:rPr>
          <w:rFonts w:ascii="Times New Roman" w:hAnsi="Times New Roman" w:cs="Times New Roman"/>
          <w:noProof/>
          <w:sz w:val="24"/>
          <w:szCs w:val="24"/>
        </w:rPr>
        <w:t>. https://doi.org/10.1016/j.resconrec.2021.105714</w:t>
      </w:r>
    </w:p>
    <w:p w14:paraId="1B746CD2"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Pagell, M., &amp; Shevchenko, A. (2014). Why research in sustainable supply chain management </w:t>
      </w:r>
      <w:r w:rsidRPr="00FE4E89">
        <w:rPr>
          <w:rFonts w:ascii="Times New Roman" w:hAnsi="Times New Roman" w:cs="Times New Roman"/>
          <w:noProof/>
          <w:sz w:val="24"/>
          <w:szCs w:val="24"/>
        </w:rPr>
        <w:lastRenderedPageBreak/>
        <w:t xml:space="preserve">should have no future. </w:t>
      </w:r>
      <w:r w:rsidRPr="00FE4E89">
        <w:rPr>
          <w:rFonts w:ascii="Times New Roman" w:hAnsi="Times New Roman" w:cs="Times New Roman"/>
          <w:i/>
          <w:iCs/>
          <w:noProof/>
          <w:sz w:val="24"/>
          <w:szCs w:val="24"/>
        </w:rPr>
        <w:t>Journal of Supply Chain Management</w:t>
      </w:r>
      <w:r w:rsidRPr="00FE4E89">
        <w:rPr>
          <w:rFonts w:ascii="Times New Roman" w:hAnsi="Times New Roman" w:cs="Times New Roman"/>
          <w:noProof/>
          <w:sz w:val="24"/>
          <w:szCs w:val="24"/>
        </w:rPr>
        <w:t>. https://doi.org/10.1111/jscm.12037</w:t>
      </w:r>
    </w:p>
    <w:p w14:paraId="5C7F7EFE"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Park-Poaps, H., &amp; Rees, K. (2010). Stakeholder forces of socially responsible supply chain management orientation. </w:t>
      </w:r>
      <w:r w:rsidRPr="00FE4E89">
        <w:rPr>
          <w:rFonts w:ascii="Times New Roman" w:hAnsi="Times New Roman" w:cs="Times New Roman"/>
          <w:i/>
          <w:iCs/>
          <w:noProof/>
          <w:sz w:val="24"/>
          <w:szCs w:val="24"/>
        </w:rPr>
        <w:t>Journal of Business Ethic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92</w:t>
      </w:r>
      <w:r w:rsidRPr="00FE4E89">
        <w:rPr>
          <w:rFonts w:ascii="Times New Roman" w:hAnsi="Times New Roman" w:cs="Times New Roman"/>
          <w:noProof/>
          <w:sz w:val="24"/>
          <w:szCs w:val="24"/>
        </w:rPr>
        <w:t>(2), 305–322. https://doi.org/10.1007/S10551-009-0156-3</w:t>
      </w:r>
    </w:p>
    <w:p w14:paraId="2237B3C9"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Perdana, T., Onggo, B. S., Sadeli, A. H., Chaerani, D., Achmad, A. L. H., Hermiatin, F. R., &amp; Gong, Y. (2022). Food supply chain management in disaster events: A systematic literature review. </w:t>
      </w:r>
      <w:r w:rsidRPr="00FE4E89">
        <w:rPr>
          <w:rFonts w:ascii="Times New Roman" w:hAnsi="Times New Roman" w:cs="Times New Roman"/>
          <w:i/>
          <w:iCs/>
          <w:noProof/>
          <w:sz w:val="24"/>
          <w:szCs w:val="24"/>
        </w:rPr>
        <w:t>International Journal of Disaster Risk Reduction</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79</w:t>
      </w:r>
      <w:r w:rsidRPr="00FE4E89">
        <w:rPr>
          <w:rFonts w:ascii="Times New Roman" w:hAnsi="Times New Roman" w:cs="Times New Roman"/>
          <w:noProof/>
          <w:sz w:val="24"/>
          <w:szCs w:val="24"/>
        </w:rPr>
        <w:t>. https://doi.org/10.1016/j.ijdrr.2022.103183</w:t>
      </w:r>
    </w:p>
    <w:p w14:paraId="4DF8F3DF"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Peungnumsai, A., Witayangkurn, A., Nagai, M., &amp; Miyazaki, H. (2018). A Taxi Zoning Analysis Using Large-Scale Probe Data: A Case Study for Metropolitan Bangkok. </w:t>
      </w:r>
      <w:r w:rsidRPr="00FE4E89">
        <w:rPr>
          <w:rFonts w:ascii="Times New Roman" w:hAnsi="Times New Roman" w:cs="Times New Roman"/>
          <w:i/>
          <w:iCs/>
          <w:noProof/>
          <w:sz w:val="24"/>
          <w:szCs w:val="24"/>
        </w:rPr>
        <w:t>The Review of Socionetwork Strategie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2</w:t>
      </w:r>
      <w:r w:rsidRPr="00FE4E89">
        <w:rPr>
          <w:rFonts w:ascii="Times New Roman" w:hAnsi="Times New Roman" w:cs="Times New Roman"/>
          <w:noProof/>
          <w:sz w:val="24"/>
          <w:szCs w:val="24"/>
        </w:rPr>
        <w:t>(1), 21–45. https://doi.org/10.1007/S12626-018-0019-4</w:t>
      </w:r>
    </w:p>
    <w:p w14:paraId="62B08149"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Phan, A. C., Nguyen, H. A., Trieu, P. D., Nguyen, H. T., &amp; Matsui, Y. (2019). Impact of supply chain quality management practices on operational performance: empirical evidence from manufacturing companies in Vietnam. </w:t>
      </w:r>
      <w:r w:rsidRPr="00FE4E89">
        <w:rPr>
          <w:rFonts w:ascii="Times New Roman" w:hAnsi="Times New Roman" w:cs="Times New Roman"/>
          <w:i/>
          <w:iCs/>
          <w:noProof/>
          <w:sz w:val="24"/>
          <w:szCs w:val="24"/>
        </w:rPr>
        <w:t>Supply Chain Management</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24</w:t>
      </w:r>
      <w:r w:rsidRPr="00FE4E89">
        <w:rPr>
          <w:rFonts w:ascii="Times New Roman" w:hAnsi="Times New Roman" w:cs="Times New Roman"/>
          <w:noProof/>
          <w:sz w:val="24"/>
          <w:szCs w:val="24"/>
        </w:rPr>
        <w:t>(6), 855–871. https://doi.org/10.1108/SCM-12-2018-0445</w:t>
      </w:r>
    </w:p>
    <w:p w14:paraId="285CAE1B"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Pipatprapa, A., Huang, H. H., &amp; Huang, C. H. (2016). A novel environmental performance evaluation of Thailand’s food industry using structural equation modeling and fuzzy analytic hierarchy techniques. </w:t>
      </w:r>
      <w:r w:rsidRPr="00FE4E89">
        <w:rPr>
          <w:rFonts w:ascii="Times New Roman" w:hAnsi="Times New Roman" w:cs="Times New Roman"/>
          <w:i/>
          <w:iCs/>
          <w:noProof/>
          <w:sz w:val="24"/>
          <w:szCs w:val="24"/>
        </w:rPr>
        <w:t>Sustainability (Switzerland)</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8</w:t>
      </w:r>
      <w:r w:rsidRPr="00FE4E89">
        <w:rPr>
          <w:rFonts w:ascii="Times New Roman" w:hAnsi="Times New Roman" w:cs="Times New Roman"/>
          <w:noProof/>
          <w:sz w:val="24"/>
          <w:szCs w:val="24"/>
        </w:rPr>
        <w:t>(3). https://doi.org/10.3390/SU8030246</w:t>
      </w:r>
    </w:p>
    <w:p w14:paraId="068FFA75"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Prasara-A, J., Gheewala, S. H., Silalertruksa, T., Pongpat, P., &amp; Sawaengsak, W. (2019). Environmental and social life cycle assessment to enhance sustainability of sugarcane-based products in Thailand. </w:t>
      </w:r>
      <w:r w:rsidRPr="00FE4E89">
        <w:rPr>
          <w:rFonts w:ascii="Times New Roman" w:hAnsi="Times New Roman" w:cs="Times New Roman"/>
          <w:i/>
          <w:iCs/>
          <w:noProof/>
          <w:sz w:val="24"/>
          <w:szCs w:val="24"/>
        </w:rPr>
        <w:t>Clean Technologies and Environmental Policy</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21</w:t>
      </w:r>
      <w:r w:rsidRPr="00FE4E89">
        <w:rPr>
          <w:rFonts w:ascii="Times New Roman" w:hAnsi="Times New Roman" w:cs="Times New Roman"/>
          <w:noProof/>
          <w:sz w:val="24"/>
          <w:szCs w:val="24"/>
        </w:rPr>
        <w:t>(7), 1447–1458. https://doi.org/10.1007/S10098-019-01715-Y</w:t>
      </w:r>
    </w:p>
    <w:p w14:paraId="5C881A44"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Rahman, M. S., Gani, M. O., Fatema, B., &amp; Takahashi, Y. (2023). B2B firms’ supply chain resilience orientation in achieving sustainable supply chain performance. </w:t>
      </w:r>
      <w:r w:rsidRPr="00FE4E89">
        <w:rPr>
          <w:rFonts w:ascii="Times New Roman" w:hAnsi="Times New Roman" w:cs="Times New Roman"/>
          <w:i/>
          <w:iCs/>
          <w:noProof/>
          <w:sz w:val="24"/>
          <w:szCs w:val="24"/>
        </w:rPr>
        <w:t>Sustainable Manufacturing and Service Economic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2</w:t>
      </w:r>
      <w:r w:rsidRPr="00FE4E89">
        <w:rPr>
          <w:rFonts w:ascii="Times New Roman" w:hAnsi="Times New Roman" w:cs="Times New Roman"/>
          <w:noProof/>
          <w:sz w:val="24"/>
          <w:szCs w:val="24"/>
        </w:rPr>
        <w:t>, 100011. https://doi.org/10.1016/J.SMSE.2023.100011</w:t>
      </w:r>
    </w:p>
    <w:p w14:paraId="6C6492A5"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Raut, R. D., Gardas, B. B., Narwane, V. S., &amp; Narkhede, B. E. (2019). Improvement in the food losses in fruits and vegetable supply chain - a perspective of cold third-party logistics approach. </w:t>
      </w:r>
      <w:r w:rsidRPr="00FE4E89">
        <w:rPr>
          <w:rFonts w:ascii="Times New Roman" w:hAnsi="Times New Roman" w:cs="Times New Roman"/>
          <w:i/>
          <w:iCs/>
          <w:noProof/>
          <w:sz w:val="24"/>
          <w:szCs w:val="24"/>
        </w:rPr>
        <w:t>Operations Research Perspective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6</w:t>
      </w:r>
      <w:r w:rsidRPr="00FE4E89">
        <w:rPr>
          <w:rFonts w:ascii="Times New Roman" w:hAnsi="Times New Roman" w:cs="Times New Roman"/>
          <w:noProof/>
          <w:sz w:val="24"/>
          <w:szCs w:val="24"/>
        </w:rPr>
        <w:t>. https://doi.org/10.1016/J.ORP.2019.100117</w:t>
      </w:r>
    </w:p>
    <w:p w14:paraId="695AAC04"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Sahabuddin, M., Alam, M. S., Khokhar, M., Hossain, M. A., Alam, M. F., &amp; Khan, W. (2023). Circular value creation: business models and supply chain strategies. </w:t>
      </w:r>
      <w:r w:rsidRPr="00FE4E89">
        <w:rPr>
          <w:rFonts w:ascii="Times New Roman" w:hAnsi="Times New Roman" w:cs="Times New Roman"/>
          <w:i/>
          <w:iCs/>
          <w:noProof/>
          <w:sz w:val="24"/>
          <w:szCs w:val="24"/>
        </w:rPr>
        <w:t>Environmental Science and Pollution Research</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30</w:t>
      </w:r>
      <w:r w:rsidRPr="00FE4E89">
        <w:rPr>
          <w:rFonts w:ascii="Times New Roman" w:hAnsi="Times New Roman" w:cs="Times New Roman"/>
          <w:noProof/>
          <w:sz w:val="24"/>
          <w:szCs w:val="24"/>
        </w:rPr>
        <w:t>(47), 103898–103909. https://doi.org/10.1007/s11356-023-29718-9</w:t>
      </w:r>
    </w:p>
    <w:p w14:paraId="5685FAD4"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Sahabuddin, M., Tan, Q., Khokhar, M., Hossain, M. A., Alam, M. F., &amp; Khan, W. (2023). </w:t>
      </w:r>
      <w:r w:rsidRPr="00FE4E89">
        <w:rPr>
          <w:rFonts w:ascii="Times New Roman" w:hAnsi="Times New Roman" w:cs="Times New Roman"/>
          <w:noProof/>
          <w:sz w:val="24"/>
          <w:szCs w:val="24"/>
        </w:rPr>
        <w:lastRenderedPageBreak/>
        <w:t xml:space="preserve">Assessing the impact of blockchain technology on the overall performance of sustainable supply chains: an analytical perspective. </w:t>
      </w:r>
      <w:r w:rsidRPr="00FE4E89">
        <w:rPr>
          <w:rFonts w:ascii="Times New Roman" w:hAnsi="Times New Roman" w:cs="Times New Roman"/>
          <w:i/>
          <w:iCs/>
          <w:noProof/>
          <w:sz w:val="24"/>
          <w:szCs w:val="24"/>
        </w:rPr>
        <w:t>Environmental Science and Pollution Research</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30</w:t>
      </w:r>
      <w:r w:rsidRPr="00FE4E89">
        <w:rPr>
          <w:rFonts w:ascii="Times New Roman" w:hAnsi="Times New Roman" w:cs="Times New Roman"/>
          <w:noProof/>
          <w:sz w:val="24"/>
          <w:szCs w:val="24"/>
        </w:rPr>
        <w:t>(53), 114111–114139. https://doi.org/10.1007/S11356-023-30366-2/TABLES/7</w:t>
      </w:r>
    </w:p>
    <w:p w14:paraId="6CF48E00"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Sancha, C., Gimenez, C., &amp; Sierra, V. (2016). Achieving a socially responsible supply chain through assessment and collaboration. </w:t>
      </w:r>
      <w:r w:rsidRPr="00FE4E89">
        <w:rPr>
          <w:rFonts w:ascii="Times New Roman" w:hAnsi="Times New Roman" w:cs="Times New Roman"/>
          <w:i/>
          <w:iCs/>
          <w:noProof/>
          <w:sz w:val="24"/>
          <w:szCs w:val="24"/>
        </w:rPr>
        <w:t>Journal of Cleaner Production</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12</w:t>
      </w:r>
      <w:r w:rsidRPr="00FE4E89">
        <w:rPr>
          <w:rFonts w:ascii="Times New Roman" w:hAnsi="Times New Roman" w:cs="Times New Roman"/>
          <w:noProof/>
          <w:sz w:val="24"/>
          <w:szCs w:val="24"/>
        </w:rPr>
        <w:t>, 1934–1947. https://doi.org/10.1016/j.jclepro.2015.04.137</w:t>
      </w:r>
    </w:p>
    <w:p w14:paraId="7CF880EB"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Santos, A., Coelho, A., &amp; Neves, M. E. (2025). The role of green alliance capabilities in supply chain integration and sustainable performance: moderating effects of ambidexterity. </w:t>
      </w:r>
      <w:r w:rsidRPr="00FE4E89">
        <w:rPr>
          <w:rFonts w:ascii="Times New Roman" w:hAnsi="Times New Roman" w:cs="Times New Roman"/>
          <w:i/>
          <w:iCs/>
          <w:noProof/>
          <w:sz w:val="24"/>
          <w:szCs w:val="24"/>
        </w:rPr>
        <w:t>Supply Chain Management: An International Journal</w:t>
      </w:r>
      <w:r w:rsidRPr="00FE4E89">
        <w:rPr>
          <w:rFonts w:ascii="Times New Roman" w:hAnsi="Times New Roman" w:cs="Times New Roman"/>
          <w:noProof/>
          <w:sz w:val="24"/>
          <w:szCs w:val="24"/>
        </w:rPr>
        <w:t>, 1–19. https://doi.org/10.1108/SCM-07-2025-0668</w:t>
      </w:r>
    </w:p>
    <w:p w14:paraId="6476BF5D"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Sasmito, S. D., Basyuni, M., Kridalaksana, A., Saragi-Sasmito, M. F., Lovelock, C. E., &amp; Murdiyarso, D. (2023). Challenges and opportunities for achieving Sustainable Development Goals through restoration of Indonesia’s mangroves. </w:t>
      </w:r>
      <w:r w:rsidRPr="00FE4E89">
        <w:rPr>
          <w:rFonts w:ascii="Times New Roman" w:hAnsi="Times New Roman" w:cs="Times New Roman"/>
          <w:i/>
          <w:iCs/>
          <w:noProof/>
          <w:sz w:val="24"/>
          <w:szCs w:val="24"/>
        </w:rPr>
        <w:t>Nature Ecology &amp; Evolution 2023 7:1</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7</w:t>
      </w:r>
      <w:r w:rsidRPr="00FE4E89">
        <w:rPr>
          <w:rFonts w:ascii="Times New Roman" w:hAnsi="Times New Roman" w:cs="Times New Roman"/>
          <w:noProof/>
          <w:sz w:val="24"/>
          <w:szCs w:val="24"/>
        </w:rPr>
        <w:t>(1), 62–70. https://doi.org/10.1038/s41559-022-01926-5</w:t>
      </w:r>
    </w:p>
    <w:p w14:paraId="3A9846B3"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Sheng, X., Chen, L., Yuan, X., Tang, Y., Yuan, Q., Chen, R., Wang, Q., Ma, Q., Zuo, J., &amp; Liu, H. (2023). Green supply chain management for a more sustainable manufacturing industry in China: a critical review. </w:t>
      </w:r>
      <w:r w:rsidRPr="00FE4E89">
        <w:rPr>
          <w:rFonts w:ascii="Times New Roman" w:hAnsi="Times New Roman" w:cs="Times New Roman"/>
          <w:i/>
          <w:iCs/>
          <w:noProof/>
          <w:sz w:val="24"/>
          <w:szCs w:val="24"/>
        </w:rPr>
        <w:t>Environment, Development and Sustainability</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25</w:t>
      </w:r>
      <w:r w:rsidRPr="00FE4E89">
        <w:rPr>
          <w:rFonts w:ascii="Times New Roman" w:hAnsi="Times New Roman" w:cs="Times New Roman"/>
          <w:noProof/>
          <w:sz w:val="24"/>
          <w:szCs w:val="24"/>
        </w:rPr>
        <w:t>(2), 1151–1183. https://doi.org/10.1007/S10668-022-02109-9/TABLES/7</w:t>
      </w:r>
    </w:p>
    <w:p w14:paraId="7EDD1ACA"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Somsuk, N., &amp; Laosirihongthong, T. (2014). A fuzzy AHP to prioritize enabling factors for strategic management of university business incubators: Resource-based view. </w:t>
      </w:r>
      <w:r w:rsidRPr="00FE4E89">
        <w:rPr>
          <w:rFonts w:ascii="Times New Roman" w:hAnsi="Times New Roman" w:cs="Times New Roman"/>
          <w:i/>
          <w:iCs/>
          <w:noProof/>
          <w:sz w:val="24"/>
          <w:szCs w:val="24"/>
        </w:rPr>
        <w:t>Technological Forecasting and Social Change</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85</w:t>
      </w:r>
      <w:r w:rsidRPr="00FE4E89">
        <w:rPr>
          <w:rFonts w:ascii="Times New Roman" w:hAnsi="Times New Roman" w:cs="Times New Roman"/>
          <w:noProof/>
          <w:sz w:val="24"/>
          <w:szCs w:val="24"/>
        </w:rPr>
        <w:t>, 198–210. https://doi.org/10.1016/j.techfore.2013.08.007</w:t>
      </w:r>
    </w:p>
    <w:p w14:paraId="0359A874"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Somsuk, N., &amp; Laosirihongthong, T. (2017). Prioritization of applicable drivers for green supply chain management implementation toward sustainability in Thailand. </w:t>
      </w:r>
      <w:r w:rsidRPr="00FE4E89">
        <w:rPr>
          <w:rFonts w:ascii="Times New Roman" w:hAnsi="Times New Roman" w:cs="Times New Roman"/>
          <w:i/>
          <w:iCs/>
          <w:noProof/>
          <w:sz w:val="24"/>
          <w:szCs w:val="24"/>
        </w:rPr>
        <w:t>International Journal of Sustainable Development and World Ecology</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24</w:t>
      </w:r>
      <w:r w:rsidRPr="00FE4E89">
        <w:rPr>
          <w:rFonts w:ascii="Times New Roman" w:hAnsi="Times New Roman" w:cs="Times New Roman"/>
          <w:noProof/>
          <w:sz w:val="24"/>
          <w:szCs w:val="24"/>
        </w:rPr>
        <w:t>(2), 175–191. https://doi.org/10.1080/13504509.2016.1187210</w:t>
      </w:r>
    </w:p>
    <w:p w14:paraId="21A0215D"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i/>
          <w:iCs/>
          <w:noProof/>
          <w:sz w:val="24"/>
          <w:szCs w:val="24"/>
        </w:rPr>
        <w:t>The adoption of sustainable supply chain management practices on performance and quality assurance of food companies - ScienceDirect</w:t>
      </w:r>
      <w:r w:rsidRPr="00FE4E89">
        <w:rPr>
          <w:rFonts w:ascii="Times New Roman" w:hAnsi="Times New Roman" w:cs="Times New Roman"/>
          <w:noProof/>
          <w:sz w:val="24"/>
          <w:szCs w:val="24"/>
        </w:rPr>
        <w:t>. (n.d.).</w:t>
      </w:r>
    </w:p>
    <w:p w14:paraId="172CC19B"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Tippayawong, K. Y., Tiwaratreewit, T., &amp; Sopadang, A. (2015). Positive Influence of Green Supply Chain Operations on Thai Electronic Firms’ Financial Performance. </w:t>
      </w:r>
      <w:r w:rsidRPr="00FE4E89">
        <w:rPr>
          <w:rFonts w:ascii="Times New Roman" w:hAnsi="Times New Roman" w:cs="Times New Roman"/>
          <w:i/>
          <w:iCs/>
          <w:noProof/>
          <w:sz w:val="24"/>
          <w:szCs w:val="24"/>
        </w:rPr>
        <w:t>Procedia Engineering</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18</w:t>
      </w:r>
      <w:r w:rsidRPr="00FE4E89">
        <w:rPr>
          <w:rFonts w:ascii="Times New Roman" w:hAnsi="Times New Roman" w:cs="Times New Roman"/>
          <w:noProof/>
          <w:sz w:val="24"/>
          <w:szCs w:val="24"/>
        </w:rPr>
        <w:t>, 683–690. https://doi.org/10.1016/j.proeng.2015.08.503</w:t>
      </w:r>
    </w:p>
    <w:p w14:paraId="2B0C2277"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Van de Kerk, G., &amp; Manuel, A. R. (2008). A comprehensive index for a sustainable society: The SSI — the Sustainable Society Index. </w:t>
      </w:r>
      <w:r w:rsidRPr="00FE4E89">
        <w:rPr>
          <w:rFonts w:ascii="Times New Roman" w:hAnsi="Times New Roman" w:cs="Times New Roman"/>
          <w:i/>
          <w:iCs/>
          <w:noProof/>
          <w:sz w:val="24"/>
          <w:szCs w:val="24"/>
        </w:rPr>
        <w:t>Ecological Economic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66</w:t>
      </w:r>
      <w:r w:rsidRPr="00FE4E89">
        <w:rPr>
          <w:rFonts w:ascii="Times New Roman" w:hAnsi="Times New Roman" w:cs="Times New Roman"/>
          <w:noProof/>
          <w:sz w:val="24"/>
          <w:szCs w:val="24"/>
        </w:rPr>
        <w:t>(2–3), 228–242. https://doi.org/10.1016/J.ECOLECON.2008.01.029</w:t>
      </w:r>
    </w:p>
    <w:p w14:paraId="0B92E9D4"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Vittersø, G., Torjusen, H., Laitala, K., Tocco, B., Biasini, B., Csillag, P., de Labarre, M. D., Lecoeur, J. L., Maj, A., Majewski, E., Malak-Rawlikowska, A., Menozzi, D., Török, Á., &amp; </w:t>
      </w:r>
      <w:r w:rsidRPr="00FE4E89">
        <w:rPr>
          <w:rFonts w:ascii="Times New Roman" w:hAnsi="Times New Roman" w:cs="Times New Roman"/>
          <w:noProof/>
          <w:sz w:val="24"/>
          <w:szCs w:val="24"/>
        </w:rPr>
        <w:lastRenderedPageBreak/>
        <w:t xml:space="preserve">Wavresky, P. (2019). Short food supply chains and their contributions to sustainability: Participants’ views and perceptions from 12 European cases. </w:t>
      </w:r>
      <w:r w:rsidRPr="00FE4E89">
        <w:rPr>
          <w:rFonts w:ascii="Times New Roman" w:hAnsi="Times New Roman" w:cs="Times New Roman"/>
          <w:i/>
          <w:iCs/>
          <w:noProof/>
          <w:sz w:val="24"/>
          <w:szCs w:val="24"/>
        </w:rPr>
        <w:t>Sustainability (Switzerland)</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1</w:t>
      </w:r>
      <w:r w:rsidRPr="00FE4E89">
        <w:rPr>
          <w:rFonts w:ascii="Times New Roman" w:hAnsi="Times New Roman" w:cs="Times New Roman"/>
          <w:noProof/>
          <w:sz w:val="24"/>
          <w:szCs w:val="24"/>
        </w:rPr>
        <w:t>(17). https://doi.org/10.3390/SU11174800</w:t>
      </w:r>
    </w:p>
    <w:p w14:paraId="1E211F24"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Wang, J., &amp; Dai, J. (2018). Sustainable supply chain management practices and performance. </w:t>
      </w:r>
      <w:r w:rsidRPr="00FE4E89">
        <w:rPr>
          <w:rFonts w:ascii="Times New Roman" w:hAnsi="Times New Roman" w:cs="Times New Roman"/>
          <w:i/>
          <w:iCs/>
          <w:noProof/>
          <w:sz w:val="24"/>
          <w:szCs w:val="24"/>
        </w:rPr>
        <w:t>Industrial Management and Data Systems</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118</w:t>
      </w:r>
      <w:r w:rsidRPr="00FE4E89">
        <w:rPr>
          <w:rFonts w:ascii="Times New Roman" w:hAnsi="Times New Roman" w:cs="Times New Roman"/>
          <w:noProof/>
          <w:sz w:val="24"/>
          <w:szCs w:val="24"/>
        </w:rPr>
        <w:t>(1), 2–21. https://doi.org/10.1108/IMDS-12-2016-0540</w:t>
      </w:r>
    </w:p>
    <w:p w14:paraId="77B47999"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E89">
        <w:rPr>
          <w:rFonts w:ascii="Times New Roman" w:hAnsi="Times New Roman" w:cs="Times New Roman"/>
          <w:noProof/>
          <w:sz w:val="24"/>
          <w:szCs w:val="24"/>
        </w:rPr>
        <w:t xml:space="preserve">Zhang, Z., &amp; Li, J. (2020). Big-data-driven low-carbon management. </w:t>
      </w:r>
      <w:r w:rsidRPr="00FE4E89">
        <w:rPr>
          <w:rFonts w:ascii="Times New Roman" w:hAnsi="Times New Roman" w:cs="Times New Roman"/>
          <w:i/>
          <w:iCs/>
          <w:noProof/>
          <w:sz w:val="24"/>
          <w:szCs w:val="24"/>
        </w:rPr>
        <w:t>Big Data Mining for Climate Change</w:t>
      </w:r>
      <w:r w:rsidRPr="00FE4E89">
        <w:rPr>
          <w:rFonts w:ascii="Times New Roman" w:hAnsi="Times New Roman" w:cs="Times New Roman"/>
          <w:noProof/>
          <w:sz w:val="24"/>
          <w:szCs w:val="24"/>
        </w:rPr>
        <w:t>, 287–299. https://doi.org/10.1016/B978-0-12-818703-6.00015-5</w:t>
      </w:r>
    </w:p>
    <w:p w14:paraId="61A9D465" w14:textId="77777777" w:rsidR="00FE4E89" w:rsidRPr="00FE4E89" w:rsidRDefault="00FE4E89" w:rsidP="00EE27B9">
      <w:pPr>
        <w:widowControl w:val="0"/>
        <w:autoSpaceDE w:val="0"/>
        <w:autoSpaceDN w:val="0"/>
        <w:adjustRightInd w:val="0"/>
        <w:spacing w:line="276" w:lineRule="auto"/>
        <w:ind w:left="480" w:hanging="480"/>
        <w:jc w:val="both"/>
        <w:rPr>
          <w:rFonts w:ascii="Times New Roman" w:hAnsi="Times New Roman" w:cs="Times New Roman"/>
          <w:noProof/>
          <w:sz w:val="24"/>
        </w:rPr>
      </w:pPr>
      <w:r w:rsidRPr="00FE4E89">
        <w:rPr>
          <w:rFonts w:ascii="Times New Roman" w:hAnsi="Times New Roman" w:cs="Times New Roman"/>
          <w:noProof/>
          <w:sz w:val="24"/>
          <w:szCs w:val="24"/>
        </w:rPr>
        <w:t xml:space="preserve">Zhu, Q., Sarkis, J., &amp; Geng, Y. (2005). Green supply chain management in China: Pressures, practices and performance. </w:t>
      </w:r>
      <w:r w:rsidRPr="00FE4E89">
        <w:rPr>
          <w:rFonts w:ascii="Times New Roman" w:hAnsi="Times New Roman" w:cs="Times New Roman"/>
          <w:i/>
          <w:iCs/>
          <w:noProof/>
          <w:sz w:val="24"/>
          <w:szCs w:val="24"/>
        </w:rPr>
        <w:t>International Journal of Operations and Production Management</w:t>
      </w:r>
      <w:r w:rsidRPr="00FE4E89">
        <w:rPr>
          <w:rFonts w:ascii="Times New Roman" w:hAnsi="Times New Roman" w:cs="Times New Roman"/>
          <w:noProof/>
          <w:sz w:val="24"/>
          <w:szCs w:val="24"/>
        </w:rPr>
        <w:t xml:space="preserve">, </w:t>
      </w:r>
      <w:r w:rsidRPr="00FE4E89">
        <w:rPr>
          <w:rFonts w:ascii="Times New Roman" w:hAnsi="Times New Roman" w:cs="Times New Roman"/>
          <w:i/>
          <w:iCs/>
          <w:noProof/>
          <w:sz w:val="24"/>
          <w:szCs w:val="24"/>
        </w:rPr>
        <w:t>25</w:t>
      </w:r>
      <w:r w:rsidRPr="00FE4E89">
        <w:rPr>
          <w:rFonts w:ascii="Times New Roman" w:hAnsi="Times New Roman" w:cs="Times New Roman"/>
          <w:noProof/>
          <w:sz w:val="24"/>
          <w:szCs w:val="24"/>
        </w:rPr>
        <w:t>(5), 449–468. https://doi.org/10.1108/01443570510593148</w:t>
      </w:r>
    </w:p>
    <w:p w14:paraId="54B92ABE" w14:textId="5CD0768D" w:rsidR="00F679A8" w:rsidRPr="00707D38" w:rsidRDefault="00FE4E89" w:rsidP="00EE27B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F679A8" w:rsidRPr="00707D3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727B22" w14:textId="77777777" w:rsidR="004A2F7F" w:rsidRDefault="004A2F7F" w:rsidP="001830E7">
      <w:pPr>
        <w:spacing w:after="0" w:line="240" w:lineRule="auto"/>
      </w:pPr>
      <w:r>
        <w:separator/>
      </w:r>
    </w:p>
  </w:endnote>
  <w:endnote w:type="continuationSeparator" w:id="0">
    <w:p w14:paraId="21E4F9AD" w14:textId="77777777" w:rsidR="004A2F7F" w:rsidRDefault="004A2F7F" w:rsidP="001830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ADADEF" w14:textId="77777777" w:rsidR="004A2F7F" w:rsidRDefault="004A2F7F" w:rsidP="001830E7">
      <w:pPr>
        <w:spacing w:after="0" w:line="240" w:lineRule="auto"/>
      </w:pPr>
      <w:r>
        <w:separator/>
      </w:r>
    </w:p>
  </w:footnote>
  <w:footnote w:type="continuationSeparator" w:id="0">
    <w:p w14:paraId="7DA6E596" w14:textId="77777777" w:rsidR="004A2F7F" w:rsidRDefault="004A2F7F" w:rsidP="001830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282DB1"/>
    <w:multiLevelType w:val="multilevel"/>
    <w:tmpl w:val="515E0684"/>
    <w:lvl w:ilvl="0">
      <w:start w:val="9"/>
      <w:numFmt w:val="decimal"/>
      <w:lvlText w:val="%1."/>
      <w:lvlJc w:val="left"/>
      <w:pPr>
        <w:ind w:left="720" w:hanging="360"/>
      </w:pPr>
      <w:rPr>
        <w:rFonts w:ascii="Arial" w:eastAsia="Arial" w:hAnsi="Arial" w:cs="Arial"/>
        <w:sz w:val="18"/>
        <w:szCs w:val="1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142B66E2"/>
    <w:multiLevelType w:val="multilevel"/>
    <w:tmpl w:val="73089720"/>
    <w:lvl w:ilvl="0">
      <w:start w:val="3"/>
      <w:numFmt w:val="decimal"/>
      <w:lvlText w:val="%1."/>
      <w:lvlJc w:val="left"/>
      <w:pPr>
        <w:ind w:left="360" w:hanging="360"/>
      </w:pPr>
      <w:rPr>
        <w:rFonts w:ascii="Times New Roman" w:eastAsia="Arial" w:hAnsi="Times New Roman" w:cs="Times New Roman" w:hint="default"/>
        <w:sz w:val="24"/>
        <w:szCs w:val="24"/>
        <w:u w:val="none"/>
      </w:rPr>
    </w:lvl>
    <w:lvl w:ilvl="1">
      <w:start w:val="1"/>
      <w:numFmt w:val="lowerLetter"/>
      <w:lvlText w:val="%2."/>
      <w:lvlJc w:val="left"/>
      <w:pPr>
        <w:ind w:left="1080" w:hanging="360"/>
      </w:pPr>
      <w:rPr>
        <w:u w:val="none"/>
      </w:rPr>
    </w:lvl>
    <w:lvl w:ilvl="2">
      <w:start w:val="1"/>
      <w:numFmt w:val="lowerRoman"/>
      <w:lvlText w:val="%3."/>
      <w:lvlJc w:val="lef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lef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left"/>
      <w:pPr>
        <w:ind w:left="6120" w:hanging="360"/>
      </w:pPr>
      <w:rPr>
        <w:u w:val="none"/>
      </w:rPr>
    </w:lvl>
  </w:abstractNum>
  <w:abstractNum w:abstractNumId="2" w15:restartNumberingAfterBreak="0">
    <w:nsid w:val="23E836A9"/>
    <w:multiLevelType w:val="multilevel"/>
    <w:tmpl w:val="71CC0720"/>
    <w:lvl w:ilvl="0">
      <w:start w:val="4"/>
      <w:numFmt w:val="decimal"/>
      <w:lvlText w:val="%1."/>
      <w:lvlJc w:val="left"/>
      <w:pPr>
        <w:ind w:left="720" w:hanging="360"/>
      </w:pPr>
      <w:rPr>
        <w:rFonts w:ascii="Arial" w:eastAsia="Arial" w:hAnsi="Arial" w:cs="Arial"/>
        <w:sz w:val="18"/>
        <w:szCs w:val="1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 w15:restartNumberingAfterBreak="0">
    <w:nsid w:val="30E745AA"/>
    <w:multiLevelType w:val="multilevel"/>
    <w:tmpl w:val="A62A3BDC"/>
    <w:lvl w:ilvl="0">
      <w:start w:val="7"/>
      <w:numFmt w:val="decimal"/>
      <w:lvlText w:val="%1."/>
      <w:lvlJc w:val="left"/>
      <w:pPr>
        <w:ind w:left="720" w:hanging="360"/>
      </w:pPr>
      <w:rPr>
        <w:rFonts w:ascii="Arial" w:eastAsia="Arial" w:hAnsi="Arial" w:cs="Arial"/>
        <w:sz w:val="18"/>
        <w:szCs w:val="1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 w15:restartNumberingAfterBreak="0">
    <w:nsid w:val="38710A74"/>
    <w:multiLevelType w:val="hybridMultilevel"/>
    <w:tmpl w:val="243A381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9F47485"/>
    <w:multiLevelType w:val="multilevel"/>
    <w:tmpl w:val="D3C6F192"/>
    <w:lvl w:ilvl="0">
      <w:start w:val="5"/>
      <w:numFmt w:val="decimal"/>
      <w:lvlText w:val="%1."/>
      <w:lvlJc w:val="left"/>
      <w:pPr>
        <w:ind w:left="720" w:hanging="360"/>
      </w:pPr>
      <w:rPr>
        <w:rFonts w:ascii="Arial" w:eastAsia="Arial" w:hAnsi="Arial" w:cs="Arial"/>
        <w:sz w:val="18"/>
        <w:szCs w:val="1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45ED4770"/>
    <w:multiLevelType w:val="multilevel"/>
    <w:tmpl w:val="8D3E12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18A5D37"/>
    <w:multiLevelType w:val="multilevel"/>
    <w:tmpl w:val="C58AD956"/>
    <w:lvl w:ilvl="0">
      <w:start w:val="2"/>
      <w:numFmt w:val="decimal"/>
      <w:lvlText w:val="%1."/>
      <w:lvlJc w:val="left"/>
      <w:pPr>
        <w:ind w:left="720" w:hanging="360"/>
      </w:pPr>
      <w:rPr>
        <w:rFonts w:ascii="Arial" w:eastAsia="Arial" w:hAnsi="Arial" w:cs="Arial"/>
        <w:sz w:val="18"/>
        <w:szCs w:val="1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8" w15:restartNumberingAfterBreak="0">
    <w:nsid w:val="5DAE13A0"/>
    <w:multiLevelType w:val="multilevel"/>
    <w:tmpl w:val="337CA50A"/>
    <w:lvl w:ilvl="0">
      <w:start w:val="8"/>
      <w:numFmt w:val="decimal"/>
      <w:lvlText w:val="%1."/>
      <w:lvlJc w:val="left"/>
      <w:pPr>
        <w:ind w:left="720" w:hanging="360"/>
      </w:pPr>
      <w:rPr>
        <w:rFonts w:ascii="Arial" w:eastAsia="Arial" w:hAnsi="Arial" w:cs="Arial"/>
        <w:sz w:val="18"/>
        <w:szCs w:val="1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9" w15:restartNumberingAfterBreak="0">
    <w:nsid w:val="63BE330B"/>
    <w:multiLevelType w:val="multilevel"/>
    <w:tmpl w:val="BE9264BC"/>
    <w:lvl w:ilvl="0">
      <w:start w:val="6"/>
      <w:numFmt w:val="decimal"/>
      <w:lvlText w:val="%1."/>
      <w:lvlJc w:val="left"/>
      <w:pPr>
        <w:ind w:left="720" w:hanging="360"/>
      </w:pPr>
      <w:rPr>
        <w:rFonts w:ascii="Arial" w:eastAsia="Arial" w:hAnsi="Arial" w:cs="Arial"/>
        <w:sz w:val="18"/>
        <w:szCs w:val="1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0" w15:restartNumberingAfterBreak="0">
    <w:nsid w:val="6D3D0864"/>
    <w:multiLevelType w:val="multilevel"/>
    <w:tmpl w:val="3040562C"/>
    <w:lvl w:ilvl="0">
      <w:start w:val="1"/>
      <w:numFmt w:val="decimal"/>
      <w:lvlText w:val="%1."/>
      <w:lvlJc w:val="left"/>
      <w:pPr>
        <w:ind w:left="360" w:hanging="360"/>
      </w:pPr>
      <w:rPr>
        <w:rFonts w:ascii="Arial" w:eastAsia="Arial" w:hAnsi="Arial" w:cs="Arial"/>
        <w:sz w:val="18"/>
        <w:szCs w:val="18"/>
        <w:u w:val="none"/>
      </w:rPr>
    </w:lvl>
    <w:lvl w:ilvl="1">
      <w:start w:val="1"/>
      <w:numFmt w:val="lowerLetter"/>
      <w:lvlText w:val="%2."/>
      <w:lvlJc w:val="left"/>
      <w:pPr>
        <w:ind w:left="1080" w:hanging="360"/>
      </w:pPr>
      <w:rPr>
        <w:u w:val="none"/>
      </w:rPr>
    </w:lvl>
    <w:lvl w:ilvl="2">
      <w:start w:val="1"/>
      <w:numFmt w:val="lowerRoman"/>
      <w:lvlText w:val="%3."/>
      <w:lvlJc w:val="lef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lef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left"/>
      <w:pPr>
        <w:ind w:left="6120" w:hanging="360"/>
      </w:pPr>
      <w:rPr>
        <w:u w:val="none"/>
      </w:rPr>
    </w:lvl>
  </w:abstractNum>
  <w:num w:numId="1">
    <w:abstractNumId w:val="1"/>
  </w:num>
  <w:num w:numId="2">
    <w:abstractNumId w:val="6"/>
  </w:num>
  <w:num w:numId="3">
    <w:abstractNumId w:val="10"/>
  </w:num>
  <w:num w:numId="4">
    <w:abstractNumId w:val="7"/>
  </w:num>
  <w:num w:numId="5">
    <w:abstractNumId w:val="9"/>
  </w:num>
  <w:num w:numId="6">
    <w:abstractNumId w:val="2"/>
  </w:num>
  <w:num w:numId="7">
    <w:abstractNumId w:val="5"/>
  </w:num>
  <w:num w:numId="8">
    <w:abstractNumId w:val="3"/>
  </w:num>
  <w:num w:numId="9">
    <w:abstractNumId w:val="8"/>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TA3MzIxMjQ0Nzc2NjNW0lEKTi0uzszPAykwNK0FANYY/XUtAAAA"/>
  </w:docVars>
  <w:rsids>
    <w:rsidRoot w:val="00F679A8"/>
    <w:rsid w:val="00003AAB"/>
    <w:rsid w:val="00013311"/>
    <w:rsid w:val="00037EE4"/>
    <w:rsid w:val="0004138A"/>
    <w:rsid w:val="000535C2"/>
    <w:rsid w:val="00067221"/>
    <w:rsid w:val="000A276B"/>
    <w:rsid w:val="000F5166"/>
    <w:rsid w:val="001024F7"/>
    <w:rsid w:val="00104615"/>
    <w:rsid w:val="00117637"/>
    <w:rsid w:val="00123B3D"/>
    <w:rsid w:val="00150504"/>
    <w:rsid w:val="00160D56"/>
    <w:rsid w:val="00163EC3"/>
    <w:rsid w:val="00177D22"/>
    <w:rsid w:val="001830E7"/>
    <w:rsid w:val="001B77C9"/>
    <w:rsid w:val="001E5B17"/>
    <w:rsid w:val="002B1F09"/>
    <w:rsid w:val="002D2587"/>
    <w:rsid w:val="002D29B5"/>
    <w:rsid w:val="002D6BA9"/>
    <w:rsid w:val="00353537"/>
    <w:rsid w:val="003B0A55"/>
    <w:rsid w:val="003D25C0"/>
    <w:rsid w:val="00404BE4"/>
    <w:rsid w:val="004065B4"/>
    <w:rsid w:val="0043072C"/>
    <w:rsid w:val="00480F3C"/>
    <w:rsid w:val="004A2F7F"/>
    <w:rsid w:val="004B6FF0"/>
    <w:rsid w:val="004E1F3F"/>
    <w:rsid w:val="0052560F"/>
    <w:rsid w:val="0053488C"/>
    <w:rsid w:val="00580585"/>
    <w:rsid w:val="005948C3"/>
    <w:rsid w:val="005D0765"/>
    <w:rsid w:val="005D13EC"/>
    <w:rsid w:val="005E1006"/>
    <w:rsid w:val="006E096A"/>
    <w:rsid w:val="00707D38"/>
    <w:rsid w:val="007443C5"/>
    <w:rsid w:val="00761222"/>
    <w:rsid w:val="0079468E"/>
    <w:rsid w:val="007A4778"/>
    <w:rsid w:val="007D54A1"/>
    <w:rsid w:val="007F519C"/>
    <w:rsid w:val="008227EA"/>
    <w:rsid w:val="00827080"/>
    <w:rsid w:val="008353C2"/>
    <w:rsid w:val="00840737"/>
    <w:rsid w:val="00864887"/>
    <w:rsid w:val="008C18D1"/>
    <w:rsid w:val="00901D12"/>
    <w:rsid w:val="00907F38"/>
    <w:rsid w:val="00952D81"/>
    <w:rsid w:val="00960CF5"/>
    <w:rsid w:val="0097343B"/>
    <w:rsid w:val="009854B1"/>
    <w:rsid w:val="00992ADC"/>
    <w:rsid w:val="00993FA2"/>
    <w:rsid w:val="009A2168"/>
    <w:rsid w:val="00A3206F"/>
    <w:rsid w:val="00A87F38"/>
    <w:rsid w:val="00AA66DF"/>
    <w:rsid w:val="00AC02FF"/>
    <w:rsid w:val="00AD0528"/>
    <w:rsid w:val="00AD175A"/>
    <w:rsid w:val="00B00E05"/>
    <w:rsid w:val="00B72A3F"/>
    <w:rsid w:val="00B762E4"/>
    <w:rsid w:val="00B8348E"/>
    <w:rsid w:val="00BA6BAD"/>
    <w:rsid w:val="00BC3681"/>
    <w:rsid w:val="00BD670F"/>
    <w:rsid w:val="00C175CF"/>
    <w:rsid w:val="00C464B4"/>
    <w:rsid w:val="00C57EB9"/>
    <w:rsid w:val="00C761DB"/>
    <w:rsid w:val="00C9074D"/>
    <w:rsid w:val="00D3096C"/>
    <w:rsid w:val="00D357C9"/>
    <w:rsid w:val="00D50251"/>
    <w:rsid w:val="00D85E1C"/>
    <w:rsid w:val="00DC01C0"/>
    <w:rsid w:val="00DE5EB0"/>
    <w:rsid w:val="00DF6EBA"/>
    <w:rsid w:val="00E64296"/>
    <w:rsid w:val="00E64C3E"/>
    <w:rsid w:val="00E85AD6"/>
    <w:rsid w:val="00E9502D"/>
    <w:rsid w:val="00EA35B9"/>
    <w:rsid w:val="00EC1664"/>
    <w:rsid w:val="00EC5D95"/>
    <w:rsid w:val="00EE27B9"/>
    <w:rsid w:val="00F0052B"/>
    <w:rsid w:val="00F02EFA"/>
    <w:rsid w:val="00F30DA1"/>
    <w:rsid w:val="00F41A4E"/>
    <w:rsid w:val="00F50F7D"/>
    <w:rsid w:val="00F679A8"/>
    <w:rsid w:val="00F73ADA"/>
    <w:rsid w:val="00F90AB6"/>
    <w:rsid w:val="00FA34C9"/>
    <w:rsid w:val="00FA738E"/>
    <w:rsid w:val="00FE4E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5005BB"/>
  <w15:docId w15:val="{F321605C-594D-4657-B79D-456EF8B65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OCHeading">
    <w:name w:val="TOC Heading"/>
    <w:basedOn w:val="Heading1"/>
    <w:next w:val="Normal"/>
    <w:uiPriority w:val="39"/>
    <w:unhideWhenUsed/>
    <w:qFormat/>
    <w:rsid w:val="00C464B4"/>
    <w:pPr>
      <w:spacing w:before="240" w:after="0"/>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C464B4"/>
    <w:pPr>
      <w:spacing w:after="100"/>
    </w:pPr>
  </w:style>
  <w:style w:type="character" w:styleId="Hyperlink">
    <w:name w:val="Hyperlink"/>
    <w:basedOn w:val="DefaultParagraphFont"/>
    <w:uiPriority w:val="99"/>
    <w:unhideWhenUsed/>
    <w:rsid w:val="00C464B4"/>
    <w:rPr>
      <w:color w:val="0000FF" w:themeColor="hyperlink"/>
      <w:u w:val="single"/>
    </w:rPr>
  </w:style>
  <w:style w:type="paragraph" w:styleId="Header">
    <w:name w:val="header"/>
    <w:basedOn w:val="Normal"/>
    <w:link w:val="HeaderChar"/>
    <w:uiPriority w:val="99"/>
    <w:unhideWhenUsed/>
    <w:rsid w:val="001830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30E7"/>
  </w:style>
  <w:style w:type="paragraph" w:styleId="Footer">
    <w:name w:val="footer"/>
    <w:basedOn w:val="Normal"/>
    <w:link w:val="FooterChar"/>
    <w:uiPriority w:val="99"/>
    <w:unhideWhenUsed/>
    <w:rsid w:val="001830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30E7"/>
  </w:style>
  <w:style w:type="paragraph" w:styleId="ListParagraph">
    <w:name w:val="List Paragraph"/>
    <w:basedOn w:val="Normal"/>
    <w:uiPriority w:val="34"/>
    <w:qFormat/>
    <w:rsid w:val="00B8348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AA220F-89F8-4EFB-B4F0-F91F19B4D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0</TotalTime>
  <Pages>28</Pages>
  <Words>41294</Words>
  <Characters>235382</Characters>
  <Application>Microsoft Office Word</Application>
  <DocSecurity>0</DocSecurity>
  <Lines>1961</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hria</dc:creator>
  <cp:lastModifiedBy>LENOVO</cp:lastModifiedBy>
  <cp:revision>40</cp:revision>
  <dcterms:created xsi:type="dcterms:W3CDTF">2024-04-28T07:20:00Z</dcterms:created>
  <dcterms:modified xsi:type="dcterms:W3CDTF">2026-06-24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6c3f3e7-8a8f-342a-98a0-ffd8e32f5bcc</vt:lpwstr>
  </property>
  <property fmtid="{D5CDD505-2E9C-101B-9397-08002B2CF9AE}" pid="24" name="Mendeley Citation Style_1">
    <vt:lpwstr>http://www.zotero.org/styles/apa</vt:lpwstr>
  </property>
</Properties>
</file>